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ook w:val="01E0" w:firstRow="1" w:lastRow="1" w:firstColumn="1" w:lastColumn="1" w:noHBand="0" w:noVBand="0"/>
      </w:tblPr>
      <w:tblGrid>
        <w:gridCol w:w="9855"/>
      </w:tblGrid>
      <w:tr w:rsidR="00BB6A87" w:rsidRPr="001914B9" w:rsidTr="001F51F0">
        <w:tc>
          <w:tcPr>
            <w:tcW w:w="9855" w:type="dxa"/>
            <w:shd w:val="clear" w:color="auto" w:fill="auto"/>
          </w:tcPr>
          <w:p w:rsidR="00DB5B54" w:rsidRPr="00B75952" w:rsidRDefault="00800CED" w:rsidP="00800CED">
            <w:pPr>
              <w:pStyle w:val="ARIERcovertitle"/>
              <w:spacing w:after="240"/>
            </w:pPr>
            <w:bookmarkStart w:id="0" w:name="_MacBuGuideStaticData_80H"/>
            <w:bookmarkStart w:id="1" w:name="_MacBuGuideStaticData_16450H"/>
            <w:bookmarkStart w:id="2" w:name="_MacBuGuideStaticData_620V"/>
            <w:bookmarkStart w:id="3" w:name="_GoBack"/>
            <w:bookmarkEnd w:id="3"/>
            <w:r w:rsidRPr="00800CED">
              <w:t xml:space="preserve">Towards a habitat condition assessment method for guiding the management of overabundant </w:t>
            </w:r>
            <w:r w:rsidR="000044D9">
              <w:t>K</w:t>
            </w:r>
            <w:r w:rsidRPr="00800CED">
              <w:t>oala populations</w:t>
            </w:r>
          </w:p>
          <w:p w:rsidR="00DB5B54" w:rsidRPr="00B13939" w:rsidRDefault="00800CED" w:rsidP="00800CED">
            <w:pPr>
              <w:pStyle w:val="ARIERcovauthors"/>
              <w:spacing w:before="400"/>
            </w:pPr>
            <w:r>
              <w:t>D.S.L</w:t>
            </w:r>
            <w:r w:rsidR="00DB5B54" w:rsidRPr="00B13939">
              <w:t xml:space="preserve">. </w:t>
            </w:r>
            <w:r>
              <w:t>Ramsey</w:t>
            </w:r>
            <w:r w:rsidR="00DB5B54" w:rsidRPr="00B13939">
              <w:t xml:space="preserve">, </w:t>
            </w:r>
            <w:r>
              <w:t>A.D</w:t>
            </w:r>
            <w:r w:rsidR="00DB5B54" w:rsidRPr="00B13939">
              <w:t xml:space="preserve">. </w:t>
            </w:r>
            <w:proofErr w:type="spellStart"/>
            <w:r>
              <w:t>Tolsma</w:t>
            </w:r>
            <w:proofErr w:type="spellEnd"/>
            <w:r w:rsidR="00DB5B54" w:rsidRPr="00B13939">
              <w:t xml:space="preserve"> and </w:t>
            </w:r>
            <w:r>
              <w:t>G.W</w:t>
            </w:r>
            <w:r w:rsidR="00DB5B54" w:rsidRPr="00B13939">
              <w:t xml:space="preserve">. </w:t>
            </w:r>
            <w:r>
              <w:t>Brown</w:t>
            </w:r>
          </w:p>
          <w:p w:rsidR="00DB5B54" w:rsidRDefault="00DB5B54" w:rsidP="00DB5B54">
            <w:pPr>
              <w:pStyle w:val="ARIERcoverdate"/>
            </w:pPr>
            <w:bookmarkStart w:id="4" w:name="_Toc300760990"/>
            <w:bookmarkStart w:id="5" w:name="_Toc300779054"/>
            <w:bookmarkStart w:id="6" w:name="_Toc300779686"/>
            <w:bookmarkStart w:id="7" w:name="_Toc300780088"/>
          </w:p>
          <w:p w:rsidR="00DB5B54" w:rsidRPr="00493E42" w:rsidRDefault="00800CED" w:rsidP="00DB5B54">
            <w:pPr>
              <w:pStyle w:val="ARIERcoverdate"/>
            </w:pPr>
            <w:r>
              <w:t>June</w:t>
            </w:r>
            <w:r w:rsidR="00DB5B54" w:rsidRPr="00493E42">
              <w:t xml:space="preserve"> 201</w:t>
            </w:r>
            <w:bookmarkEnd w:id="4"/>
            <w:bookmarkEnd w:id="5"/>
            <w:bookmarkEnd w:id="6"/>
            <w:bookmarkEnd w:id="7"/>
            <w:r w:rsidR="00DB5B54" w:rsidRPr="00493E42">
              <w:t>6</w:t>
            </w:r>
          </w:p>
          <w:p w:rsidR="00DB5B54" w:rsidRPr="00B75952" w:rsidRDefault="00DB5B54" w:rsidP="00DB5B54">
            <w:pPr>
              <w:pStyle w:val="ARIERcoverreptype"/>
            </w:pPr>
            <w:r w:rsidRPr="001914B9">
              <w:t xml:space="preserve">Arthur </w:t>
            </w:r>
            <w:proofErr w:type="spellStart"/>
            <w:r w:rsidRPr="001914B9">
              <w:t>Rylah</w:t>
            </w:r>
            <w:proofErr w:type="spellEnd"/>
            <w:r w:rsidRPr="001914B9">
              <w:t xml:space="preserve"> Institute for Environmental Research</w:t>
            </w:r>
            <w:r>
              <w:t xml:space="preserve">, </w:t>
            </w:r>
            <w:r>
              <w:br/>
              <w:t>Department of Environment, Land, Water and Planning</w:t>
            </w:r>
          </w:p>
          <w:p w:rsidR="00150C2F" w:rsidRPr="001914B9" w:rsidRDefault="00EE04F8" w:rsidP="00800CED">
            <w:pPr>
              <w:pStyle w:val="ARIERcoverreptype"/>
              <w:rPr>
                <w:b/>
                <w:sz w:val="56"/>
                <w:szCs w:val="56"/>
              </w:rPr>
            </w:pPr>
            <w:r>
              <w:t xml:space="preserve">Technical Report </w:t>
            </w:r>
            <w:r w:rsidR="00A9753D">
              <w:t xml:space="preserve">Series </w:t>
            </w:r>
            <w:r>
              <w:t xml:space="preserve">No. </w:t>
            </w:r>
            <w:r w:rsidR="00800CED" w:rsidRPr="00800CED">
              <w:t>272</w:t>
            </w:r>
            <w:r>
              <w:t>.</w:t>
            </w:r>
          </w:p>
        </w:tc>
      </w:tr>
    </w:tbl>
    <w:p w:rsidR="00BB6A87" w:rsidRPr="001914B9" w:rsidRDefault="00BB6A87" w:rsidP="00DC1725">
      <w:pPr>
        <w:rPr>
          <w:rFonts w:asciiTheme="minorHAnsi" w:hAnsiTheme="minorHAnsi"/>
        </w:rPr>
        <w:sectPr w:rsidR="00BB6A87" w:rsidRPr="001914B9" w:rsidSect="00D1343E">
          <w:headerReference w:type="default" r:id="rId10"/>
          <w:footerReference w:type="default" r:id="rId11"/>
          <w:type w:val="continuous"/>
          <w:pgSz w:w="11907" w:h="16840" w:code="9"/>
          <w:pgMar w:top="1134" w:right="1134" w:bottom="567" w:left="1134" w:header="709" w:footer="709" w:gutter="0"/>
          <w:cols w:space="708"/>
          <w:docGrid w:linePitch="360"/>
        </w:sectPr>
      </w:pPr>
    </w:p>
    <w:bookmarkEnd w:id="0"/>
    <w:bookmarkEnd w:id="1"/>
    <w:bookmarkEnd w:id="2"/>
    <w:p w:rsidR="000B1BC2" w:rsidRPr="000B1BC2" w:rsidRDefault="000B1BC2" w:rsidP="000B1BC2">
      <w:pPr>
        <w:rPr>
          <w:rFonts w:asciiTheme="minorHAnsi" w:hAnsiTheme="minorHAnsi"/>
          <w:sz w:val="24"/>
        </w:rPr>
      </w:pPr>
      <w:r w:rsidRPr="000B1BC2">
        <w:rPr>
          <w:rFonts w:asciiTheme="minorHAnsi" w:hAnsiTheme="minorHAnsi"/>
          <w:sz w:val="24"/>
        </w:rPr>
        <w:lastRenderedPageBreak/>
        <w:t>Towards a habitat condition assessment method for guiding the</w:t>
      </w:r>
      <w:r>
        <w:rPr>
          <w:rFonts w:asciiTheme="minorHAnsi" w:hAnsiTheme="minorHAnsi"/>
          <w:sz w:val="24"/>
        </w:rPr>
        <w:br/>
      </w:r>
      <w:r w:rsidRPr="000B1BC2">
        <w:rPr>
          <w:rFonts w:asciiTheme="minorHAnsi" w:hAnsiTheme="minorHAnsi"/>
          <w:sz w:val="24"/>
        </w:rPr>
        <w:t>management of</w:t>
      </w:r>
      <w:r>
        <w:rPr>
          <w:rFonts w:asciiTheme="minorHAnsi" w:hAnsiTheme="minorHAnsi"/>
          <w:sz w:val="24"/>
        </w:rPr>
        <w:t xml:space="preserve"> </w:t>
      </w:r>
      <w:r w:rsidRPr="000B1BC2">
        <w:rPr>
          <w:rFonts w:asciiTheme="minorHAnsi" w:hAnsiTheme="minorHAnsi"/>
          <w:sz w:val="24"/>
        </w:rPr>
        <w:t>overabundant Koala populations</w:t>
      </w:r>
    </w:p>
    <w:p w:rsidR="000B1BC2" w:rsidRPr="000B1BC2" w:rsidRDefault="000B1BC2" w:rsidP="000B1BC2">
      <w:pPr>
        <w:rPr>
          <w:rFonts w:asciiTheme="minorHAnsi" w:hAnsiTheme="minorHAnsi"/>
          <w:sz w:val="24"/>
        </w:rPr>
      </w:pPr>
    </w:p>
    <w:p w:rsidR="000B1BC2" w:rsidRPr="000B1BC2" w:rsidRDefault="000B1BC2" w:rsidP="000B1BC2">
      <w:pPr>
        <w:rPr>
          <w:rFonts w:asciiTheme="minorHAnsi" w:hAnsiTheme="minorHAnsi"/>
          <w:sz w:val="24"/>
        </w:rPr>
      </w:pPr>
    </w:p>
    <w:p w:rsidR="000B1BC2" w:rsidRPr="000B1BC2" w:rsidRDefault="000B1BC2" w:rsidP="000B1BC2">
      <w:pPr>
        <w:rPr>
          <w:rFonts w:asciiTheme="minorHAnsi" w:hAnsiTheme="minorHAnsi"/>
          <w:sz w:val="24"/>
        </w:rPr>
      </w:pPr>
      <w:r w:rsidRPr="000B1BC2">
        <w:rPr>
          <w:rFonts w:asciiTheme="minorHAnsi" w:hAnsiTheme="minorHAnsi"/>
          <w:sz w:val="24"/>
        </w:rPr>
        <w:t xml:space="preserve">David S.L. Ramsey, </w:t>
      </w:r>
      <w:proofErr w:type="spellStart"/>
      <w:r w:rsidRPr="000B1BC2">
        <w:rPr>
          <w:rFonts w:asciiTheme="minorHAnsi" w:hAnsiTheme="minorHAnsi"/>
          <w:sz w:val="24"/>
        </w:rPr>
        <w:t>Arn</w:t>
      </w:r>
      <w:proofErr w:type="spellEnd"/>
      <w:r w:rsidRPr="000B1BC2">
        <w:rPr>
          <w:rFonts w:asciiTheme="minorHAnsi" w:hAnsiTheme="minorHAnsi"/>
          <w:sz w:val="24"/>
        </w:rPr>
        <w:t xml:space="preserve"> D. </w:t>
      </w:r>
      <w:proofErr w:type="spellStart"/>
      <w:r w:rsidRPr="000B1BC2">
        <w:rPr>
          <w:rFonts w:asciiTheme="minorHAnsi" w:hAnsiTheme="minorHAnsi"/>
          <w:sz w:val="24"/>
        </w:rPr>
        <w:t>Tolsma</w:t>
      </w:r>
      <w:proofErr w:type="spellEnd"/>
      <w:r w:rsidRPr="000B1BC2">
        <w:rPr>
          <w:rFonts w:asciiTheme="minorHAnsi" w:hAnsiTheme="minorHAnsi"/>
          <w:sz w:val="24"/>
        </w:rPr>
        <w:t xml:space="preserve"> and Geoff W. Brown</w:t>
      </w:r>
    </w:p>
    <w:p w:rsidR="000B1BC2" w:rsidRPr="000B1BC2" w:rsidRDefault="000B1BC2" w:rsidP="000B1BC2">
      <w:pPr>
        <w:rPr>
          <w:rFonts w:asciiTheme="minorHAnsi" w:hAnsiTheme="minorHAnsi"/>
          <w:sz w:val="24"/>
        </w:rPr>
      </w:pPr>
    </w:p>
    <w:p w:rsidR="000B1BC2" w:rsidRDefault="000B1BC2" w:rsidP="000B1BC2">
      <w:pPr>
        <w:rPr>
          <w:rFonts w:asciiTheme="minorHAnsi" w:hAnsiTheme="minorHAnsi"/>
          <w:sz w:val="24"/>
        </w:rPr>
      </w:pPr>
    </w:p>
    <w:p w:rsidR="000B1BC2" w:rsidRPr="000B1BC2" w:rsidRDefault="000B1BC2" w:rsidP="000B1BC2">
      <w:pPr>
        <w:rPr>
          <w:rFonts w:asciiTheme="minorHAnsi" w:hAnsiTheme="minorHAnsi"/>
          <w:sz w:val="24"/>
        </w:rPr>
      </w:pPr>
      <w:r w:rsidRPr="000B1BC2">
        <w:rPr>
          <w:rFonts w:asciiTheme="minorHAnsi" w:hAnsiTheme="minorHAnsi"/>
          <w:sz w:val="24"/>
        </w:rPr>
        <w:t>June 2016</w:t>
      </w:r>
    </w:p>
    <w:p w:rsidR="000B1BC2" w:rsidRPr="000B1BC2" w:rsidRDefault="000B1BC2" w:rsidP="000B1BC2">
      <w:pPr>
        <w:rPr>
          <w:rFonts w:asciiTheme="minorHAnsi" w:hAnsiTheme="minorHAnsi"/>
          <w:sz w:val="24"/>
        </w:rPr>
      </w:pPr>
    </w:p>
    <w:p w:rsidR="000B1BC2" w:rsidRPr="000B1BC2" w:rsidRDefault="000B1BC2" w:rsidP="000B1BC2">
      <w:pPr>
        <w:rPr>
          <w:rFonts w:asciiTheme="minorHAnsi" w:hAnsiTheme="minorHAnsi"/>
          <w:sz w:val="24"/>
        </w:rPr>
      </w:pPr>
    </w:p>
    <w:p w:rsidR="000B1BC2" w:rsidRDefault="004D167B" w:rsidP="000B1BC2">
      <w:pPr>
        <w:rPr>
          <w:rFonts w:asciiTheme="minorHAnsi" w:hAnsiTheme="minorHAnsi"/>
          <w:sz w:val="24"/>
        </w:rPr>
      </w:pPr>
      <w:r>
        <w:rPr>
          <w:rFonts w:asciiTheme="minorHAnsi" w:hAnsiTheme="minorHAnsi"/>
          <w:sz w:val="24"/>
        </w:rPr>
        <w:t>Report produced by:</w:t>
      </w:r>
    </w:p>
    <w:p w:rsidR="004D167B" w:rsidRDefault="004D167B" w:rsidP="000B1BC2">
      <w:pPr>
        <w:rPr>
          <w:rFonts w:asciiTheme="minorHAnsi" w:hAnsiTheme="minorHAnsi"/>
          <w:sz w:val="24"/>
        </w:rPr>
      </w:pPr>
    </w:p>
    <w:p w:rsidR="000B1BC2" w:rsidRPr="000B1BC2" w:rsidRDefault="000B1BC2" w:rsidP="000B1BC2">
      <w:pPr>
        <w:rPr>
          <w:rFonts w:asciiTheme="minorHAnsi" w:hAnsiTheme="minorHAnsi"/>
          <w:sz w:val="24"/>
        </w:rPr>
      </w:pPr>
      <w:r w:rsidRPr="000B1BC2">
        <w:rPr>
          <w:rFonts w:asciiTheme="minorHAnsi" w:hAnsiTheme="minorHAnsi"/>
          <w:sz w:val="24"/>
        </w:rPr>
        <w:t xml:space="preserve">Arthur </w:t>
      </w:r>
      <w:proofErr w:type="spellStart"/>
      <w:r w:rsidRPr="000B1BC2">
        <w:rPr>
          <w:rFonts w:asciiTheme="minorHAnsi" w:hAnsiTheme="minorHAnsi"/>
          <w:sz w:val="24"/>
        </w:rPr>
        <w:t>Rylah</w:t>
      </w:r>
      <w:proofErr w:type="spellEnd"/>
      <w:r w:rsidRPr="000B1BC2">
        <w:rPr>
          <w:rFonts w:asciiTheme="minorHAnsi" w:hAnsiTheme="minorHAnsi"/>
          <w:sz w:val="24"/>
        </w:rPr>
        <w:t xml:space="preserve"> Institute for Environmental Research</w:t>
      </w:r>
    </w:p>
    <w:p w:rsidR="000B1BC2" w:rsidRPr="000B1BC2" w:rsidRDefault="000B1BC2" w:rsidP="000B1BC2">
      <w:pPr>
        <w:rPr>
          <w:rFonts w:asciiTheme="minorHAnsi" w:hAnsiTheme="minorHAnsi"/>
          <w:sz w:val="24"/>
        </w:rPr>
      </w:pPr>
      <w:r w:rsidRPr="000B1BC2">
        <w:rPr>
          <w:rFonts w:asciiTheme="minorHAnsi" w:hAnsiTheme="minorHAnsi"/>
          <w:sz w:val="24"/>
        </w:rPr>
        <w:t>Heidelberg, Victoria</w:t>
      </w:r>
    </w:p>
    <w:p w:rsidR="000B1BC2" w:rsidRPr="000B1BC2" w:rsidRDefault="000B1BC2" w:rsidP="000B1BC2">
      <w:pPr>
        <w:rPr>
          <w:rFonts w:asciiTheme="minorHAnsi" w:hAnsiTheme="minorHAnsi"/>
          <w:sz w:val="24"/>
        </w:rPr>
      </w:pPr>
    </w:p>
    <w:p w:rsidR="000B1BC2" w:rsidRPr="000B1BC2" w:rsidRDefault="000B1BC2" w:rsidP="000B1BC2">
      <w:pPr>
        <w:rPr>
          <w:rFonts w:asciiTheme="minorHAnsi" w:hAnsiTheme="minorHAnsi"/>
          <w:sz w:val="24"/>
        </w:rPr>
      </w:pPr>
      <w:r w:rsidRPr="000B1BC2">
        <w:rPr>
          <w:rFonts w:asciiTheme="minorHAnsi" w:hAnsiTheme="minorHAnsi"/>
          <w:sz w:val="24"/>
        </w:rPr>
        <w:t>In partnership with:</w:t>
      </w:r>
    </w:p>
    <w:p w:rsidR="000B1BC2" w:rsidRPr="000B1BC2" w:rsidRDefault="000B1BC2" w:rsidP="000B1BC2">
      <w:pPr>
        <w:rPr>
          <w:rFonts w:asciiTheme="minorHAnsi" w:hAnsiTheme="minorHAnsi"/>
          <w:sz w:val="24"/>
        </w:rPr>
      </w:pPr>
    </w:p>
    <w:p w:rsidR="000B1BC2" w:rsidRDefault="000B1BC2" w:rsidP="000B1BC2">
      <w:pPr>
        <w:rPr>
          <w:rFonts w:asciiTheme="minorHAnsi" w:hAnsiTheme="minorHAnsi"/>
          <w:sz w:val="24"/>
        </w:rPr>
      </w:pPr>
      <w:r w:rsidRPr="000B1BC2">
        <w:rPr>
          <w:rFonts w:asciiTheme="minorHAnsi" w:hAnsiTheme="minorHAnsi"/>
          <w:sz w:val="24"/>
        </w:rPr>
        <w:t>Barwon South West Region</w:t>
      </w:r>
    </w:p>
    <w:p w:rsidR="000B1BC2" w:rsidRPr="000B1BC2" w:rsidRDefault="000B1BC2" w:rsidP="000B1BC2">
      <w:pPr>
        <w:rPr>
          <w:rFonts w:asciiTheme="minorHAnsi" w:hAnsiTheme="minorHAnsi"/>
          <w:sz w:val="24"/>
        </w:rPr>
      </w:pPr>
      <w:r w:rsidRPr="000B1BC2">
        <w:rPr>
          <w:rFonts w:asciiTheme="minorHAnsi" w:hAnsiTheme="minorHAnsi"/>
          <w:sz w:val="24"/>
        </w:rPr>
        <w:t xml:space="preserve">Department of Environment, Land, Water and Planning </w:t>
      </w:r>
    </w:p>
    <w:p w:rsidR="00C82F19" w:rsidRPr="000B1BC2" w:rsidRDefault="00C82F19" w:rsidP="000B1BC2">
      <w:pPr>
        <w:rPr>
          <w:rFonts w:asciiTheme="minorHAnsi" w:hAnsiTheme="minorHAnsi"/>
          <w:sz w:val="24"/>
        </w:rPr>
      </w:pPr>
    </w:p>
    <w:p w:rsidR="00C82F19" w:rsidRDefault="00C82F19" w:rsidP="000B1BC2">
      <w:pPr>
        <w:rPr>
          <w:rFonts w:asciiTheme="minorHAnsi" w:hAnsiTheme="minorHAnsi"/>
          <w:sz w:val="24"/>
        </w:rPr>
      </w:pPr>
    </w:p>
    <w:p w:rsidR="000B1BC2" w:rsidRPr="000B1BC2" w:rsidRDefault="000B1BC2" w:rsidP="000B1BC2">
      <w:pPr>
        <w:rPr>
          <w:rFonts w:asciiTheme="minorHAnsi" w:hAnsiTheme="minorHAnsi"/>
          <w:sz w:val="24"/>
        </w:rPr>
      </w:pPr>
    </w:p>
    <w:p w:rsidR="000B1BC2" w:rsidRPr="000B1BC2" w:rsidRDefault="00C82F19" w:rsidP="000B1BC2">
      <w:pPr>
        <w:rPr>
          <w:rFonts w:asciiTheme="minorHAnsi" w:hAnsiTheme="minorHAnsi"/>
          <w:sz w:val="16"/>
          <w:szCs w:val="16"/>
        </w:rPr>
      </w:pPr>
      <w:r w:rsidRPr="000B1BC2">
        <w:rPr>
          <w:rFonts w:asciiTheme="minorHAnsi" w:hAnsiTheme="minorHAnsi"/>
          <w:sz w:val="16"/>
          <w:szCs w:val="16"/>
        </w:rPr>
        <w:t xml:space="preserve">Arthur </w:t>
      </w:r>
      <w:proofErr w:type="spellStart"/>
      <w:r w:rsidRPr="000B1BC2">
        <w:rPr>
          <w:rFonts w:asciiTheme="minorHAnsi" w:hAnsiTheme="minorHAnsi"/>
          <w:sz w:val="16"/>
          <w:szCs w:val="16"/>
        </w:rPr>
        <w:t>Rylah</w:t>
      </w:r>
      <w:proofErr w:type="spellEnd"/>
      <w:r w:rsidRPr="000B1BC2">
        <w:rPr>
          <w:rFonts w:asciiTheme="minorHAnsi" w:hAnsiTheme="minorHAnsi"/>
          <w:sz w:val="16"/>
          <w:szCs w:val="16"/>
        </w:rPr>
        <w:t xml:space="preserve"> Institute for Environmental Research</w:t>
      </w:r>
    </w:p>
    <w:p w:rsidR="000B1BC2" w:rsidRPr="000B1BC2" w:rsidRDefault="00C82F19" w:rsidP="000B1BC2">
      <w:pPr>
        <w:rPr>
          <w:rFonts w:asciiTheme="minorHAnsi" w:hAnsiTheme="minorHAnsi"/>
          <w:sz w:val="16"/>
          <w:szCs w:val="16"/>
        </w:rPr>
      </w:pPr>
      <w:r w:rsidRPr="000B1BC2">
        <w:rPr>
          <w:rFonts w:asciiTheme="minorHAnsi" w:hAnsiTheme="minorHAnsi"/>
          <w:sz w:val="16"/>
          <w:szCs w:val="16"/>
        </w:rPr>
        <w:t>Department of Environment, Land, Water and Planning</w:t>
      </w:r>
    </w:p>
    <w:p w:rsidR="000B1BC2" w:rsidRPr="000B1BC2" w:rsidRDefault="000B1BC2" w:rsidP="000B1BC2">
      <w:pPr>
        <w:rPr>
          <w:rFonts w:asciiTheme="minorHAnsi" w:hAnsiTheme="minorHAnsi"/>
          <w:sz w:val="16"/>
          <w:szCs w:val="16"/>
        </w:rPr>
      </w:pPr>
      <w:r>
        <w:rPr>
          <w:rFonts w:asciiTheme="minorHAnsi" w:hAnsiTheme="minorHAnsi"/>
          <w:sz w:val="16"/>
          <w:szCs w:val="16"/>
        </w:rPr>
        <w:t>123 Brown Street (</w:t>
      </w:r>
      <w:r w:rsidR="00C82F19" w:rsidRPr="000B1BC2">
        <w:rPr>
          <w:rFonts w:asciiTheme="minorHAnsi" w:hAnsiTheme="minorHAnsi"/>
          <w:sz w:val="16"/>
          <w:szCs w:val="16"/>
        </w:rPr>
        <w:t>PO Box 137</w:t>
      </w:r>
      <w:r>
        <w:rPr>
          <w:rFonts w:asciiTheme="minorHAnsi" w:hAnsiTheme="minorHAnsi"/>
          <w:sz w:val="16"/>
          <w:szCs w:val="16"/>
        </w:rPr>
        <w:t>)</w:t>
      </w:r>
      <w:r w:rsidR="00AF487A">
        <w:rPr>
          <w:rFonts w:asciiTheme="minorHAnsi" w:hAnsiTheme="minorHAnsi"/>
          <w:sz w:val="16"/>
          <w:szCs w:val="16"/>
        </w:rPr>
        <w:t>,</w:t>
      </w:r>
      <w:r>
        <w:rPr>
          <w:rFonts w:asciiTheme="minorHAnsi" w:hAnsiTheme="minorHAnsi"/>
          <w:sz w:val="16"/>
          <w:szCs w:val="16"/>
        </w:rPr>
        <w:t xml:space="preserve">. </w:t>
      </w:r>
      <w:r w:rsidR="00C82F19" w:rsidRPr="000B1BC2">
        <w:rPr>
          <w:rFonts w:asciiTheme="minorHAnsi" w:hAnsiTheme="minorHAnsi"/>
          <w:sz w:val="16"/>
          <w:szCs w:val="16"/>
        </w:rPr>
        <w:t>Heidelberg, Victoria 3084</w:t>
      </w:r>
    </w:p>
    <w:p w:rsidR="00C82F19" w:rsidRPr="000B1BC2" w:rsidRDefault="00C82F19" w:rsidP="000B1BC2">
      <w:pPr>
        <w:rPr>
          <w:rFonts w:asciiTheme="minorHAnsi" w:hAnsiTheme="minorHAnsi"/>
          <w:sz w:val="16"/>
          <w:szCs w:val="16"/>
        </w:rPr>
      </w:pPr>
      <w:r w:rsidRPr="000B1BC2">
        <w:rPr>
          <w:rFonts w:asciiTheme="minorHAnsi" w:hAnsiTheme="minorHAnsi"/>
          <w:sz w:val="16"/>
          <w:szCs w:val="16"/>
        </w:rPr>
        <w:t>Phone (03) 9450 8600</w:t>
      </w:r>
      <w:r w:rsidR="000B1BC2">
        <w:rPr>
          <w:rFonts w:asciiTheme="minorHAnsi" w:hAnsiTheme="minorHAnsi"/>
          <w:sz w:val="16"/>
          <w:szCs w:val="16"/>
        </w:rPr>
        <w:t xml:space="preserve">. </w:t>
      </w:r>
      <w:r w:rsidRPr="000B1BC2">
        <w:rPr>
          <w:rFonts w:asciiTheme="minorHAnsi" w:hAnsiTheme="minorHAnsi"/>
          <w:sz w:val="16"/>
          <w:szCs w:val="16"/>
        </w:rPr>
        <w:t xml:space="preserve">Website: </w:t>
      </w:r>
      <w:hyperlink r:id="rId12" w:history="1">
        <w:r w:rsidRPr="000B1BC2">
          <w:rPr>
            <w:rFonts w:asciiTheme="minorHAnsi" w:hAnsiTheme="minorHAnsi"/>
            <w:sz w:val="16"/>
            <w:szCs w:val="16"/>
          </w:rPr>
          <w:t>www.delwp.vic.gov.au</w:t>
        </w:r>
      </w:hyperlink>
    </w:p>
    <w:p w:rsidR="000B1BC2" w:rsidRDefault="000B1BC2" w:rsidP="000B1BC2">
      <w:pPr>
        <w:rPr>
          <w:rFonts w:asciiTheme="minorHAnsi" w:hAnsiTheme="minorHAnsi"/>
          <w:sz w:val="16"/>
          <w:szCs w:val="16"/>
        </w:rPr>
      </w:pPr>
    </w:p>
    <w:p w:rsidR="000B1BC2" w:rsidRDefault="000B1BC2" w:rsidP="000B1BC2">
      <w:pPr>
        <w:rPr>
          <w:rFonts w:asciiTheme="minorHAnsi" w:hAnsiTheme="minorHAnsi"/>
          <w:sz w:val="16"/>
          <w:szCs w:val="16"/>
        </w:rPr>
      </w:pPr>
    </w:p>
    <w:p w:rsidR="000B1BC2" w:rsidRDefault="000B1BC2" w:rsidP="000B1BC2">
      <w:pPr>
        <w:rPr>
          <w:rFonts w:asciiTheme="minorHAnsi" w:hAnsiTheme="minorHAnsi"/>
          <w:sz w:val="16"/>
          <w:szCs w:val="16"/>
        </w:rPr>
      </w:pPr>
    </w:p>
    <w:p w:rsidR="00C82F19" w:rsidRPr="00C76DA3" w:rsidRDefault="00C82F19" w:rsidP="00C82F19">
      <w:pPr>
        <w:pStyle w:val="ARIimpcitation"/>
        <w:rPr>
          <w:color w:val="000000" w:themeColor="text1"/>
        </w:rPr>
      </w:pPr>
      <w:r w:rsidRPr="00C76DA3">
        <w:rPr>
          <w:b/>
          <w:color w:val="000000" w:themeColor="text1"/>
        </w:rPr>
        <w:t xml:space="preserve">Citation: </w:t>
      </w:r>
      <w:r w:rsidR="00C76DA3">
        <w:rPr>
          <w:color w:val="000000" w:themeColor="text1"/>
        </w:rPr>
        <w:t xml:space="preserve">Ramsey, D.S.L., </w:t>
      </w:r>
      <w:proofErr w:type="spellStart"/>
      <w:r w:rsidR="00C76DA3">
        <w:rPr>
          <w:color w:val="000000" w:themeColor="text1"/>
        </w:rPr>
        <w:t>Tolsma</w:t>
      </w:r>
      <w:proofErr w:type="spellEnd"/>
      <w:r w:rsidR="00C76DA3">
        <w:rPr>
          <w:color w:val="000000" w:themeColor="text1"/>
        </w:rPr>
        <w:t>, A.D. and Brown, G.W.</w:t>
      </w:r>
      <w:r w:rsidRPr="00C76DA3">
        <w:rPr>
          <w:color w:val="000000" w:themeColor="text1"/>
        </w:rPr>
        <w:t xml:space="preserve"> (2016). </w:t>
      </w:r>
      <w:r w:rsidR="00C866BC" w:rsidRPr="00C866BC">
        <w:rPr>
          <w:i/>
          <w:color w:val="000000" w:themeColor="text1"/>
        </w:rPr>
        <w:t xml:space="preserve">Towards a habitat condition assessment method for guiding the management of overabundant </w:t>
      </w:r>
      <w:r w:rsidR="005574FB">
        <w:rPr>
          <w:i/>
          <w:color w:val="000000" w:themeColor="text1"/>
        </w:rPr>
        <w:t>Koala</w:t>
      </w:r>
      <w:r w:rsidR="00C866BC" w:rsidRPr="00C866BC">
        <w:rPr>
          <w:i/>
          <w:color w:val="000000" w:themeColor="text1"/>
        </w:rPr>
        <w:t xml:space="preserve"> populations</w:t>
      </w:r>
      <w:r w:rsidRPr="00C76DA3">
        <w:rPr>
          <w:i/>
          <w:color w:val="000000" w:themeColor="text1"/>
        </w:rPr>
        <w:t>.</w:t>
      </w:r>
      <w:r w:rsidRPr="00C76DA3">
        <w:rPr>
          <w:color w:val="000000" w:themeColor="text1"/>
        </w:rPr>
        <w:t xml:space="preserve"> Arthur </w:t>
      </w:r>
      <w:proofErr w:type="spellStart"/>
      <w:r w:rsidRPr="00C76DA3">
        <w:rPr>
          <w:color w:val="000000" w:themeColor="text1"/>
        </w:rPr>
        <w:t>Rylah</w:t>
      </w:r>
      <w:proofErr w:type="spellEnd"/>
      <w:r w:rsidRPr="00C76DA3">
        <w:rPr>
          <w:color w:val="000000" w:themeColor="text1"/>
        </w:rPr>
        <w:t xml:space="preserve"> Institute for Environmental Research</w:t>
      </w:r>
      <w:r w:rsidR="00C866BC">
        <w:rPr>
          <w:color w:val="000000" w:themeColor="text1"/>
        </w:rPr>
        <w:t xml:space="preserve"> Technical Report Series No. 272</w:t>
      </w:r>
      <w:r w:rsidRPr="00C76DA3">
        <w:rPr>
          <w:color w:val="000000" w:themeColor="text1"/>
        </w:rPr>
        <w:t>. Department of Environment, Land, Water and Planning, Heidelberg, Victoria.</w:t>
      </w:r>
    </w:p>
    <w:p w:rsidR="000635AB" w:rsidRDefault="00C82F19" w:rsidP="000635AB">
      <w:pPr>
        <w:pStyle w:val="ARIimpcoverphoto"/>
        <w:rPr>
          <w:b/>
          <w:color w:val="auto"/>
        </w:rPr>
      </w:pPr>
      <w:r w:rsidRPr="007A776F">
        <w:rPr>
          <w:b/>
          <w:color w:val="auto"/>
        </w:rPr>
        <w:t xml:space="preserve">Front cover photo: </w:t>
      </w:r>
      <w:r w:rsidR="000635AB" w:rsidRPr="000635AB">
        <w:rPr>
          <w:color w:val="auto"/>
        </w:rPr>
        <w:t>Koala in Manna Gum (</w:t>
      </w:r>
      <w:proofErr w:type="spellStart"/>
      <w:r w:rsidR="000635AB" w:rsidRPr="000635AB">
        <w:rPr>
          <w:color w:val="auto"/>
        </w:rPr>
        <w:t>Arn</w:t>
      </w:r>
      <w:proofErr w:type="spellEnd"/>
      <w:r w:rsidR="000635AB" w:rsidRPr="000635AB">
        <w:rPr>
          <w:color w:val="auto"/>
        </w:rPr>
        <w:t xml:space="preserve"> </w:t>
      </w:r>
      <w:proofErr w:type="spellStart"/>
      <w:r w:rsidR="000635AB" w:rsidRPr="000635AB">
        <w:rPr>
          <w:color w:val="auto"/>
        </w:rPr>
        <w:t>Tolsma</w:t>
      </w:r>
      <w:proofErr w:type="spellEnd"/>
      <w:r w:rsidR="000635AB" w:rsidRPr="000635AB">
        <w:rPr>
          <w:color w:val="auto"/>
        </w:rPr>
        <w:t>)</w:t>
      </w:r>
    </w:p>
    <w:p w:rsidR="00C82F19" w:rsidRPr="006C4986" w:rsidRDefault="00C82F19" w:rsidP="000635AB">
      <w:pPr>
        <w:pStyle w:val="ARIimpcoverphoto"/>
        <w:rPr>
          <w:sz w:val="18"/>
          <w:szCs w:val="18"/>
        </w:rPr>
      </w:pPr>
      <w:r w:rsidRPr="006C4986">
        <w:t>© The State of Victoria Department of Environment, Land, Water and Planning 20</w:t>
      </w:r>
      <w:r w:rsidR="000635AB">
        <w:t>16</w:t>
      </w:r>
    </w:p>
    <w:p w:rsidR="00C82F19" w:rsidRPr="006C4986" w:rsidRDefault="00C82F19" w:rsidP="00C82F19">
      <w:pPr>
        <w:pStyle w:val="ARIimpcopyright"/>
      </w:pPr>
      <w:r w:rsidRPr="00971E21">
        <w:rPr>
          <w:noProof/>
          <w:lang w:eastAsia="en-AU"/>
        </w:rPr>
        <w:drawing>
          <wp:inline distT="0" distB="0" distL="0" distR="0" wp14:anchorId="5A0D7E96" wp14:editId="52BE2293">
            <wp:extent cx="658495" cy="2374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13">
                      <a:extLst>
                        <a:ext uri="{28A0092B-C50C-407E-A947-70E740481C1C}">
                          <a14:useLocalDpi xmlns:a14="http://schemas.microsoft.com/office/drawing/2010/main" val="0"/>
                        </a:ext>
                      </a:extLst>
                    </a:blip>
                    <a:stretch>
                      <a:fillRect/>
                    </a:stretch>
                  </pic:blipFill>
                  <pic:spPr>
                    <a:xfrm>
                      <a:off x="0" y="0"/>
                      <a:ext cx="658495" cy="237490"/>
                    </a:xfrm>
                    <a:prstGeom prst="rect">
                      <a:avLst/>
                    </a:prstGeom>
                  </pic:spPr>
                </pic:pic>
              </a:graphicData>
            </a:graphic>
          </wp:inline>
        </w:drawing>
      </w:r>
    </w:p>
    <w:p w:rsidR="00C82F19" w:rsidRPr="006C4986" w:rsidRDefault="00C82F19" w:rsidP="00C82F19">
      <w:pPr>
        <w:pStyle w:val="ARIimpcopyright"/>
        <w:rPr>
          <w:rFonts w:eastAsia="Calibri"/>
          <w:color w:val="0000FF"/>
          <w:u w:val="single"/>
        </w:rPr>
      </w:pPr>
      <w:r w:rsidRPr="006C4986">
        <w:t>This work is licensed under a Creative Commons Attribution 3.0 Australia licence. You are free to re-use the work under that licence, on the condition that you credit the State of Victoria as author. The licence does not apply to any images, photographs or branding, including the Victorian Coat of Arms, the Victorian Government logo</w:t>
      </w:r>
      <w:r>
        <w:t>,</w:t>
      </w:r>
      <w:r w:rsidRPr="006C4986">
        <w:t xml:space="preserve"> the Department of Environment, Land, Water and Planning logo</w:t>
      </w:r>
      <w:r>
        <w:t xml:space="preserve"> and the Arthur </w:t>
      </w:r>
      <w:proofErr w:type="spellStart"/>
      <w:r>
        <w:t>Rylah</w:t>
      </w:r>
      <w:proofErr w:type="spellEnd"/>
      <w:r>
        <w:t xml:space="preserve"> Institute logo</w:t>
      </w:r>
      <w:r w:rsidRPr="006C4986">
        <w:t xml:space="preserve">. To view a copy of this licence, visit </w:t>
      </w:r>
      <w:hyperlink r:id="rId14" w:history="1">
        <w:r w:rsidRPr="006C4986">
          <w:rPr>
            <w:rFonts w:eastAsia="Calibri"/>
            <w:color w:val="0000FF"/>
            <w:u w:val="single"/>
          </w:rPr>
          <w:t>http://creativecommons.org/licenses/by/3.0/au/deed.en</w:t>
        </w:r>
      </w:hyperlink>
    </w:p>
    <w:p w:rsidR="00C82F19" w:rsidRDefault="00C82F19" w:rsidP="00C82F19">
      <w:pPr>
        <w:pStyle w:val="ARIimprintpubdetails"/>
      </w:pPr>
      <w:r w:rsidRPr="006C4986">
        <w:t>Printed by</w:t>
      </w:r>
      <w:r w:rsidR="008724EC">
        <w:t xml:space="preserve"> Melbourne Polytechnic, Preston </w:t>
      </w:r>
    </w:p>
    <w:p w:rsidR="00C82F19" w:rsidRDefault="00C82F19" w:rsidP="00C82F19">
      <w:pPr>
        <w:pStyle w:val="ARIimprintpubdetails"/>
        <w:rPr>
          <w:color w:val="FF0000"/>
        </w:rPr>
      </w:pPr>
      <w:r w:rsidRPr="001F51F0">
        <w:t xml:space="preserve">Edited by </w:t>
      </w:r>
      <w:r w:rsidR="00C866BC" w:rsidRPr="00C866BC">
        <w:rPr>
          <w:color w:val="000000" w:themeColor="text1"/>
        </w:rPr>
        <w:t>Organic Editing</w:t>
      </w:r>
    </w:p>
    <w:p w:rsidR="006D43DE" w:rsidRPr="001F51F0" w:rsidRDefault="006D43DE" w:rsidP="00C82F19">
      <w:pPr>
        <w:pStyle w:val="ARIimprintpubdetails"/>
      </w:pPr>
    </w:p>
    <w:p w:rsidR="00C82F19" w:rsidRPr="00085D3E" w:rsidRDefault="00C82F19" w:rsidP="00C82F19">
      <w:pPr>
        <w:pStyle w:val="ARIimprintpubdetails"/>
      </w:pPr>
      <w:r w:rsidRPr="00085D3E">
        <w:t>ISSN 1835-3827 (print)</w:t>
      </w:r>
    </w:p>
    <w:p w:rsidR="00C82F19" w:rsidRPr="00085D3E" w:rsidRDefault="00C82F19" w:rsidP="00C82F19">
      <w:pPr>
        <w:pStyle w:val="ARIimprintpubdetails"/>
      </w:pPr>
      <w:r w:rsidRPr="00085D3E">
        <w:t>ISSN</w:t>
      </w:r>
      <w:r w:rsidRPr="00085D3E">
        <w:rPr>
          <w:color w:val="FF0000"/>
        </w:rPr>
        <w:t xml:space="preserve"> </w:t>
      </w:r>
      <w:r w:rsidRPr="00085D3E">
        <w:t>1835-3835 (pdf))</w:t>
      </w:r>
    </w:p>
    <w:p w:rsidR="00C82F19" w:rsidRPr="00085D3E" w:rsidRDefault="00C82F19" w:rsidP="00C82F19">
      <w:pPr>
        <w:pStyle w:val="ARIimprintpubdetails"/>
      </w:pPr>
      <w:r w:rsidRPr="00085D3E">
        <w:t>ISBN</w:t>
      </w:r>
      <w:r w:rsidR="008724EC">
        <w:t xml:space="preserve"> 978-1-76047-182-8</w:t>
      </w:r>
      <w:r w:rsidRPr="00085D3E">
        <w:rPr>
          <w:color w:val="FF0000"/>
        </w:rPr>
        <w:t xml:space="preserve"> </w:t>
      </w:r>
      <w:r w:rsidRPr="00085D3E">
        <w:t>(print)</w:t>
      </w:r>
    </w:p>
    <w:p w:rsidR="00C82F19" w:rsidRDefault="00C82F19" w:rsidP="00C82F19">
      <w:pPr>
        <w:pStyle w:val="ARIimprintpubdetails"/>
        <w:rPr>
          <w:color w:val="FF0000"/>
        </w:rPr>
      </w:pPr>
      <w:r w:rsidRPr="00085D3E">
        <w:t>ISBN</w:t>
      </w:r>
      <w:r w:rsidR="008724EC">
        <w:t xml:space="preserve"> 978-1-76047-183-5</w:t>
      </w:r>
      <w:r w:rsidRPr="00085D3E">
        <w:t xml:space="preserve"> (pdf</w:t>
      </w:r>
      <w:r w:rsidR="008724EC">
        <w:t>/online</w:t>
      </w:r>
      <w:r w:rsidRPr="00085D3E">
        <w:t>)</w:t>
      </w:r>
    </w:p>
    <w:p w:rsidR="00C82F19" w:rsidRDefault="00C82F19" w:rsidP="00C82F19">
      <w:pPr>
        <w:autoSpaceDE w:val="0"/>
        <w:autoSpaceDN w:val="0"/>
        <w:adjustRightInd w:val="0"/>
        <w:spacing w:after="60"/>
        <w:rPr>
          <w:rFonts w:eastAsia="Calibri" w:cstheme="minorHAnsi"/>
          <w:b/>
          <w:bCs/>
          <w:color w:val="000000"/>
          <w:sz w:val="16"/>
          <w:szCs w:val="16"/>
        </w:rPr>
      </w:pPr>
    </w:p>
    <w:p w:rsidR="00C82F19" w:rsidRPr="006C4986" w:rsidRDefault="00C82F19" w:rsidP="00C82F19">
      <w:pPr>
        <w:pStyle w:val="ARIimprintheading"/>
      </w:pPr>
      <w:r w:rsidRPr="006C4986">
        <w:t>Accessibility</w:t>
      </w:r>
    </w:p>
    <w:p w:rsidR="00C82F19" w:rsidRPr="00CF2B0A" w:rsidRDefault="00C82F19" w:rsidP="00C82F19">
      <w:pPr>
        <w:pStyle w:val="ARIERimprint"/>
      </w:pPr>
      <w:r w:rsidRPr="00CF2B0A">
        <w:t xml:space="preserve">If you would like to receive this publication in an alternative format, please telephone the DELWP Customer Service Centre on 136 186, email </w:t>
      </w:r>
      <w:hyperlink r:id="rId15" w:history="1">
        <w:r w:rsidRPr="00CF2B0A">
          <w:t>customer.service@delwp.vic.gov.au</w:t>
        </w:r>
      </w:hyperlink>
      <w:r w:rsidRPr="00CF2B0A">
        <w:t xml:space="preserve"> or contact us via the National Relay Service on 133 677 or </w:t>
      </w:r>
      <w:hyperlink r:id="rId16" w:history="1">
        <w:r w:rsidRPr="00CF2B0A">
          <w:t>www.relayservice.com.au</w:t>
        </w:r>
      </w:hyperlink>
      <w:r w:rsidRPr="00CF2B0A">
        <w:t xml:space="preserve">. This document is also available on the internet at </w:t>
      </w:r>
      <w:hyperlink r:id="rId17" w:history="1">
        <w:r w:rsidRPr="00CF2B0A">
          <w:t>www.delwp.vic.gov.au</w:t>
        </w:r>
      </w:hyperlink>
    </w:p>
    <w:p w:rsidR="00C82F19" w:rsidRPr="006C4986" w:rsidRDefault="00C82F19" w:rsidP="00C82F19">
      <w:pPr>
        <w:pStyle w:val="ARIimprintheading"/>
      </w:pPr>
      <w:r w:rsidRPr="006C4986">
        <w:t>Disclaimer</w:t>
      </w:r>
    </w:p>
    <w:p w:rsidR="00D07950" w:rsidRDefault="00C82F19" w:rsidP="00C82F19">
      <w:pPr>
        <w:pStyle w:val="ARIERimprint"/>
        <w:sectPr w:rsidR="00D07950" w:rsidSect="00E63924">
          <w:headerReference w:type="default" r:id="rId18"/>
          <w:footerReference w:type="even" r:id="rId19"/>
          <w:pgSz w:w="11907" w:h="16840" w:code="9"/>
          <w:pgMar w:top="1134" w:right="1134" w:bottom="425" w:left="1134" w:header="709" w:footer="567" w:gutter="0"/>
          <w:pgNumType w:fmt="lowerRoman"/>
          <w:cols w:space="708"/>
          <w:formProt w:val="0"/>
          <w:docGrid w:linePitch="360"/>
        </w:sectPr>
      </w:pPr>
      <w:r w:rsidRPr="006C4986">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rsidR="00C72B31" w:rsidRDefault="00C72B31" w:rsidP="002810DE"/>
    <w:p w:rsidR="00C82F19" w:rsidRPr="00F559A7" w:rsidRDefault="00C82F19" w:rsidP="002810DE">
      <w:pPr>
        <w:sectPr w:rsidR="00C82F19" w:rsidRPr="00F559A7" w:rsidSect="00584C1F">
          <w:headerReference w:type="default" r:id="rId20"/>
          <w:footerReference w:type="default" r:id="rId21"/>
          <w:type w:val="continuous"/>
          <w:pgSz w:w="11907" w:h="16840" w:code="9"/>
          <w:pgMar w:top="1134" w:right="1134" w:bottom="425" w:left="1134" w:header="709" w:footer="440" w:gutter="0"/>
          <w:pgNumType w:fmt="lowerRoman" w:start="1"/>
          <w:cols w:space="708"/>
          <w:formProt w:val="0"/>
          <w:docGrid w:linePitch="360"/>
        </w:sectPr>
      </w:pPr>
    </w:p>
    <w:p w:rsidR="000A5A22" w:rsidRDefault="00606707" w:rsidP="006850F1">
      <w:pPr>
        <w:pStyle w:val="HA"/>
      </w:pPr>
      <w:r w:rsidRPr="00B75952">
        <w:lastRenderedPageBreak/>
        <w:t>Contents</w:t>
      </w:r>
    </w:p>
    <w:p w:rsidR="00AF44F0" w:rsidRDefault="00606707">
      <w:pPr>
        <w:pStyle w:val="TOC1"/>
        <w:rPr>
          <w:rFonts w:asciiTheme="minorHAnsi" w:eastAsiaTheme="minorEastAsia" w:hAnsiTheme="minorHAnsi" w:cstheme="minorBidi"/>
          <w:b w:val="0"/>
          <w:color w:val="auto"/>
          <w:szCs w:val="22"/>
          <w:lang w:val="en-AU" w:eastAsia="en-AU"/>
        </w:rPr>
      </w:pPr>
      <w:r>
        <w:rPr>
          <w:rFonts w:asciiTheme="minorHAnsi" w:hAnsiTheme="minorHAnsi"/>
          <w:b w:val="0"/>
          <w:color w:val="auto"/>
          <w:lang w:val="en-AU"/>
        </w:rPr>
        <w:fldChar w:fldCharType="begin"/>
      </w:r>
      <w:r>
        <w:rPr>
          <w:rFonts w:asciiTheme="minorHAnsi" w:hAnsiTheme="minorHAnsi"/>
          <w:b w:val="0"/>
          <w:color w:val="auto"/>
          <w:lang w:val="en-AU"/>
        </w:rPr>
        <w:instrText xml:space="preserve"> TOC \t "ARIER_HA,1,ARIER_HB,2,ARIER_HC,3" </w:instrText>
      </w:r>
      <w:r>
        <w:rPr>
          <w:rFonts w:asciiTheme="minorHAnsi" w:hAnsiTheme="minorHAnsi"/>
          <w:b w:val="0"/>
          <w:color w:val="auto"/>
          <w:lang w:val="en-AU"/>
        </w:rPr>
        <w:fldChar w:fldCharType="separate"/>
      </w:r>
      <w:r w:rsidR="00AF44F0">
        <w:t>Acknowledgements</w:t>
      </w:r>
      <w:r w:rsidR="00AF44F0">
        <w:tab/>
      </w:r>
      <w:r w:rsidR="00AF44F0">
        <w:fldChar w:fldCharType="begin"/>
      </w:r>
      <w:r w:rsidR="00AF44F0">
        <w:instrText xml:space="preserve"> PAGEREF _Toc455406118 \h </w:instrText>
      </w:r>
      <w:r w:rsidR="00AF44F0">
        <w:fldChar w:fldCharType="separate"/>
      </w:r>
      <w:r w:rsidR="008F1D9A">
        <w:t>ii</w:t>
      </w:r>
      <w:r w:rsidR="00AF44F0">
        <w:fldChar w:fldCharType="end"/>
      </w:r>
    </w:p>
    <w:p w:rsidR="00AF44F0" w:rsidRDefault="00AF44F0">
      <w:pPr>
        <w:pStyle w:val="TOC1"/>
        <w:rPr>
          <w:rFonts w:asciiTheme="minorHAnsi" w:eastAsiaTheme="minorEastAsia" w:hAnsiTheme="minorHAnsi" w:cstheme="minorBidi"/>
          <w:b w:val="0"/>
          <w:color w:val="auto"/>
          <w:szCs w:val="22"/>
          <w:lang w:val="en-AU" w:eastAsia="en-AU"/>
        </w:rPr>
      </w:pPr>
      <w:r>
        <w:t>Summary</w:t>
      </w:r>
      <w:r>
        <w:tab/>
      </w:r>
      <w:r>
        <w:fldChar w:fldCharType="begin"/>
      </w:r>
      <w:r>
        <w:instrText xml:space="preserve"> PAGEREF _Toc455406119 \h </w:instrText>
      </w:r>
      <w:r>
        <w:fldChar w:fldCharType="separate"/>
      </w:r>
      <w:r w:rsidR="008F1D9A">
        <w:t>1</w:t>
      </w:r>
      <w:r>
        <w:fldChar w:fldCharType="end"/>
      </w:r>
    </w:p>
    <w:p w:rsidR="00AF44F0" w:rsidRDefault="00AF44F0">
      <w:pPr>
        <w:pStyle w:val="TOC1"/>
        <w:tabs>
          <w:tab w:val="left" w:pos="480"/>
        </w:tabs>
        <w:rPr>
          <w:rFonts w:asciiTheme="minorHAnsi" w:eastAsiaTheme="minorEastAsia" w:hAnsiTheme="minorHAnsi" w:cstheme="minorBidi"/>
          <w:b w:val="0"/>
          <w:color w:val="auto"/>
          <w:szCs w:val="22"/>
          <w:lang w:val="en-AU" w:eastAsia="en-AU"/>
        </w:rPr>
      </w:pPr>
      <w:r>
        <w:t>1</w:t>
      </w:r>
      <w:r>
        <w:rPr>
          <w:rFonts w:asciiTheme="minorHAnsi" w:eastAsiaTheme="minorEastAsia" w:hAnsiTheme="minorHAnsi" w:cstheme="minorBidi"/>
          <w:b w:val="0"/>
          <w:color w:val="auto"/>
          <w:szCs w:val="22"/>
          <w:lang w:val="en-AU" w:eastAsia="en-AU"/>
        </w:rPr>
        <w:tab/>
      </w:r>
      <w:r>
        <w:t>Introduction</w:t>
      </w:r>
      <w:r>
        <w:tab/>
      </w:r>
      <w:r>
        <w:fldChar w:fldCharType="begin"/>
      </w:r>
      <w:r>
        <w:instrText xml:space="preserve"> PAGEREF _Toc455406120 \h </w:instrText>
      </w:r>
      <w:r>
        <w:fldChar w:fldCharType="separate"/>
      </w:r>
      <w:r w:rsidR="008F1D9A">
        <w:t>3</w:t>
      </w:r>
      <w:r>
        <w:fldChar w:fldCharType="end"/>
      </w:r>
    </w:p>
    <w:p w:rsidR="00AF44F0" w:rsidRDefault="00AF44F0">
      <w:pPr>
        <w:pStyle w:val="TOC1"/>
        <w:tabs>
          <w:tab w:val="left" w:pos="480"/>
        </w:tabs>
        <w:rPr>
          <w:rFonts w:asciiTheme="minorHAnsi" w:eastAsiaTheme="minorEastAsia" w:hAnsiTheme="minorHAnsi" w:cstheme="minorBidi"/>
          <w:b w:val="0"/>
          <w:color w:val="auto"/>
          <w:szCs w:val="22"/>
          <w:lang w:val="en-AU" w:eastAsia="en-AU"/>
        </w:rPr>
      </w:pPr>
      <w:r>
        <w:t>2</w:t>
      </w:r>
      <w:r>
        <w:rPr>
          <w:rFonts w:asciiTheme="minorHAnsi" w:eastAsiaTheme="minorEastAsia" w:hAnsiTheme="minorHAnsi" w:cstheme="minorBidi"/>
          <w:b w:val="0"/>
          <w:color w:val="auto"/>
          <w:szCs w:val="22"/>
          <w:lang w:val="en-AU" w:eastAsia="en-AU"/>
        </w:rPr>
        <w:tab/>
      </w:r>
      <w:r>
        <w:t>Methods</w:t>
      </w:r>
      <w:r>
        <w:tab/>
      </w:r>
      <w:r>
        <w:fldChar w:fldCharType="begin"/>
      </w:r>
      <w:r>
        <w:instrText xml:space="preserve"> PAGEREF _Toc455406121 \h </w:instrText>
      </w:r>
      <w:r>
        <w:fldChar w:fldCharType="separate"/>
      </w:r>
      <w:r w:rsidR="008F1D9A">
        <w:t>4</w:t>
      </w:r>
      <w:r>
        <w:fldChar w:fldCharType="end"/>
      </w:r>
    </w:p>
    <w:p w:rsidR="00AF44F0" w:rsidRDefault="00AF44F0">
      <w:pPr>
        <w:pStyle w:val="TOC2"/>
        <w:rPr>
          <w:rFonts w:eastAsiaTheme="minorEastAsia" w:cstheme="minorBidi"/>
          <w:bCs w:val="0"/>
          <w:sz w:val="22"/>
          <w:szCs w:val="22"/>
        </w:rPr>
      </w:pPr>
      <w:r>
        <w:t>2.1</w:t>
      </w:r>
      <w:r>
        <w:rPr>
          <w:rFonts w:eastAsiaTheme="minorEastAsia" w:cstheme="minorBidi"/>
          <w:bCs w:val="0"/>
          <w:sz w:val="22"/>
          <w:szCs w:val="22"/>
        </w:rPr>
        <w:tab/>
      </w:r>
      <w:r>
        <w:t>Development of a eucalypt ‘habitat health trigger’</w:t>
      </w:r>
      <w:r>
        <w:tab/>
      </w:r>
      <w:r>
        <w:fldChar w:fldCharType="begin"/>
      </w:r>
      <w:r>
        <w:instrText xml:space="preserve"> PAGEREF _Toc455406122 \h </w:instrText>
      </w:r>
      <w:r>
        <w:fldChar w:fldCharType="separate"/>
      </w:r>
      <w:r w:rsidR="008F1D9A">
        <w:t>4</w:t>
      </w:r>
      <w:r>
        <w:fldChar w:fldCharType="end"/>
      </w:r>
    </w:p>
    <w:p w:rsidR="00AF44F0" w:rsidRDefault="00AF44F0">
      <w:pPr>
        <w:pStyle w:val="TOC3"/>
        <w:rPr>
          <w:rFonts w:eastAsiaTheme="minorEastAsia" w:cstheme="minorBidi"/>
          <w:noProof/>
          <w:sz w:val="22"/>
          <w:szCs w:val="22"/>
          <w:lang w:eastAsia="en-AU"/>
        </w:rPr>
      </w:pPr>
      <w:r>
        <w:rPr>
          <w:noProof/>
        </w:rPr>
        <w:t>2.1.1</w:t>
      </w:r>
      <w:r>
        <w:rPr>
          <w:rFonts w:eastAsiaTheme="minorEastAsia" w:cstheme="minorBidi"/>
          <w:noProof/>
          <w:sz w:val="22"/>
          <w:szCs w:val="22"/>
          <w:lang w:eastAsia="en-AU"/>
        </w:rPr>
        <w:tab/>
      </w:r>
      <w:r w:rsidRPr="00483C26">
        <w:rPr>
          <w:noProof/>
          <w:lang w:val="en-US"/>
        </w:rPr>
        <w:t>Canopy cover</w:t>
      </w:r>
      <w:r>
        <w:rPr>
          <w:noProof/>
        </w:rPr>
        <w:t xml:space="preserve"> and tree mortality for Manna Gums</w:t>
      </w:r>
      <w:r>
        <w:rPr>
          <w:noProof/>
        </w:rPr>
        <w:tab/>
      </w:r>
      <w:r>
        <w:rPr>
          <w:noProof/>
        </w:rPr>
        <w:fldChar w:fldCharType="begin"/>
      </w:r>
      <w:r>
        <w:rPr>
          <w:noProof/>
        </w:rPr>
        <w:instrText xml:space="preserve"> PAGEREF _Toc455406123 \h </w:instrText>
      </w:r>
      <w:r>
        <w:rPr>
          <w:noProof/>
        </w:rPr>
      </w:r>
      <w:r>
        <w:rPr>
          <w:noProof/>
        </w:rPr>
        <w:fldChar w:fldCharType="separate"/>
      </w:r>
      <w:r w:rsidR="008F1D9A">
        <w:rPr>
          <w:noProof/>
        </w:rPr>
        <w:t>4</w:t>
      </w:r>
      <w:r>
        <w:rPr>
          <w:noProof/>
        </w:rPr>
        <w:fldChar w:fldCharType="end"/>
      </w:r>
    </w:p>
    <w:p w:rsidR="00AF44F0" w:rsidRDefault="00AF44F0">
      <w:pPr>
        <w:pStyle w:val="TOC3"/>
        <w:rPr>
          <w:rFonts w:eastAsiaTheme="minorEastAsia" w:cstheme="minorBidi"/>
          <w:noProof/>
          <w:sz w:val="22"/>
          <w:szCs w:val="22"/>
          <w:lang w:eastAsia="en-AU"/>
        </w:rPr>
      </w:pPr>
      <w:r>
        <w:rPr>
          <w:noProof/>
        </w:rPr>
        <w:t>2.1.2</w:t>
      </w:r>
      <w:r>
        <w:rPr>
          <w:rFonts w:eastAsiaTheme="minorEastAsia" w:cstheme="minorBidi"/>
          <w:noProof/>
          <w:sz w:val="22"/>
          <w:szCs w:val="22"/>
          <w:lang w:eastAsia="en-AU"/>
        </w:rPr>
        <w:tab/>
      </w:r>
      <w:r>
        <w:rPr>
          <w:noProof/>
        </w:rPr>
        <w:t>Canopy defoliation levels and Koala density</w:t>
      </w:r>
      <w:r>
        <w:rPr>
          <w:noProof/>
        </w:rPr>
        <w:tab/>
      </w:r>
      <w:r>
        <w:rPr>
          <w:noProof/>
        </w:rPr>
        <w:fldChar w:fldCharType="begin"/>
      </w:r>
      <w:r>
        <w:rPr>
          <w:noProof/>
        </w:rPr>
        <w:instrText xml:space="preserve"> PAGEREF _Toc455406124 \h </w:instrText>
      </w:r>
      <w:r>
        <w:rPr>
          <w:noProof/>
        </w:rPr>
      </w:r>
      <w:r>
        <w:rPr>
          <w:noProof/>
        </w:rPr>
        <w:fldChar w:fldCharType="separate"/>
      </w:r>
      <w:r w:rsidR="008F1D9A">
        <w:rPr>
          <w:noProof/>
        </w:rPr>
        <w:t>5</w:t>
      </w:r>
      <w:r>
        <w:rPr>
          <w:noProof/>
        </w:rPr>
        <w:fldChar w:fldCharType="end"/>
      </w:r>
    </w:p>
    <w:p w:rsidR="00AF44F0" w:rsidRDefault="00AF44F0">
      <w:pPr>
        <w:pStyle w:val="TOC2"/>
        <w:rPr>
          <w:rFonts w:eastAsiaTheme="minorEastAsia" w:cstheme="minorBidi"/>
          <w:bCs w:val="0"/>
          <w:sz w:val="22"/>
          <w:szCs w:val="22"/>
        </w:rPr>
      </w:pPr>
      <w:r>
        <w:t>2.2</w:t>
      </w:r>
      <w:r>
        <w:rPr>
          <w:rFonts w:eastAsiaTheme="minorEastAsia" w:cstheme="minorBidi"/>
          <w:bCs w:val="0"/>
          <w:sz w:val="22"/>
          <w:szCs w:val="22"/>
        </w:rPr>
        <w:tab/>
      </w:r>
      <w:r>
        <w:t>Carrying capacity of Koala habitat at Cape Otway</w:t>
      </w:r>
      <w:r>
        <w:tab/>
      </w:r>
      <w:r>
        <w:fldChar w:fldCharType="begin"/>
      </w:r>
      <w:r>
        <w:instrText xml:space="preserve"> PAGEREF _Toc455406125 \h </w:instrText>
      </w:r>
      <w:r>
        <w:fldChar w:fldCharType="separate"/>
      </w:r>
      <w:r w:rsidR="008F1D9A">
        <w:t>8</w:t>
      </w:r>
      <w:r>
        <w:fldChar w:fldCharType="end"/>
      </w:r>
    </w:p>
    <w:p w:rsidR="00AF44F0" w:rsidRDefault="00AF44F0">
      <w:pPr>
        <w:pStyle w:val="TOC1"/>
        <w:tabs>
          <w:tab w:val="left" w:pos="480"/>
        </w:tabs>
        <w:rPr>
          <w:rFonts w:asciiTheme="minorHAnsi" w:eastAsiaTheme="minorEastAsia" w:hAnsiTheme="minorHAnsi" w:cstheme="minorBidi"/>
          <w:b w:val="0"/>
          <w:color w:val="auto"/>
          <w:szCs w:val="22"/>
          <w:lang w:val="en-AU" w:eastAsia="en-AU"/>
        </w:rPr>
      </w:pPr>
      <w:r>
        <w:t>3</w:t>
      </w:r>
      <w:r>
        <w:rPr>
          <w:rFonts w:asciiTheme="minorHAnsi" w:eastAsiaTheme="minorEastAsia" w:hAnsiTheme="minorHAnsi" w:cstheme="minorBidi"/>
          <w:b w:val="0"/>
          <w:color w:val="auto"/>
          <w:szCs w:val="22"/>
          <w:lang w:val="en-AU" w:eastAsia="en-AU"/>
        </w:rPr>
        <w:tab/>
      </w:r>
      <w:r>
        <w:t>Results</w:t>
      </w:r>
      <w:r>
        <w:tab/>
      </w:r>
      <w:r>
        <w:fldChar w:fldCharType="begin"/>
      </w:r>
      <w:r>
        <w:instrText xml:space="preserve"> PAGEREF _Toc455406126 \h </w:instrText>
      </w:r>
      <w:r>
        <w:fldChar w:fldCharType="separate"/>
      </w:r>
      <w:r w:rsidR="008F1D9A">
        <w:t>11</w:t>
      </w:r>
      <w:r>
        <w:fldChar w:fldCharType="end"/>
      </w:r>
    </w:p>
    <w:p w:rsidR="00AF44F0" w:rsidRDefault="00AF44F0">
      <w:pPr>
        <w:pStyle w:val="TOC2"/>
        <w:rPr>
          <w:rFonts w:eastAsiaTheme="minorEastAsia" w:cstheme="minorBidi"/>
          <w:bCs w:val="0"/>
          <w:sz w:val="22"/>
          <w:szCs w:val="22"/>
        </w:rPr>
      </w:pPr>
      <w:r>
        <w:t>3.1</w:t>
      </w:r>
      <w:r>
        <w:rPr>
          <w:rFonts w:eastAsiaTheme="minorEastAsia" w:cstheme="minorBidi"/>
          <w:bCs w:val="0"/>
          <w:sz w:val="22"/>
          <w:szCs w:val="22"/>
        </w:rPr>
        <w:tab/>
      </w:r>
      <w:r>
        <w:t>Development of a eucalypt ‘habitat health trigger’</w:t>
      </w:r>
      <w:r>
        <w:tab/>
      </w:r>
      <w:r>
        <w:fldChar w:fldCharType="begin"/>
      </w:r>
      <w:r>
        <w:instrText xml:space="preserve"> PAGEREF _Toc455406127 \h </w:instrText>
      </w:r>
      <w:r>
        <w:fldChar w:fldCharType="separate"/>
      </w:r>
      <w:r w:rsidR="008F1D9A">
        <w:t>11</w:t>
      </w:r>
      <w:r>
        <w:fldChar w:fldCharType="end"/>
      </w:r>
    </w:p>
    <w:p w:rsidR="00AF44F0" w:rsidRDefault="00AF44F0">
      <w:pPr>
        <w:pStyle w:val="TOC3"/>
        <w:rPr>
          <w:rFonts w:eastAsiaTheme="minorEastAsia" w:cstheme="minorBidi"/>
          <w:noProof/>
          <w:sz w:val="22"/>
          <w:szCs w:val="22"/>
          <w:lang w:eastAsia="en-AU"/>
        </w:rPr>
      </w:pPr>
      <w:r>
        <w:rPr>
          <w:noProof/>
        </w:rPr>
        <w:t>3.1.1</w:t>
      </w:r>
      <w:r>
        <w:rPr>
          <w:rFonts w:eastAsiaTheme="minorEastAsia" w:cstheme="minorBidi"/>
          <w:noProof/>
          <w:sz w:val="22"/>
          <w:szCs w:val="22"/>
          <w:lang w:eastAsia="en-AU"/>
        </w:rPr>
        <w:tab/>
      </w:r>
      <w:r>
        <w:rPr>
          <w:noProof/>
        </w:rPr>
        <w:t>Canopy cover and tree mortality for Manna Gums</w:t>
      </w:r>
      <w:r>
        <w:rPr>
          <w:noProof/>
        </w:rPr>
        <w:tab/>
      </w:r>
      <w:r>
        <w:rPr>
          <w:noProof/>
        </w:rPr>
        <w:fldChar w:fldCharType="begin"/>
      </w:r>
      <w:r>
        <w:rPr>
          <w:noProof/>
        </w:rPr>
        <w:instrText xml:space="preserve"> PAGEREF _Toc455406128 \h </w:instrText>
      </w:r>
      <w:r>
        <w:rPr>
          <w:noProof/>
        </w:rPr>
      </w:r>
      <w:r>
        <w:rPr>
          <w:noProof/>
        </w:rPr>
        <w:fldChar w:fldCharType="separate"/>
      </w:r>
      <w:r w:rsidR="008F1D9A">
        <w:rPr>
          <w:noProof/>
        </w:rPr>
        <w:t>11</w:t>
      </w:r>
      <w:r>
        <w:rPr>
          <w:noProof/>
        </w:rPr>
        <w:fldChar w:fldCharType="end"/>
      </w:r>
    </w:p>
    <w:p w:rsidR="00AF44F0" w:rsidRDefault="00AF44F0">
      <w:pPr>
        <w:pStyle w:val="TOC3"/>
        <w:rPr>
          <w:rFonts w:eastAsiaTheme="minorEastAsia" w:cstheme="minorBidi"/>
          <w:noProof/>
          <w:sz w:val="22"/>
          <w:szCs w:val="22"/>
          <w:lang w:eastAsia="en-AU"/>
        </w:rPr>
      </w:pPr>
      <w:r>
        <w:rPr>
          <w:noProof/>
        </w:rPr>
        <w:t>3.1.2</w:t>
      </w:r>
      <w:r>
        <w:rPr>
          <w:rFonts w:eastAsiaTheme="minorEastAsia" w:cstheme="minorBidi"/>
          <w:noProof/>
          <w:sz w:val="22"/>
          <w:szCs w:val="22"/>
          <w:lang w:eastAsia="en-AU"/>
        </w:rPr>
        <w:tab/>
      </w:r>
      <w:r>
        <w:rPr>
          <w:noProof/>
        </w:rPr>
        <w:t>Canopy defoliation levels and Koala density</w:t>
      </w:r>
      <w:r>
        <w:rPr>
          <w:noProof/>
        </w:rPr>
        <w:tab/>
      </w:r>
      <w:r>
        <w:rPr>
          <w:noProof/>
        </w:rPr>
        <w:fldChar w:fldCharType="begin"/>
      </w:r>
      <w:r>
        <w:rPr>
          <w:noProof/>
        </w:rPr>
        <w:instrText xml:space="preserve"> PAGEREF _Toc455406129 \h </w:instrText>
      </w:r>
      <w:r>
        <w:rPr>
          <w:noProof/>
        </w:rPr>
      </w:r>
      <w:r>
        <w:rPr>
          <w:noProof/>
        </w:rPr>
        <w:fldChar w:fldCharType="separate"/>
      </w:r>
      <w:r w:rsidR="008F1D9A">
        <w:rPr>
          <w:noProof/>
        </w:rPr>
        <w:t>12</w:t>
      </w:r>
      <w:r>
        <w:rPr>
          <w:noProof/>
        </w:rPr>
        <w:fldChar w:fldCharType="end"/>
      </w:r>
    </w:p>
    <w:p w:rsidR="00AF44F0" w:rsidRDefault="00AF44F0">
      <w:pPr>
        <w:pStyle w:val="TOC2"/>
        <w:rPr>
          <w:rFonts w:eastAsiaTheme="minorEastAsia" w:cstheme="minorBidi"/>
          <w:bCs w:val="0"/>
          <w:sz w:val="22"/>
          <w:szCs w:val="22"/>
        </w:rPr>
      </w:pPr>
      <w:r>
        <w:t>3.2</w:t>
      </w:r>
      <w:r>
        <w:rPr>
          <w:rFonts w:eastAsiaTheme="minorEastAsia" w:cstheme="minorBidi"/>
          <w:bCs w:val="0"/>
          <w:sz w:val="22"/>
          <w:szCs w:val="22"/>
        </w:rPr>
        <w:tab/>
      </w:r>
      <w:r>
        <w:t>Carrying capacity of Koala habitat at Cape Otway</w:t>
      </w:r>
      <w:r>
        <w:tab/>
      </w:r>
      <w:r>
        <w:fldChar w:fldCharType="begin"/>
      </w:r>
      <w:r>
        <w:instrText xml:space="preserve"> PAGEREF _Toc455406130 \h </w:instrText>
      </w:r>
      <w:r>
        <w:fldChar w:fldCharType="separate"/>
      </w:r>
      <w:r w:rsidR="008F1D9A">
        <w:t>14</w:t>
      </w:r>
      <w:r>
        <w:fldChar w:fldCharType="end"/>
      </w:r>
    </w:p>
    <w:p w:rsidR="00AF44F0" w:rsidRDefault="00AF44F0">
      <w:pPr>
        <w:pStyle w:val="TOC2"/>
        <w:rPr>
          <w:rFonts w:eastAsiaTheme="minorEastAsia" w:cstheme="minorBidi"/>
          <w:bCs w:val="0"/>
          <w:sz w:val="22"/>
          <w:szCs w:val="22"/>
        </w:rPr>
      </w:pPr>
      <w:r>
        <w:t>3.3</w:t>
      </w:r>
      <w:r>
        <w:rPr>
          <w:rFonts w:eastAsiaTheme="minorEastAsia" w:cstheme="minorBidi"/>
          <w:bCs w:val="0"/>
          <w:sz w:val="22"/>
          <w:szCs w:val="22"/>
        </w:rPr>
        <w:tab/>
      </w:r>
      <w:r>
        <w:t>Towards a habitat health trigger</w:t>
      </w:r>
      <w:r>
        <w:tab/>
      </w:r>
      <w:r>
        <w:fldChar w:fldCharType="begin"/>
      </w:r>
      <w:r>
        <w:instrText xml:space="preserve"> PAGEREF _Toc455406131 \h </w:instrText>
      </w:r>
      <w:r>
        <w:fldChar w:fldCharType="separate"/>
      </w:r>
      <w:r w:rsidR="008F1D9A">
        <w:t>21</w:t>
      </w:r>
      <w:r>
        <w:fldChar w:fldCharType="end"/>
      </w:r>
    </w:p>
    <w:p w:rsidR="00AF44F0" w:rsidRDefault="00AF44F0">
      <w:pPr>
        <w:pStyle w:val="TOC3"/>
        <w:rPr>
          <w:rFonts w:eastAsiaTheme="minorEastAsia" w:cstheme="minorBidi"/>
          <w:noProof/>
          <w:sz w:val="22"/>
          <w:szCs w:val="22"/>
          <w:lang w:eastAsia="en-AU"/>
        </w:rPr>
      </w:pPr>
      <w:r>
        <w:rPr>
          <w:noProof/>
        </w:rPr>
        <w:t>3.3.1</w:t>
      </w:r>
      <w:r>
        <w:rPr>
          <w:rFonts w:eastAsiaTheme="minorEastAsia" w:cstheme="minorBidi"/>
          <w:noProof/>
          <w:sz w:val="22"/>
          <w:szCs w:val="22"/>
          <w:lang w:eastAsia="en-AU"/>
        </w:rPr>
        <w:tab/>
      </w:r>
      <w:r>
        <w:rPr>
          <w:noProof/>
        </w:rPr>
        <w:t>Canopy defoliation and Koala densities</w:t>
      </w:r>
      <w:r>
        <w:rPr>
          <w:noProof/>
        </w:rPr>
        <w:tab/>
      </w:r>
      <w:r>
        <w:rPr>
          <w:noProof/>
        </w:rPr>
        <w:fldChar w:fldCharType="begin"/>
      </w:r>
      <w:r>
        <w:rPr>
          <w:noProof/>
        </w:rPr>
        <w:instrText xml:space="preserve"> PAGEREF _Toc455406132 \h </w:instrText>
      </w:r>
      <w:r>
        <w:rPr>
          <w:noProof/>
        </w:rPr>
      </w:r>
      <w:r>
        <w:rPr>
          <w:noProof/>
        </w:rPr>
        <w:fldChar w:fldCharType="separate"/>
      </w:r>
      <w:r w:rsidR="008F1D9A">
        <w:rPr>
          <w:noProof/>
        </w:rPr>
        <w:t>21</w:t>
      </w:r>
      <w:r>
        <w:rPr>
          <w:noProof/>
        </w:rPr>
        <w:fldChar w:fldCharType="end"/>
      </w:r>
    </w:p>
    <w:p w:rsidR="00AF44F0" w:rsidRDefault="00AF44F0">
      <w:pPr>
        <w:pStyle w:val="TOC3"/>
        <w:rPr>
          <w:rFonts w:eastAsiaTheme="minorEastAsia" w:cstheme="minorBidi"/>
          <w:noProof/>
          <w:sz w:val="22"/>
          <w:szCs w:val="22"/>
          <w:lang w:eastAsia="en-AU"/>
        </w:rPr>
      </w:pPr>
      <w:r>
        <w:rPr>
          <w:noProof/>
        </w:rPr>
        <w:t>3.3.2</w:t>
      </w:r>
      <w:r>
        <w:rPr>
          <w:rFonts w:eastAsiaTheme="minorEastAsia" w:cstheme="minorBidi"/>
          <w:noProof/>
          <w:sz w:val="22"/>
          <w:szCs w:val="22"/>
          <w:lang w:eastAsia="en-AU"/>
        </w:rPr>
        <w:tab/>
      </w:r>
      <w:r>
        <w:rPr>
          <w:noProof/>
        </w:rPr>
        <w:t>Carrying capacity estimates for Koala habitat at Cape Otway</w:t>
      </w:r>
      <w:r>
        <w:rPr>
          <w:noProof/>
        </w:rPr>
        <w:tab/>
      </w:r>
      <w:r>
        <w:rPr>
          <w:noProof/>
        </w:rPr>
        <w:fldChar w:fldCharType="begin"/>
      </w:r>
      <w:r>
        <w:rPr>
          <w:noProof/>
        </w:rPr>
        <w:instrText xml:space="preserve"> PAGEREF _Toc455406133 \h </w:instrText>
      </w:r>
      <w:r>
        <w:rPr>
          <w:noProof/>
        </w:rPr>
      </w:r>
      <w:r>
        <w:rPr>
          <w:noProof/>
        </w:rPr>
        <w:fldChar w:fldCharType="separate"/>
      </w:r>
      <w:r w:rsidR="008F1D9A">
        <w:rPr>
          <w:noProof/>
        </w:rPr>
        <w:t>24</w:t>
      </w:r>
      <w:r>
        <w:rPr>
          <w:noProof/>
        </w:rPr>
        <w:fldChar w:fldCharType="end"/>
      </w:r>
    </w:p>
    <w:p w:rsidR="00AF44F0" w:rsidRDefault="00AF44F0">
      <w:pPr>
        <w:pStyle w:val="TOC1"/>
        <w:tabs>
          <w:tab w:val="left" w:pos="480"/>
        </w:tabs>
        <w:rPr>
          <w:rFonts w:asciiTheme="minorHAnsi" w:eastAsiaTheme="minorEastAsia" w:hAnsiTheme="minorHAnsi" w:cstheme="minorBidi"/>
          <w:b w:val="0"/>
          <w:color w:val="auto"/>
          <w:szCs w:val="22"/>
          <w:lang w:val="en-AU" w:eastAsia="en-AU"/>
        </w:rPr>
      </w:pPr>
      <w:r>
        <w:t>4</w:t>
      </w:r>
      <w:r>
        <w:rPr>
          <w:rFonts w:asciiTheme="minorHAnsi" w:eastAsiaTheme="minorEastAsia" w:hAnsiTheme="minorHAnsi" w:cstheme="minorBidi"/>
          <w:b w:val="0"/>
          <w:color w:val="auto"/>
          <w:szCs w:val="22"/>
          <w:lang w:val="en-AU" w:eastAsia="en-AU"/>
        </w:rPr>
        <w:tab/>
      </w:r>
      <w:r>
        <w:t>Discussion</w:t>
      </w:r>
      <w:r>
        <w:tab/>
      </w:r>
      <w:r>
        <w:fldChar w:fldCharType="begin"/>
      </w:r>
      <w:r>
        <w:instrText xml:space="preserve"> PAGEREF _Toc455406134 \h </w:instrText>
      </w:r>
      <w:r>
        <w:fldChar w:fldCharType="separate"/>
      </w:r>
      <w:r w:rsidR="008F1D9A">
        <w:t>27</w:t>
      </w:r>
      <w:r>
        <w:fldChar w:fldCharType="end"/>
      </w:r>
    </w:p>
    <w:p w:rsidR="00AF44F0" w:rsidRDefault="00AF44F0">
      <w:pPr>
        <w:pStyle w:val="TOC1"/>
        <w:tabs>
          <w:tab w:val="left" w:pos="480"/>
        </w:tabs>
        <w:rPr>
          <w:rFonts w:asciiTheme="minorHAnsi" w:eastAsiaTheme="minorEastAsia" w:hAnsiTheme="minorHAnsi" w:cstheme="minorBidi"/>
          <w:b w:val="0"/>
          <w:color w:val="auto"/>
          <w:szCs w:val="22"/>
          <w:lang w:val="en-AU" w:eastAsia="en-AU"/>
        </w:rPr>
      </w:pPr>
      <w:r>
        <w:t>5</w:t>
      </w:r>
      <w:r>
        <w:rPr>
          <w:rFonts w:asciiTheme="minorHAnsi" w:eastAsiaTheme="minorEastAsia" w:hAnsiTheme="minorHAnsi" w:cstheme="minorBidi"/>
          <w:b w:val="0"/>
          <w:color w:val="auto"/>
          <w:szCs w:val="22"/>
          <w:lang w:val="en-AU" w:eastAsia="en-AU"/>
        </w:rPr>
        <w:tab/>
      </w:r>
      <w:r>
        <w:t>References</w:t>
      </w:r>
      <w:r>
        <w:tab/>
      </w:r>
      <w:r>
        <w:fldChar w:fldCharType="begin"/>
      </w:r>
      <w:r>
        <w:instrText xml:space="preserve"> PAGEREF _Toc455406135 \h </w:instrText>
      </w:r>
      <w:r>
        <w:fldChar w:fldCharType="separate"/>
      </w:r>
      <w:r w:rsidR="008F1D9A">
        <w:t>29</w:t>
      </w:r>
      <w:r>
        <w:fldChar w:fldCharType="end"/>
      </w:r>
    </w:p>
    <w:p w:rsidR="00AF44F0" w:rsidRDefault="00AF44F0">
      <w:pPr>
        <w:pStyle w:val="TOC1"/>
        <w:rPr>
          <w:rFonts w:asciiTheme="minorHAnsi" w:eastAsiaTheme="minorEastAsia" w:hAnsiTheme="minorHAnsi" w:cstheme="minorBidi"/>
          <w:b w:val="0"/>
          <w:color w:val="auto"/>
          <w:szCs w:val="22"/>
          <w:lang w:val="en-AU" w:eastAsia="en-AU"/>
        </w:rPr>
      </w:pPr>
      <w:r>
        <w:t>Appendix 1</w:t>
      </w:r>
      <w:r>
        <w:tab/>
      </w:r>
      <w:r>
        <w:fldChar w:fldCharType="begin"/>
      </w:r>
      <w:r>
        <w:instrText xml:space="preserve"> PAGEREF _Toc455406136 \h </w:instrText>
      </w:r>
      <w:r>
        <w:fldChar w:fldCharType="separate"/>
      </w:r>
      <w:r w:rsidR="008F1D9A">
        <w:t>31</w:t>
      </w:r>
      <w:r>
        <w:fldChar w:fldCharType="end"/>
      </w:r>
    </w:p>
    <w:p w:rsidR="00AF44F0" w:rsidRDefault="00AF44F0">
      <w:pPr>
        <w:pStyle w:val="TOC1"/>
        <w:rPr>
          <w:rFonts w:asciiTheme="minorHAnsi" w:eastAsiaTheme="minorEastAsia" w:hAnsiTheme="minorHAnsi" w:cstheme="minorBidi"/>
          <w:b w:val="0"/>
          <w:color w:val="auto"/>
          <w:szCs w:val="22"/>
          <w:lang w:val="en-AU" w:eastAsia="en-AU"/>
        </w:rPr>
      </w:pPr>
      <w:r>
        <w:t>Appendix 2</w:t>
      </w:r>
      <w:r>
        <w:tab/>
      </w:r>
      <w:r>
        <w:fldChar w:fldCharType="begin"/>
      </w:r>
      <w:r>
        <w:instrText xml:space="preserve"> PAGEREF _Toc455406137 \h </w:instrText>
      </w:r>
      <w:r>
        <w:fldChar w:fldCharType="separate"/>
      </w:r>
      <w:r w:rsidR="008F1D9A">
        <w:t>32</w:t>
      </w:r>
      <w:r>
        <w:fldChar w:fldCharType="end"/>
      </w:r>
    </w:p>
    <w:p w:rsidR="00AF44F0" w:rsidRDefault="00AF44F0">
      <w:pPr>
        <w:pStyle w:val="TOC2"/>
        <w:rPr>
          <w:rFonts w:eastAsiaTheme="minorEastAsia" w:cstheme="minorBidi"/>
          <w:bCs w:val="0"/>
          <w:sz w:val="22"/>
          <w:szCs w:val="22"/>
        </w:rPr>
      </w:pPr>
      <w:r>
        <w:t>Forest canopy condition assessment—field protocol</w:t>
      </w:r>
      <w:r>
        <w:tab/>
      </w:r>
      <w:r>
        <w:fldChar w:fldCharType="begin"/>
      </w:r>
      <w:r>
        <w:instrText xml:space="preserve"> PAGEREF _Toc455406138 \h </w:instrText>
      </w:r>
      <w:r>
        <w:fldChar w:fldCharType="separate"/>
      </w:r>
      <w:r w:rsidR="008F1D9A">
        <w:t>32</w:t>
      </w:r>
      <w:r>
        <w:fldChar w:fldCharType="end"/>
      </w:r>
    </w:p>
    <w:p w:rsidR="00AF44F0" w:rsidRDefault="00AF44F0">
      <w:pPr>
        <w:pStyle w:val="TOC1"/>
        <w:rPr>
          <w:rFonts w:asciiTheme="minorHAnsi" w:eastAsiaTheme="minorEastAsia" w:hAnsiTheme="minorHAnsi" w:cstheme="minorBidi"/>
          <w:b w:val="0"/>
          <w:color w:val="auto"/>
          <w:szCs w:val="22"/>
          <w:lang w:val="en-AU" w:eastAsia="en-AU"/>
        </w:rPr>
      </w:pPr>
      <w:r>
        <w:t>Appendix 3</w:t>
      </w:r>
      <w:r>
        <w:tab/>
      </w:r>
      <w:r>
        <w:fldChar w:fldCharType="begin"/>
      </w:r>
      <w:r>
        <w:instrText xml:space="preserve"> PAGEREF _Toc455406139 \h </w:instrText>
      </w:r>
      <w:r>
        <w:fldChar w:fldCharType="separate"/>
      </w:r>
      <w:r w:rsidR="008F1D9A">
        <w:t>34</w:t>
      </w:r>
      <w:r>
        <w:fldChar w:fldCharType="end"/>
      </w:r>
    </w:p>
    <w:p w:rsidR="00AF44F0" w:rsidRDefault="00AF44F0">
      <w:pPr>
        <w:pStyle w:val="TOC2"/>
        <w:rPr>
          <w:rFonts w:eastAsiaTheme="minorEastAsia" w:cstheme="minorBidi"/>
          <w:bCs w:val="0"/>
          <w:sz w:val="22"/>
          <w:szCs w:val="22"/>
        </w:rPr>
      </w:pPr>
      <w:r>
        <w:t>Koala surveys—field protocol</w:t>
      </w:r>
      <w:r>
        <w:tab/>
      </w:r>
      <w:r>
        <w:fldChar w:fldCharType="begin"/>
      </w:r>
      <w:r>
        <w:instrText xml:space="preserve"> PAGEREF _Toc455406140 \h </w:instrText>
      </w:r>
      <w:r>
        <w:fldChar w:fldCharType="separate"/>
      </w:r>
      <w:r w:rsidR="008F1D9A">
        <w:t>34</w:t>
      </w:r>
      <w:r>
        <w:fldChar w:fldCharType="end"/>
      </w:r>
    </w:p>
    <w:p w:rsidR="004D167B" w:rsidRDefault="00606707" w:rsidP="004D167B">
      <w:pPr>
        <w:pStyle w:val="TOCTitle"/>
        <w:spacing w:after="0" w:line="240" w:lineRule="auto"/>
        <w:rPr>
          <w:rFonts w:asciiTheme="minorHAnsi" w:hAnsiTheme="minorHAnsi" w:cs="Times New Roman"/>
          <w:b w:val="0"/>
          <w:noProof/>
          <w:color w:val="auto"/>
          <w:sz w:val="22"/>
          <w:szCs w:val="24"/>
          <w:lang w:val="en-AU"/>
        </w:rPr>
      </w:pPr>
      <w:r>
        <w:rPr>
          <w:rFonts w:asciiTheme="minorHAnsi" w:hAnsiTheme="minorHAnsi" w:cs="Times New Roman"/>
          <w:b w:val="0"/>
          <w:noProof/>
          <w:color w:val="auto"/>
          <w:sz w:val="22"/>
          <w:szCs w:val="24"/>
          <w:lang w:val="en-AU"/>
        </w:rPr>
        <w:fldChar w:fldCharType="end"/>
      </w:r>
    </w:p>
    <w:p w:rsidR="004D167B" w:rsidRPr="004D167B" w:rsidRDefault="004D167B" w:rsidP="004D167B">
      <w:pPr>
        <w:pStyle w:val="TOCTitle"/>
        <w:spacing w:after="0" w:line="240" w:lineRule="auto"/>
        <w:rPr>
          <w:rFonts w:asciiTheme="minorHAnsi" w:hAnsiTheme="minorHAnsi" w:cs="Times New Roman"/>
          <w:b w:val="0"/>
          <w:noProof/>
          <w:color w:val="auto"/>
          <w:sz w:val="22"/>
          <w:szCs w:val="24"/>
          <w:lang w:val="en-AU"/>
        </w:rPr>
      </w:pPr>
    </w:p>
    <w:p w:rsidR="00606707" w:rsidRPr="00B75952" w:rsidRDefault="00606707" w:rsidP="00606707">
      <w:pPr>
        <w:pStyle w:val="TableofFigures"/>
        <w:ind w:left="0" w:firstLine="0"/>
        <w:rPr>
          <w:rFonts w:asciiTheme="minorHAnsi" w:hAnsiTheme="minorHAnsi"/>
        </w:rPr>
        <w:sectPr w:rsidR="00606707" w:rsidRPr="00B75952" w:rsidSect="00584C1F">
          <w:headerReference w:type="even" r:id="rId22"/>
          <w:footerReference w:type="even" r:id="rId23"/>
          <w:footerReference w:type="default" r:id="rId24"/>
          <w:type w:val="continuous"/>
          <w:pgSz w:w="11907" w:h="16840" w:code="9"/>
          <w:pgMar w:top="1134" w:right="1134" w:bottom="1134" w:left="1134" w:header="709" w:footer="440" w:gutter="0"/>
          <w:pgNumType w:fmt="lowerRoman"/>
          <w:cols w:space="708"/>
          <w:formProt w:val="0"/>
          <w:docGrid w:linePitch="360"/>
        </w:sectPr>
      </w:pPr>
    </w:p>
    <w:p w:rsidR="00606707" w:rsidRPr="00B75952" w:rsidRDefault="004D167B" w:rsidP="003B1492">
      <w:pPr>
        <w:pStyle w:val="ARIERHA"/>
        <w:spacing w:after="480"/>
      </w:pPr>
      <w:bookmarkStart w:id="8" w:name="_Toc409798395"/>
      <w:bookmarkStart w:id="9" w:name="_Toc286018758"/>
      <w:r>
        <w:lastRenderedPageBreak/>
        <w:br w:type="page"/>
      </w:r>
      <w:bookmarkStart w:id="10" w:name="_Toc455406118"/>
      <w:r w:rsidR="00606707" w:rsidRPr="00B75952">
        <w:lastRenderedPageBreak/>
        <w:t>Acknowledgements</w:t>
      </w:r>
      <w:bookmarkEnd w:id="8"/>
      <w:bookmarkEnd w:id="9"/>
      <w:bookmarkEnd w:id="10"/>
    </w:p>
    <w:p w:rsidR="00606707" w:rsidRDefault="00C866BC" w:rsidP="00606707">
      <w:pPr>
        <w:pStyle w:val="ARIERBody"/>
      </w:pPr>
      <w:r w:rsidRPr="00C866BC">
        <w:t xml:space="preserve">Garry Peterson and Andrew Pritchard </w:t>
      </w:r>
      <w:r w:rsidR="00D72F16">
        <w:t>[</w:t>
      </w:r>
      <w:r w:rsidR="00A9728D" w:rsidRPr="00C76DA3">
        <w:rPr>
          <w:color w:val="000000" w:themeColor="text1"/>
        </w:rPr>
        <w:t>Department of Environment, Land, Water and Planning</w:t>
      </w:r>
      <w:r w:rsidR="00A9728D">
        <w:t xml:space="preserve"> (</w:t>
      </w:r>
      <w:r w:rsidRPr="00C866BC">
        <w:t>DELWP</w:t>
      </w:r>
      <w:r w:rsidR="00A9728D">
        <w:t>),</w:t>
      </w:r>
      <w:r w:rsidRPr="00C866BC">
        <w:t xml:space="preserve"> Barwon S</w:t>
      </w:r>
      <w:r w:rsidR="00D72F16">
        <w:t>outh West</w:t>
      </w:r>
      <w:r w:rsidRPr="00C866BC">
        <w:t xml:space="preserve"> </w:t>
      </w:r>
      <w:r w:rsidR="00D72F16">
        <w:t>R</w:t>
      </w:r>
      <w:r w:rsidRPr="00C866BC">
        <w:t>egion</w:t>
      </w:r>
      <w:r w:rsidR="00A9728D">
        <w:t>]</w:t>
      </w:r>
      <w:r w:rsidRPr="00C866BC">
        <w:t xml:space="preserve"> were instrumental in initiating and funding this research project, and with Mandy Watson </w:t>
      </w:r>
      <w:r w:rsidR="00A9728D">
        <w:t xml:space="preserve">(DELWP, Barwon South West Region) </w:t>
      </w:r>
      <w:r w:rsidRPr="00C866BC">
        <w:t>assisted in developing the research protocols and direction.</w:t>
      </w:r>
      <w:r w:rsidR="00285836">
        <w:t xml:space="preserve"> </w:t>
      </w:r>
      <w:r w:rsidRPr="00C866BC">
        <w:t xml:space="preserve">Evelyn Nicholson and David Pitts </w:t>
      </w:r>
      <w:r w:rsidR="00A9728D">
        <w:t xml:space="preserve">(DELWP, Barwon South West Region) </w:t>
      </w:r>
      <w:r w:rsidRPr="00C866BC">
        <w:t>provided field support for Tyrendarra Flora Reserve</w:t>
      </w:r>
      <w:r w:rsidR="00A9728D">
        <w:t>,</w:t>
      </w:r>
      <w:r w:rsidRPr="00C866BC">
        <w:t xml:space="preserve"> and David Pitts and Andrew Pritchard assisted with data collection at </w:t>
      </w:r>
      <w:proofErr w:type="spellStart"/>
      <w:r w:rsidRPr="00C866BC">
        <w:t>Kurtonitj</w:t>
      </w:r>
      <w:proofErr w:type="spellEnd"/>
      <w:r w:rsidRPr="00C866BC">
        <w:t xml:space="preserve"> Indigenous Protected Area.</w:t>
      </w:r>
      <w:r w:rsidR="00285836">
        <w:t xml:space="preserve"> </w:t>
      </w:r>
      <w:r w:rsidRPr="00C866BC">
        <w:t xml:space="preserve">Matt White </w:t>
      </w:r>
      <w:r w:rsidR="00A9728D">
        <w:t>[</w:t>
      </w:r>
      <w:r w:rsidRPr="00C866BC">
        <w:t xml:space="preserve">Arthur </w:t>
      </w:r>
      <w:proofErr w:type="spellStart"/>
      <w:r w:rsidRPr="00C866BC">
        <w:t>Rylah</w:t>
      </w:r>
      <w:proofErr w:type="spellEnd"/>
      <w:r w:rsidRPr="00C866BC">
        <w:t xml:space="preserve"> Institute</w:t>
      </w:r>
      <w:r w:rsidR="00A9728D">
        <w:t xml:space="preserve"> for Environmental Research (ARI</w:t>
      </w:r>
      <w:r w:rsidRPr="00C866BC">
        <w:t>)</w:t>
      </w:r>
      <w:r w:rsidR="00A9728D">
        <w:t>]</w:t>
      </w:r>
      <w:r w:rsidRPr="00C866BC">
        <w:t xml:space="preserve"> produced </w:t>
      </w:r>
      <w:r w:rsidR="005574FB">
        <w:t>Koala</w:t>
      </w:r>
      <w:r w:rsidRPr="00C866BC">
        <w:t xml:space="preserve"> habitat suitability modelling to assist with site selection, and Peter </w:t>
      </w:r>
      <w:proofErr w:type="spellStart"/>
      <w:r w:rsidRPr="00C866BC">
        <w:t>Menkhorst</w:t>
      </w:r>
      <w:proofErr w:type="spellEnd"/>
      <w:r w:rsidRPr="00C866BC">
        <w:t xml:space="preserve"> and Tim O’Brien </w:t>
      </w:r>
      <w:r w:rsidR="00A9728D">
        <w:t xml:space="preserve">(ARI) </w:t>
      </w:r>
      <w:r w:rsidRPr="00C866BC">
        <w:t>provided valuable advice and logistical support.</w:t>
      </w:r>
      <w:r w:rsidR="00285836">
        <w:t xml:space="preserve"> </w:t>
      </w:r>
      <w:r w:rsidRPr="00C866BC">
        <w:t>Jack Pascoe (Conservation Ecology Centre) provided background information on field assessments around Cape Otway.</w:t>
      </w:r>
      <w:r w:rsidR="00285836">
        <w:t xml:space="preserve"> </w:t>
      </w:r>
      <w:r w:rsidRPr="00C866BC">
        <w:t xml:space="preserve">Additional </w:t>
      </w:r>
      <w:r w:rsidR="005574FB">
        <w:t>Koala</w:t>
      </w:r>
      <w:r w:rsidRPr="00C866BC">
        <w:t xml:space="preserve"> and tree condition data were provided by Australian Ecological Research Services and </w:t>
      </w:r>
      <w:proofErr w:type="spellStart"/>
      <w:r w:rsidRPr="00C866BC">
        <w:t>Biosis</w:t>
      </w:r>
      <w:proofErr w:type="spellEnd"/>
      <w:r w:rsidRPr="00C866BC">
        <w:t xml:space="preserve"> Research (via Lorraine Taylor, Parks Victoria), </w:t>
      </w:r>
      <w:proofErr w:type="spellStart"/>
      <w:r w:rsidRPr="00C866BC">
        <w:t>Desley</w:t>
      </w:r>
      <w:proofErr w:type="spellEnd"/>
      <w:r w:rsidRPr="00C866BC">
        <w:t xml:space="preserve"> </w:t>
      </w:r>
      <w:proofErr w:type="spellStart"/>
      <w:r w:rsidRPr="00C866BC">
        <w:t>Whisson</w:t>
      </w:r>
      <w:proofErr w:type="spellEnd"/>
      <w:r w:rsidRPr="00C866BC">
        <w:t xml:space="preserve"> (Deakin University), Alistair Melzer (Central Queensland University) and Jack Pascoe (Conservation Ecology </w:t>
      </w:r>
      <w:r w:rsidR="00A9728D" w:rsidRPr="00C866BC">
        <w:t>Cent</w:t>
      </w:r>
      <w:r w:rsidR="00A9728D">
        <w:t>re</w:t>
      </w:r>
      <w:r w:rsidRPr="00C866BC">
        <w:t xml:space="preserve">). Kasey </w:t>
      </w:r>
      <w:proofErr w:type="spellStart"/>
      <w:r w:rsidRPr="00C866BC">
        <w:t>Stamation</w:t>
      </w:r>
      <w:proofErr w:type="spellEnd"/>
      <w:r w:rsidRPr="00C866BC">
        <w:t xml:space="preserve"> (A</w:t>
      </w:r>
      <w:r w:rsidR="00A9728D">
        <w:t>RI</w:t>
      </w:r>
      <w:r w:rsidRPr="00C866BC">
        <w:t>) developed the access database.</w:t>
      </w:r>
    </w:p>
    <w:p w:rsidR="004D167B" w:rsidRDefault="004D167B" w:rsidP="00606707">
      <w:pPr>
        <w:pStyle w:val="ARIERBody"/>
      </w:pPr>
    </w:p>
    <w:p w:rsidR="004D167B" w:rsidRDefault="004D167B" w:rsidP="00606707">
      <w:pPr>
        <w:pStyle w:val="ARIERBody"/>
      </w:pPr>
    </w:p>
    <w:p w:rsidR="004D167B" w:rsidRDefault="004D167B" w:rsidP="003B1492">
      <w:pPr>
        <w:pStyle w:val="ARIERHA"/>
        <w:spacing w:after="480"/>
        <w:rPr>
          <w:rStyle w:val="Heading1Char"/>
          <w:rFonts w:ascii="Calibri" w:hAnsi="Calibri"/>
          <w:b/>
          <w:bCs w:val="0"/>
          <w:kern w:val="0"/>
        </w:rPr>
        <w:sectPr w:rsidR="004D167B" w:rsidSect="003F031A">
          <w:headerReference w:type="default" r:id="rId25"/>
          <w:footerReference w:type="default" r:id="rId26"/>
          <w:type w:val="continuous"/>
          <w:pgSz w:w="11907" w:h="16840" w:code="9"/>
          <w:pgMar w:top="1276" w:right="1134" w:bottom="1134" w:left="1134" w:header="709" w:footer="410" w:gutter="0"/>
          <w:pgNumType w:fmt="lowerRoman"/>
          <w:cols w:space="708"/>
          <w:formProt w:val="0"/>
          <w:docGrid w:linePitch="360"/>
        </w:sectPr>
      </w:pPr>
      <w:bookmarkStart w:id="11" w:name="_Toc409798396"/>
      <w:bookmarkStart w:id="12" w:name="_Toc286018759"/>
    </w:p>
    <w:p w:rsidR="00606707" w:rsidRPr="003F031A" w:rsidRDefault="00606707" w:rsidP="00011E1A">
      <w:pPr>
        <w:pStyle w:val="ARIERHA"/>
        <w:spacing w:after="240" w:line="240" w:lineRule="auto"/>
      </w:pPr>
      <w:bookmarkStart w:id="13" w:name="_Toc455406119"/>
      <w:r w:rsidRPr="003F031A">
        <w:lastRenderedPageBreak/>
        <w:t>Summary</w:t>
      </w:r>
      <w:bookmarkEnd w:id="11"/>
      <w:bookmarkEnd w:id="12"/>
      <w:bookmarkEnd w:id="13"/>
    </w:p>
    <w:p w:rsidR="00C866BC" w:rsidRPr="00147A1D" w:rsidRDefault="00A517BD" w:rsidP="00147A1D">
      <w:pPr>
        <w:rPr>
          <w:b/>
        </w:rPr>
      </w:pPr>
      <w:bookmarkStart w:id="14" w:name="_Toc409798398"/>
      <w:r w:rsidRPr="00147A1D">
        <w:rPr>
          <w:b/>
        </w:rPr>
        <w:t>Background</w:t>
      </w:r>
    </w:p>
    <w:p w:rsidR="00A517BD" w:rsidRDefault="00A517BD" w:rsidP="00A517BD">
      <w:pPr>
        <w:pStyle w:val="ARIERBody"/>
      </w:pPr>
      <w:r>
        <w:t>High densities of Koalas in south-western Victoria have resulted in unsustainable browsing pressure on native trees in many areas on both private and public land</w:t>
      </w:r>
      <w:r>
        <w:fldChar w:fldCharType="begin"/>
      </w:r>
      <w:r>
        <w:instrText xml:space="preserve"> ADDIN ZOTERO_ITEM CSL_CITATION {"citationID":"1ktqkbd2me","properties":{"formattedCitation":"(DELWP 2015b)","plainCitation":"(DELWP 2015b)"},"citationItems":[{"id":5238,"uris":["http://zotero.org/users/634364/items/4GPR8JQR"],"uri":["http://zotero.org/users/634364/items/4GPR8JQR"],"itemData":{"id":5238,"type":"article","title":"Koalas at Cape Otway","publisher":"Department of Environment, Land, Water and Planning","URL":"http://delwp.vic.gov.au/environment-and-wildlife/wildlife/koalas","author":[{"family":"DELWP","given":""}],"issued":{"date-parts":[["2015"]]},"accessed":{"date-parts":[["2016",5,20]]}}}],"schema":"https://github.com/citation-style-language/schema/raw/master/csl-citation.json"} </w:instrText>
      </w:r>
      <w:r>
        <w:fldChar w:fldCharType="end"/>
      </w:r>
      <w:r>
        <w:t xml:space="preserve">. This browsing pressure has led to excessive defoliation of tree canopies, resulting in the death of many trees—which, in turn, has resulted in increased competition for food and the eventual starvation and death of Koalas. </w:t>
      </w:r>
      <w:r w:rsidR="001C018E">
        <w:t xml:space="preserve"> This problem was highlighted recently in 2013 </w:t>
      </w:r>
      <w:r>
        <w:t>at Cape Otway</w:t>
      </w:r>
      <w:r w:rsidR="001C018E">
        <w:t xml:space="preserve"> where</w:t>
      </w:r>
      <w:r>
        <w:t xml:space="preserve"> Koala population</w:t>
      </w:r>
      <w:r w:rsidR="001C018E">
        <w:t>s</w:t>
      </w:r>
      <w:r>
        <w:t xml:space="preserve"> had </w:t>
      </w:r>
      <w:r w:rsidRPr="008C4522">
        <w:t xml:space="preserve">reached 20 </w:t>
      </w:r>
      <w:r>
        <w:t>Koalas per hectare in some areas</w:t>
      </w:r>
      <w:r w:rsidRPr="001F252D">
        <w:fldChar w:fldCharType="begin"/>
      </w:r>
      <w:r w:rsidRPr="008C4522">
        <w:instrText xml:space="preserve"> ADDIN ZOTERO_ITEM CSL_CITATION {"citationID":"2pi262atq2","properties":{"formattedCitation":"{\\rtf (Whisson {\\i{}et al.} 2016)}","plainCitation":"(Whisson et al. 2016)"},"citationItems":[{"id":1423,"uris":["http://zotero.org/users/634364/items/SFNS2XS4"],"uri":["http://zotero.org/users/634364/items/SFNS2XS4"],"itemData":{"id":1423,"type":"article-journal","title":"Failure to Respond to Food Resource Decline Has Catastrophic Consequences for Koalas in a High-Density Population in Southern Australia","container-title":"PLOS ONE","page":"e0144348","volume":"11","issue":"1","source":"PLoS Journals","abstract":"Understanding the ability of koalas to respond to changes in their environment is critical for conservation of the species and their habitat. We monitored the behavioural response of koalas to declining food resources in manna gum ( Eucalyptus viminalis ) woodland at Cape Otway, Victoria, Australia, from September 2011 to November 2013. Over this period, koala population density increased from 10.1 to 18.4 koalas.ha -1 . As a result of the high browsing pressure of this population, manna gum canopy condition declined with 71.4% manna gum being completely or highly defoliated in September 2013. Despite declining food resources, radio collared koalas (N = 30) exhibited high fidelity to small ranges (0.4–1.2 ha). When trees became severely defoliated in September 2013, koalas moved relatively short distances from their former ranges (mean predicted change in range centroid = 144 m) and remained in areas of 0.9 to 1.0 ha. This was despite the high connectivity of most manna gum woodland, and close proximity of the study site (&amp;lt; 3 km) to the contiguous mixed forest of the Great Otway National Park. Limited movement had catastrophic consequences for koalas with 71% (15/21) of radio collared koalas dying from starvation or being euthanased due to their poor condition between September and November 2013.","DOI":"10.1371/journal.pone.0144348","ISSN":"1932-6203","journalAbbreviation":"PLOS ONE","author":[{"family":"Whisson","given":"Desley A."},{"family":"Dixon","given":"Victoria"},{"family":"Taylor","given":"Megan L."},{"family":"Melzer","given":"Alistair"}],"issued":{"date-parts":[["2016",1,6]]}}}],"schema":"https://github.com/citation-style-language/schema/raw/master/csl-citation.json"} </w:instrText>
      </w:r>
      <w:r w:rsidRPr="001F252D">
        <w:fldChar w:fldCharType="end"/>
      </w:r>
      <w:r w:rsidRPr="008C4522">
        <w:t xml:space="preserve">. </w:t>
      </w:r>
      <w:r w:rsidR="008724EC">
        <w:t xml:space="preserve">  However, b</w:t>
      </w:r>
      <w:r w:rsidRPr="008C4522">
        <w:t xml:space="preserve">y the time </w:t>
      </w:r>
      <w:r>
        <w:t>Koala</w:t>
      </w:r>
      <w:r w:rsidRPr="008C4522">
        <w:t>s were observed to be</w:t>
      </w:r>
      <w:r>
        <w:t xml:space="preserve"> in distress or malnourished, severe canopy defoliation and tree deaths had already occurred in many cases</w:t>
      </w:r>
      <w:r>
        <w:fldChar w:fldCharType="begin"/>
      </w:r>
      <w:r>
        <w:instrText xml:space="preserve"> ADDIN ZOTERO_ITEM CSL_CITATION {"citationID":"101t889bgt","properties":{"formattedCitation":"(DELWP 2015a)","plainCitation":"(DELWP 2015a)"},"citationItems":[{"id":5237,"uris":["http://zotero.org/users/634364/items/9WGFXC7D"],"uri":["http://zotero.org/users/634364/items/9WGFXC7D"],"itemData":{"id":5237,"type":"article","title":"Cape Otway Koala Management Actions","publisher":"Department of Environment, Land, Water and Planning, Barwon South West Region","URL":"http://delwp.vic.gov.au/environment-and-wildlife/wildlife/koalas","author":[{"family":"DELWP","given":""}],"issued":{"date-parts":[["2015"]]},"accessed":{"date-parts":[["2016",5,20]]}}}],"schema":"https://github.com/citation-style-language/schema/raw/master/csl-citation.json"} </w:instrText>
      </w:r>
      <w:r>
        <w:fldChar w:fldCharType="end"/>
      </w:r>
      <w:r>
        <w:t>.</w:t>
      </w:r>
      <w:r w:rsidR="00D8236E">
        <w:t xml:space="preserve"> </w:t>
      </w:r>
      <w:r>
        <w:t xml:space="preserve">The main lesson learned from this was that initiating intervention at the time when malnourished and/or distressed Koalas were being observed was too late either to save Koalas or to avoid irreversible canopy decline. </w:t>
      </w:r>
    </w:p>
    <w:p w:rsidR="00147A1D" w:rsidRPr="001774A6" w:rsidRDefault="00A517BD" w:rsidP="00147A1D">
      <w:pPr>
        <w:rPr>
          <w:b/>
        </w:rPr>
      </w:pPr>
      <w:r w:rsidRPr="001774A6">
        <w:rPr>
          <w:b/>
        </w:rPr>
        <w:t>Aims</w:t>
      </w:r>
    </w:p>
    <w:p w:rsidR="00A517BD" w:rsidRDefault="001C018E" w:rsidP="00147A1D">
      <w:pPr>
        <w:pStyle w:val="ARIERBody"/>
      </w:pPr>
      <w:r>
        <w:t xml:space="preserve">This study addresses two actions proposed in the </w:t>
      </w:r>
      <w:r w:rsidR="00A517BD">
        <w:t xml:space="preserve">Cape Otway Koala Management Plan </w:t>
      </w:r>
      <w:r w:rsidR="00A517BD">
        <w:fldChar w:fldCharType="begin"/>
      </w:r>
      <w:r w:rsidR="00A517BD">
        <w:instrText xml:space="preserve"> ADDIN ZOTERO_ITEM CSL_CITATION {"citationID":"dbr1g3ms4","properties":{"formattedCitation":"(DELWP 2015a)","plainCitation":"(DELWP 2015a)"},"citationItems":[{"id":5237,"uris":["http://zotero.org/users/634364/items/9WGFXC7D"],"uri":["http://zotero.org/users/634364/items/9WGFXC7D"],"itemData":{"id":5237,"type":"article","title":"Cape Otway Koala Management Actions","publisher":"Department of Environment, Land, Water and Planning, Barwon South West Region","URL":"http://delwp.vic.gov.au/environment-and-wildlife/wildlife/koalas","author":[{"family":"DELWP","given":""}],"issued":{"date-parts":[["2015"]]},"accessed":{"date-parts":[["2016",5,20]]}}}],"schema":"https://github.com/citation-style-language/schema/raw/master/csl-citation.json"} </w:instrText>
      </w:r>
      <w:r w:rsidR="00A517BD">
        <w:fldChar w:fldCharType="separate"/>
      </w:r>
      <w:r w:rsidR="00A517BD" w:rsidRPr="00104731">
        <w:t>(DELWP 2015a)</w:t>
      </w:r>
      <w:r w:rsidR="00A517BD">
        <w:fldChar w:fldCharType="end"/>
      </w:r>
      <w:r w:rsidR="00A517BD">
        <w:t>:</w:t>
      </w:r>
    </w:p>
    <w:p w:rsidR="00A517BD" w:rsidRDefault="00A517BD" w:rsidP="002E060D">
      <w:pPr>
        <w:pStyle w:val="ARIERBody"/>
        <w:numPr>
          <w:ilvl w:val="0"/>
          <w:numId w:val="42"/>
        </w:numPr>
        <w:spacing w:after="0"/>
        <w:ind w:left="426" w:hanging="412"/>
      </w:pPr>
      <w:r>
        <w:t xml:space="preserve">Develop a habitat health trigger for initiating Koala management </w:t>
      </w:r>
      <w:r w:rsidR="00882602">
        <w:t xml:space="preserve">actions </w:t>
      </w:r>
      <w:r>
        <w:t>(e.g. welfare intervention, fertility control, or translocation).</w:t>
      </w:r>
    </w:p>
    <w:p w:rsidR="00A517BD" w:rsidRDefault="00A517BD" w:rsidP="002E060D">
      <w:pPr>
        <w:pStyle w:val="ARIERBody"/>
        <w:numPr>
          <w:ilvl w:val="0"/>
          <w:numId w:val="42"/>
        </w:numPr>
        <w:spacing w:after="0"/>
        <w:ind w:left="426" w:hanging="412"/>
      </w:pPr>
      <w:r>
        <w:t>Determine the carrying capacity and population targets for Cape Otway Koala habitats.</w:t>
      </w:r>
    </w:p>
    <w:p w:rsidR="002E060D" w:rsidRDefault="002E060D" w:rsidP="002E060D">
      <w:pPr>
        <w:pStyle w:val="ARIERBody"/>
        <w:spacing w:after="0"/>
        <w:ind w:left="426"/>
      </w:pPr>
    </w:p>
    <w:p w:rsidR="00A517BD" w:rsidRPr="00147A1D" w:rsidRDefault="006034A0" w:rsidP="00147A1D">
      <w:pPr>
        <w:rPr>
          <w:b/>
        </w:rPr>
      </w:pPr>
      <w:r w:rsidRPr="00147A1D">
        <w:rPr>
          <w:b/>
        </w:rPr>
        <w:t>Methods</w:t>
      </w:r>
    </w:p>
    <w:p w:rsidR="007F1189" w:rsidRDefault="007F1189" w:rsidP="006034A0">
      <w:pPr>
        <w:pStyle w:val="ARIERBody"/>
        <w:rPr>
          <w:i/>
        </w:rPr>
      </w:pPr>
      <w:r w:rsidRPr="007F1189">
        <w:rPr>
          <w:i/>
        </w:rPr>
        <w:t>Habitat health trigger</w:t>
      </w:r>
    </w:p>
    <w:p w:rsidR="006034A0" w:rsidRPr="00C866BC" w:rsidRDefault="00AE611D" w:rsidP="006034A0">
      <w:pPr>
        <w:pStyle w:val="ARIERBody"/>
      </w:pPr>
      <w:r>
        <w:t>A</w:t>
      </w:r>
      <w:r w:rsidR="006034A0" w:rsidRPr="00C866BC">
        <w:t xml:space="preserve"> habitat health trigger </w:t>
      </w:r>
      <w:r>
        <w:t>was developed using a</w:t>
      </w:r>
      <w:r w:rsidR="006034A0" w:rsidRPr="00C866BC">
        <w:t xml:space="preserve"> relationship between canopy </w:t>
      </w:r>
      <w:r>
        <w:t>projected foliage cover (PFC)</w:t>
      </w:r>
      <w:r w:rsidR="006034A0" w:rsidRPr="00C866BC">
        <w:t xml:space="preserve"> and tree mortality </w:t>
      </w:r>
      <w:r w:rsidR="006034A0">
        <w:t xml:space="preserve">so as </w:t>
      </w:r>
      <w:r w:rsidR="006034A0" w:rsidRPr="00C866BC">
        <w:t xml:space="preserve">to determine a potential </w:t>
      </w:r>
      <w:r>
        <w:t>‘foliar cover</w:t>
      </w:r>
      <w:r w:rsidR="006034A0" w:rsidRPr="00C866BC">
        <w:t xml:space="preserve"> threshold</w:t>
      </w:r>
      <w:r>
        <w:t>’</w:t>
      </w:r>
      <w:r w:rsidR="006034A0" w:rsidRPr="00C866BC">
        <w:t>.</w:t>
      </w:r>
      <w:r w:rsidR="006034A0">
        <w:t xml:space="preserve"> </w:t>
      </w:r>
      <w:r w:rsidR="006034A0" w:rsidRPr="00C866BC">
        <w:t xml:space="preserve">The </w:t>
      </w:r>
      <w:r>
        <w:t>foliar cover threshold is an estimate of the point at which,</w:t>
      </w:r>
      <w:r w:rsidR="006034A0" w:rsidRPr="00C866BC">
        <w:t xml:space="preserve"> if </w:t>
      </w:r>
      <w:r w:rsidR="00775025">
        <w:t xml:space="preserve">an individual trees </w:t>
      </w:r>
      <w:r>
        <w:t>PFC</w:t>
      </w:r>
      <w:r w:rsidR="006034A0" w:rsidRPr="00C866BC">
        <w:t xml:space="preserve"> </w:t>
      </w:r>
      <w:r w:rsidR="006034A0">
        <w:t xml:space="preserve">drops below the </w:t>
      </w:r>
      <w:r w:rsidR="006034A0" w:rsidRPr="00C866BC">
        <w:t xml:space="preserve">threshold, even a substantial reduction in </w:t>
      </w:r>
      <w:r w:rsidR="006034A0">
        <w:t>Koala</w:t>
      </w:r>
      <w:r w:rsidR="006034A0" w:rsidRPr="00C866BC">
        <w:t xml:space="preserve"> abundance may be insufficient to reverse continued canopy decline and </w:t>
      </w:r>
      <w:r w:rsidR="006034A0">
        <w:t xml:space="preserve">to </w:t>
      </w:r>
      <w:r w:rsidR="006034A0" w:rsidRPr="00C866BC">
        <w:t>avoid subsequent tree death.</w:t>
      </w:r>
      <w:r w:rsidR="007F1189">
        <w:t xml:space="preserve">  T</w:t>
      </w:r>
      <w:r w:rsidR="006034A0" w:rsidRPr="00C866BC">
        <w:t xml:space="preserve">he relationship between </w:t>
      </w:r>
      <w:r w:rsidR="007F1189">
        <w:t>PFC</w:t>
      </w:r>
      <w:r w:rsidR="006034A0" w:rsidRPr="00C866BC">
        <w:t xml:space="preserve"> and tree mortality </w:t>
      </w:r>
      <w:r w:rsidR="007F1189">
        <w:t>was estimated from 865 tagged Manna Gum trees over a 10-year period</w:t>
      </w:r>
      <w:r w:rsidR="006034A0" w:rsidRPr="00C866BC">
        <w:t xml:space="preserve"> fr</w:t>
      </w:r>
      <w:r w:rsidR="007F1189">
        <w:t>om</w:t>
      </w:r>
      <w:r w:rsidR="006034A0" w:rsidRPr="00C866BC">
        <w:t xml:space="preserve"> M</w:t>
      </w:r>
      <w:r w:rsidR="006034A0">
        <w:t>oun</w:t>
      </w:r>
      <w:r w:rsidR="006034A0" w:rsidRPr="00C866BC">
        <w:t>t Eccles National Park.</w:t>
      </w:r>
    </w:p>
    <w:p w:rsidR="00E4677B" w:rsidRDefault="00D8236E" w:rsidP="006034A0">
      <w:pPr>
        <w:pStyle w:val="ARIERBody"/>
      </w:pPr>
      <w:r>
        <w:t xml:space="preserve">We assessed </w:t>
      </w:r>
      <w:r w:rsidR="008E292E">
        <w:t>Koala abundance and canopy PFC for several eucalypt species at 23 sites in the Barwon South West region, including several sites at Cape Otway</w:t>
      </w:r>
      <w:r w:rsidRPr="00C866BC">
        <w:t>.</w:t>
      </w:r>
      <w:r w:rsidR="008E292E">
        <w:t xml:space="preserve">  At each site, we then determined whether the PFC estimate for individual sampled trees fell below the foliar cover threshold.  Trees with a PFC estimate below the threshold were classified as ‘defoliated’.</w:t>
      </w:r>
      <w:r>
        <w:t xml:space="preserve"> </w:t>
      </w:r>
      <w:r w:rsidR="008E292E">
        <w:t xml:space="preserve">  The proportion of defoliated trees for each eucalypt species was used to estimate the ‘canopy defoliation level’.  The canopy defoliation level was then estimated for the site as a whole by combining estimates for each eucalypt species using a weighted mean.</w:t>
      </w:r>
      <w:r w:rsidR="007D6E36">
        <w:t xml:space="preserve">  </w:t>
      </w:r>
    </w:p>
    <w:p w:rsidR="007D6E36" w:rsidRPr="007D6E36" w:rsidRDefault="007D6E36" w:rsidP="006034A0">
      <w:pPr>
        <w:pStyle w:val="ARIERBody"/>
        <w:rPr>
          <w:i/>
        </w:rPr>
      </w:pPr>
      <w:r w:rsidRPr="007D6E36">
        <w:rPr>
          <w:i/>
        </w:rPr>
        <w:t>Carry-capacity for Cape Otway Koala habitat</w:t>
      </w:r>
    </w:p>
    <w:p w:rsidR="003E7100" w:rsidRDefault="003E7100" w:rsidP="003E7100">
      <w:pPr>
        <w:pStyle w:val="ARIERBody"/>
      </w:pPr>
      <w:r>
        <w:t xml:space="preserve">Data </w:t>
      </w:r>
      <w:r w:rsidR="007D6E36">
        <w:t xml:space="preserve">on Koala abundance and canopy PFC for Manna Gum </w:t>
      </w:r>
      <w:r>
        <w:t xml:space="preserve">from a long-term </w:t>
      </w:r>
      <w:r w:rsidR="007D6E36">
        <w:t xml:space="preserve">(8-year) </w:t>
      </w:r>
      <w:r>
        <w:t xml:space="preserve">study at a number of sites </w:t>
      </w:r>
      <w:r w:rsidR="00E4677B">
        <w:t xml:space="preserve">on private land </w:t>
      </w:r>
      <w:r>
        <w:t>at Cape Otway was used to fit a multivariate state–space model of both the population dynamics of Koalas and Manna Gum canopy foliage cover.</w:t>
      </w:r>
      <w:r w:rsidR="007D6E36">
        <w:t xml:space="preserve">   The equilibrium points from this model were then used to estimate the carrying-capacity of Koalas for Manna Gum woodland at Cape Otway.</w:t>
      </w:r>
    </w:p>
    <w:p w:rsidR="006034A0" w:rsidRPr="00147A1D" w:rsidRDefault="006034A0" w:rsidP="00147A1D">
      <w:pPr>
        <w:rPr>
          <w:b/>
        </w:rPr>
      </w:pPr>
      <w:r w:rsidRPr="00147A1D">
        <w:rPr>
          <w:b/>
        </w:rPr>
        <w:t>Results</w:t>
      </w:r>
    </w:p>
    <w:p w:rsidR="00E4677B" w:rsidRPr="00E4677B" w:rsidRDefault="00E4677B" w:rsidP="00F6205D">
      <w:pPr>
        <w:pStyle w:val="ARIERBody"/>
        <w:rPr>
          <w:i/>
        </w:rPr>
      </w:pPr>
      <w:r w:rsidRPr="00E4677B">
        <w:rPr>
          <w:i/>
        </w:rPr>
        <w:t>Habitat health trigger</w:t>
      </w:r>
    </w:p>
    <w:p w:rsidR="00C866BC" w:rsidRDefault="00C866BC" w:rsidP="00F6205D">
      <w:pPr>
        <w:pStyle w:val="ARIERBody"/>
      </w:pPr>
      <w:r>
        <w:t xml:space="preserve">The estimated mortality rate of </w:t>
      </w:r>
      <w:r w:rsidR="00FF1DB9">
        <w:t>Manna Gum</w:t>
      </w:r>
      <w:r>
        <w:t xml:space="preserve"> trees over a 10-year period indicated that mortality was strongly related to </w:t>
      </w:r>
      <w:r w:rsidR="007D6E36">
        <w:t>PFC</w:t>
      </w:r>
      <w:r>
        <w:t>.</w:t>
      </w:r>
      <w:r w:rsidR="00285836">
        <w:t xml:space="preserve"> </w:t>
      </w:r>
      <w:r>
        <w:t xml:space="preserve">The estimated mortality rate </w:t>
      </w:r>
      <w:r w:rsidR="00281D35">
        <w:t>was very low</w:t>
      </w:r>
      <w:r>
        <w:t xml:space="preserve"> when </w:t>
      </w:r>
      <w:r w:rsidR="007D6E36">
        <w:t>PFC</w:t>
      </w:r>
      <w:r>
        <w:t xml:space="preserve"> was </w:t>
      </w:r>
      <w:r w:rsidR="00281D35">
        <w:t>&gt;</w:t>
      </w:r>
      <w:r>
        <w:t xml:space="preserve">50% </w:t>
      </w:r>
      <w:r w:rsidR="00285E0F">
        <w:t xml:space="preserve">, while </w:t>
      </w:r>
      <w:r w:rsidR="007D6E36">
        <w:t xml:space="preserve">PFC </w:t>
      </w:r>
      <w:r>
        <w:t xml:space="preserve">levels of &lt;10% resulted in mortality rates </w:t>
      </w:r>
      <w:r w:rsidR="00281D35">
        <w:t xml:space="preserve">of </w:t>
      </w:r>
      <w:r>
        <w:t>between 0.3</w:t>
      </w:r>
      <w:r w:rsidR="00281D35">
        <w:t xml:space="preserve"> and </w:t>
      </w:r>
      <w:r>
        <w:t>0.5 trees per annum.</w:t>
      </w:r>
      <w:r w:rsidR="00285836">
        <w:t xml:space="preserve"> </w:t>
      </w:r>
      <w:r>
        <w:t xml:space="preserve">Based on this relationship, we selected a </w:t>
      </w:r>
      <w:r w:rsidR="007D6E36">
        <w:t xml:space="preserve">PFC </w:t>
      </w:r>
      <w:r>
        <w:t>of 25%</w:t>
      </w:r>
      <w:r w:rsidR="007D6E36">
        <w:t xml:space="preserve"> as the ‘foliar cover threshold’</w:t>
      </w:r>
      <w:r>
        <w:t>.</w:t>
      </w:r>
    </w:p>
    <w:p w:rsidR="007D6E36" w:rsidRDefault="007D6E36" w:rsidP="007D6E36">
      <w:pPr>
        <w:pStyle w:val="ARIERBody"/>
      </w:pPr>
      <w:r>
        <w:t xml:space="preserve">Canopy defoliation levels (proportion of trees with PFC &lt;25%) at 23 sites sampled in the Barwon South West region showed a strong relationship to Koala density for a number of eucalypt species preferred by Koalas. Canopy defoliation levels for Manna Gum had the strongest relationship with Koala density, increasing to </w:t>
      </w:r>
      <w:r w:rsidR="002B1912">
        <w:t>0.6</w:t>
      </w:r>
      <w:r>
        <w:t xml:space="preserve">6 at Koala densities of 1.6 Koalas/ha. </w:t>
      </w:r>
      <w:r w:rsidR="002B1912">
        <w:t xml:space="preserve"> At a Koala density of 0.90 Koalas/ha, canopy defoliations levels were predicted to be less than 0.4.  </w:t>
      </w:r>
      <w:r>
        <w:t xml:space="preserve">Canopy defoliation levels for other eucalypt species were generally much lower than for Manna </w:t>
      </w:r>
      <w:r w:rsidR="007E7A83">
        <w:t>Gum.</w:t>
      </w:r>
    </w:p>
    <w:p w:rsidR="00E4677B" w:rsidRPr="007D6E36" w:rsidRDefault="00E4677B" w:rsidP="00E4677B">
      <w:pPr>
        <w:pStyle w:val="ARIERBody"/>
        <w:rPr>
          <w:i/>
        </w:rPr>
      </w:pPr>
      <w:r w:rsidRPr="007D6E36">
        <w:rPr>
          <w:i/>
        </w:rPr>
        <w:lastRenderedPageBreak/>
        <w:t>Carry-capacity for Cape Otway Koala habitat</w:t>
      </w:r>
    </w:p>
    <w:p w:rsidR="00C866BC" w:rsidRDefault="00C866BC" w:rsidP="00F6205D">
      <w:pPr>
        <w:pStyle w:val="ARIERBody"/>
      </w:pPr>
      <w:r>
        <w:t xml:space="preserve">Data </w:t>
      </w:r>
      <w:r w:rsidR="00B46FF1">
        <w:t xml:space="preserve">for </w:t>
      </w:r>
      <w:r w:rsidR="005574FB">
        <w:t>Koala</w:t>
      </w:r>
      <w:r>
        <w:t xml:space="preserve"> densities and PFC of </w:t>
      </w:r>
      <w:r w:rsidR="00FF1DB9">
        <w:t>Manna Gum</w:t>
      </w:r>
      <w:r>
        <w:t xml:space="preserve">s from sites on privately owned land at Cape Otway indicated that </w:t>
      </w:r>
      <w:r w:rsidR="005574FB">
        <w:t>Koala</w:t>
      </w:r>
      <w:r>
        <w:t xml:space="preserve"> densities averaged </w:t>
      </w:r>
      <w:r w:rsidR="00B46FF1">
        <w:t>~</w:t>
      </w:r>
      <w:r>
        <w:t xml:space="preserve">10 </w:t>
      </w:r>
      <w:r w:rsidR="005574FB">
        <w:t>Koala</w:t>
      </w:r>
      <w:r>
        <w:t>s/ha from 2008</w:t>
      </w:r>
      <w:r w:rsidR="00B46FF1">
        <w:t xml:space="preserve"> to </w:t>
      </w:r>
      <w:r>
        <w:t>2011</w:t>
      </w:r>
      <w:r w:rsidR="00B46FF1">
        <w:t>,</w:t>
      </w:r>
      <w:r>
        <w:t xml:space="preserve"> increasing to </w:t>
      </w:r>
      <w:r w:rsidR="00B46FF1">
        <w:t>~</w:t>
      </w:r>
      <w:r>
        <w:t xml:space="preserve">15 </w:t>
      </w:r>
      <w:r w:rsidR="005574FB">
        <w:t>Koala</w:t>
      </w:r>
      <w:r>
        <w:t xml:space="preserve">s/ha in 2013 before plummeting to </w:t>
      </w:r>
      <w:r w:rsidR="00B46FF1">
        <w:t>~</w:t>
      </w:r>
      <w:r>
        <w:t xml:space="preserve">4 </w:t>
      </w:r>
      <w:r w:rsidR="005574FB">
        <w:t>Koala</w:t>
      </w:r>
      <w:r>
        <w:t>s/ha in 2014.</w:t>
      </w:r>
      <w:r w:rsidR="00285836">
        <w:t xml:space="preserve"> </w:t>
      </w:r>
      <w:r>
        <w:t>Th</w:t>
      </w:r>
      <w:r w:rsidR="00E42ECC">
        <w:t xml:space="preserve">e </w:t>
      </w:r>
      <w:r>
        <w:t xml:space="preserve">decline in </w:t>
      </w:r>
      <w:r w:rsidR="005574FB">
        <w:t>Koala</w:t>
      </w:r>
      <w:r>
        <w:t xml:space="preserve"> </w:t>
      </w:r>
      <w:r w:rsidR="00B46FF1">
        <w:t xml:space="preserve">density was </w:t>
      </w:r>
      <w:r w:rsidR="00EF3938">
        <w:t>preceded</w:t>
      </w:r>
      <w:r>
        <w:t xml:space="preserve"> in all cases by </w:t>
      </w:r>
      <w:r w:rsidR="00B46FF1">
        <w:t xml:space="preserve">a </w:t>
      </w:r>
      <w:r>
        <w:t>large</w:t>
      </w:r>
      <w:r w:rsidR="00285836">
        <w:t xml:space="preserve"> </w:t>
      </w:r>
      <w:r>
        <w:t xml:space="preserve">decline in canopy cover of the </w:t>
      </w:r>
      <w:r w:rsidR="00FF1DB9">
        <w:t>Manna Gum</w:t>
      </w:r>
      <w:r>
        <w:t xml:space="preserve"> forest due to high browsing pressure.</w:t>
      </w:r>
    </w:p>
    <w:p w:rsidR="00C866BC" w:rsidRDefault="00E4677B" w:rsidP="00F6205D">
      <w:pPr>
        <w:pStyle w:val="ARIERBody"/>
      </w:pPr>
      <w:r>
        <w:t xml:space="preserve">Estimates of the equilibrium points from the </w:t>
      </w:r>
      <w:r w:rsidR="00C866BC">
        <w:t>population dynamics model</w:t>
      </w:r>
      <w:r>
        <w:t xml:space="preserve"> for Koalas and Manna Gum PFC at Cape Otway</w:t>
      </w:r>
      <w:r w:rsidR="00C866BC">
        <w:t xml:space="preserve"> revealed that the likely carrying capacity of </w:t>
      </w:r>
      <w:r w:rsidR="0039404A">
        <w:t xml:space="preserve">the </w:t>
      </w:r>
      <w:r w:rsidR="005574FB">
        <w:t>Koala</w:t>
      </w:r>
      <w:r w:rsidR="0039404A">
        <w:t xml:space="preserve"> habitat</w:t>
      </w:r>
      <w:r w:rsidR="00C866BC">
        <w:t xml:space="preserve"> in these areas was 5.3</w:t>
      </w:r>
      <w:r w:rsidR="00F051B7">
        <w:t>–</w:t>
      </w:r>
      <w:r w:rsidR="00C866BC">
        <w:t xml:space="preserve">8.3 </w:t>
      </w:r>
      <w:r w:rsidR="005574FB">
        <w:t>Koala</w:t>
      </w:r>
      <w:r w:rsidR="00C866BC">
        <w:t>s/ha.</w:t>
      </w:r>
      <w:r w:rsidR="00285836">
        <w:t xml:space="preserve"> </w:t>
      </w:r>
      <w:r w:rsidR="00C866BC">
        <w:t>At these densities</w:t>
      </w:r>
      <w:r w:rsidR="0039404A">
        <w:t>,</w:t>
      </w:r>
      <w:r w:rsidR="00C866BC">
        <w:t xml:space="preserve"> the average canopy foliage cover of </w:t>
      </w:r>
      <w:r w:rsidR="00A4160B">
        <w:t>Manna Gum</w:t>
      </w:r>
      <w:r w:rsidR="00C866BC">
        <w:t>s would likely be between 19</w:t>
      </w:r>
      <w:r w:rsidR="0039404A">
        <w:t xml:space="preserve"> and </w:t>
      </w:r>
      <w:r w:rsidR="00C866BC">
        <w:t>30%.</w:t>
      </w:r>
      <w:r w:rsidR="00285836">
        <w:t xml:space="preserve"> </w:t>
      </w:r>
      <w:r w:rsidR="00C866BC">
        <w:t xml:space="preserve">However, these estimates had very low precision due to the short </w:t>
      </w:r>
      <w:r w:rsidR="0039404A">
        <w:t xml:space="preserve">period </w:t>
      </w:r>
      <w:r w:rsidR="00C866BC">
        <w:t>of the time-series data available for analysis.</w:t>
      </w:r>
      <w:r>
        <w:t xml:space="preserve"> </w:t>
      </w:r>
      <w:r w:rsidR="00285836">
        <w:t xml:space="preserve"> </w:t>
      </w:r>
      <w:r w:rsidR="00C866BC">
        <w:t xml:space="preserve">Although modelling has identified likely maximum </w:t>
      </w:r>
      <w:r w:rsidR="005574FB">
        <w:t>Koala</w:t>
      </w:r>
      <w:r w:rsidR="00C866BC">
        <w:t xml:space="preserve"> densities that are sustainable for Cape Otway </w:t>
      </w:r>
      <w:r w:rsidR="00A4160B">
        <w:t>Manna Gum</w:t>
      </w:r>
      <w:r w:rsidR="00C866BC">
        <w:t xml:space="preserve"> woodlands, lower densities than th</w:t>
      </w:r>
      <w:r w:rsidR="00285E0F">
        <w:t xml:space="preserve">ese </w:t>
      </w:r>
      <w:r w:rsidR="00C866BC">
        <w:t>may be required to enhance recovery of trees exposed to repeated defoliation.</w:t>
      </w:r>
    </w:p>
    <w:p w:rsidR="00C866BC" w:rsidRPr="00147A1D" w:rsidRDefault="00C866BC" w:rsidP="00147A1D">
      <w:pPr>
        <w:rPr>
          <w:b/>
        </w:rPr>
      </w:pPr>
      <w:r w:rsidRPr="00147A1D">
        <w:rPr>
          <w:b/>
        </w:rPr>
        <w:t>Recommendations</w:t>
      </w:r>
    </w:p>
    <w:p w:rsidR="00C866BC" w:rsidRDefault="00E42ECC" w:rsidP="0039404A">
      <w:pPr>
        <w:pStyle w:val="ARIERBody"/>
        <w:numPr>
          <w:ilvl w:val="0"/>
          <w:numId w:val="43"/>
        </w:numPr>
        <w:ind w:left="426" w:hanging="412"/>
      </w:pPr>
      <w:r>
        <w:t xml:space="preserve">Establish </w:t>
      </w:r>
      <w:r w:rsidR="00C866BC">
        <w:t xml:space="preserve">an ‘early warning system’ </w:t>
      </w:r>
      <w:r w:rsidR="002E1A31">
        <w:t>for</w:t>
      </w:r>
      <w:r w:rsidR="00C866BC">
        <w:t xml:space="preserve"> risk of unsustainable browsing pressure on eucalypt forests due to </w:t>
      </w:r>
      <w:r w:rsidR="005574FB">
        <w:t>Koala</w:t>
      </w:r>
      <w:r w:rsidR="00C866BC">
        <w:t xml:space="preserve">s based on an index of canopy ‘health’ rather than on estimates of </w:t>
      </w:r>
      <w:r w:rsidR="005574FB">
        <w:t>Koala</w:t>
      </w:r>
      <w:r w:rsidR="00C866BC">
        <w:t xml:space="preserve"> density.</w:t>
      </w:r>
    </w:p>
    <w:p w:rsidR="00C866BC" w:rsidRDefault="00285E0F" w:rsidP="0039404A">
      <w:pPr>
        <w:pStyle w:val="ARIERBody"/>
        <w:numPr>
          <w:ilvl w:val="0"/>
          <w:numId w:val="43"/>
        </w:numPr>
        <w:ind w:left="426" w:hanging="412"/>
      </w:pPr>
      <w:r>
        <w:t>A</w:t>
      </w:r>
      <w:r w:rsidR="00C866BC">
        <w:t xml:space="preserve"> ‘habitat health trigger’ for eucalypt forests subject to </w:t>
      </w:r>
      <w:r w:rsidR="005574FB">
        <w:t>Koala</w:t>
      </w:r>
      <w:r w:rsidR="00C866BC">
        <w:t xml:space="preserve"> browsing be based on the risk of tree mortality due to canopy defoliation</w:t>
      </w:r>
      <w:r w:rsidR="002E1A31">
        <w:t>,</w:t>
      </w:r>
      <w:r w:rsidR="00C866BC">
        <w:t xml:space="preserve"> </w:t>
      </w:r>
      <w:r w:rsidR="002E1A31">
        <w:t xml:space="preserve">and that </w:t>
      </w:r>
      <w:r w:rsidR="00C866BC">
        <w:t xml:space="preserve">a </w:t>
      </w:r>
      <w:r w:rsidR="00B46CCB" w:rsidRPr="00F02F54">
        <w:rPr>
          <w:i/>
        </w:rPr>
        <w:t>folia</w:t>
      </w:r>
      <w:r w:rsidR="00E4677B">
        <w:rPr>
          <w:i/>
        </w:rPr>
        <w:t>r</w:t>
      </w:r>
      <w:r w:rsidR="00C866BC" w:rsidRPr="007F46E2">
        <w:rPr>
          <w:i/>
        </w:rPr>
        <w:t xml:space="preserve"> cover </w:t>
      </w:r>
      <w:r w:rsidR="00C866BC" w:rsidRPr="00E4677B">
        <w:rPr>
          <w:i/>
        </w:rPr>
        <w:t>threshold</w:t>
      </w:r>
      <w:r w:rsidR="00C866BC">
        <w:t xml:space="preserve"> of </w:t>
      </w:r>
      <w:r w:rsidR="002E1A31">
        <w:t>&lt;</w:t>
      </w:r>
      <w:r w:rsidR="00C866BC">
        <w:t>25% be used to classify individual trees as ‘defoliated’.</w:t>
      </w:r>
    </w:p>
    <w:p w:rsidR="00C866BC" w:rsidRDefault="00C866BC" w:rsidP="0039404A">
      <w:pPr>
        <w:pStyle w:val="ARIERBody"/>
        <w:numPr>
          <w:ilvl w:val="0"/>
          <w:numId w:val="43"/>
        </w:numPr>
        <w:ind w:left="426" w:hanging="412"/>
      </w:pPr>
      <w:r>
        <w:t xml:space="preserve">The proportion of trees </w:t>
      </w:r>
      <w:r w:rsidR="002E1A31">
        <w:t xml:space="preserve">that fall below the </w:t>
      </w:r>
      <w:r w:rsidR="00A96C0F">
        <w:t>folia</w:t>
      </w:r>
      <w:r w:rsidR="00E4677B">
        <w:t>r</w:t>
      </w:r>
      <w:r w:rsidR="002E1A31">
        <w:t xml:space="preserve"> cover threshold </w:t>
      </w:r>
      <w:r>
        <w:t>for each eucalypt species at a site should</w:t>
      </w:r>
      <w:r w:rsidR="00285836">
        <w:t xml:space="preserve"> </w:t>
      </w:r>
      <w:r>
        <w:t xml:space="preserve">be used as the estimate of the </w:t>
      </w:r>
      <w:r w:rsidRPr="005807C1">
        <w:rPr>
          <w:i/>
        </w:rPr>
        <w:t>canopy defoliation level</w:t>
      </w:r>
      <w:r>
        <w:t xml:space="preserve"> for each tree</w:t>
      </w:r>
      <w:r w:rsidR="00EF3938">
        <w:t xml:space="preserve"> species.  Estimates for each species can also be combined to estimate the canopy defoliation level for the site as a whole. </w:t>
      </w:r>
      <w:r w:rsidR="00285E0F">
        <w:t>T</w:t>
      </w:r>
      <w:r>
        <w:t xml:space="preserve">he canopy defoliation level </w:t>
      </w:r>
      <w:r w:rsidR="00EF3938">
        <w:t>for a site or a</w:t>
      </w:r>
      <w:r w:rsidR="00713D84">
        <w:t xml:space="preserve"> eucalypt species is proposed as</w:t>
      </w:r>
      <w:r>
        <w:t xml:space="preserve"> the index of habitat ‘health’.</w:t>
      </w:r>
    </w:p>
    <w:p w:rsidR="00BB17A9" w:rsidRDefault="00713D84" w:rsidP="00DB026C">
      <w:pPr>
        <w:pStyle w:val="ARIERBody"/>
        <w:numPr>
          <w:ilvl w:val="0"/>
          <w:numId w:val="43"/>
        </w:numPr>
        <w:ind w:left="426" w:hanging="412"/>
      </w:pPr>
      <w:r>
        <w:t>The c</w:t>
      </w:r>
      <w:r w:rsidR="00C866BC">
        <w:t>anopy defoliation</w:t>
      </w:r>
      <w:r>
        <w:t xml:space="preserve"> level</w:t>
      </w:r>
      <w:r w:rsidR="00C866BC">
        <w:t xml:space="preserve"> for a eucalypt species or for a site should be </w:t>
      </w:r>
      <w:r w:rsidR="009E7A30">
        <w:t>categorised</w:t>
      </w:r>
      <w:r w:rsidR="00C866BC">
        <w:t xml:space="preserve"> </w:t>
      </w:r>
      <w:r w:rsidR="00D47BFD">
        <w:t xml:space="preserve">and used to </w:t>
      </w:r>
      <w:r w:rsidR="00C866BC">
        <w:t>‘trigger’ th</w:t>
      </w:r>
      <w:r w:rsidR="00285E0F">
        <w:t>e associated management actions</w:t>
      </w:r>
      <w:r w:rsidR="00D47BFD" w:rsidRPr="00D47BFD">
        <w:t xml:space="preserve"> </w:t>
      </w:r>
      <w:r w:rsidR="00D47BFD">
        <w:t>as summarized below</w:t>
      </w:r>
      <w:r w:rsidR="00285E0F">
        <w:t>.</w:t>
      </w:r>
      <w:r w:rsidR="00DB026C" w:rsidRPr="00DB026C">
        <w:t xml:space="preserve"> </w:t>
      </w:r>
      <w:bookmarkStart w:id="15" w:name="_Toc328568525"/>
      <w:bookmarkStart w:id="16" w:name="_Toc454803936"/>
    </w:p>
    <w:p w:rsidR="00C866BC" w:rsidRDefault="00EF28D4" w:rsidP="006850F1">
      <w:pPr>
        <w:pStyle w:val="ARIERCaption-Table"/>
      </w:pPr>
      <w:r>
        <w:t>Summary of s</w:t>
      </w:r>
      <w:r w:rsidR="00C866BC">
        <w:t xml:space="preserve">uggested management actions corresponding to </w:t>
      </w:r>
      <w:r w:rsidR="00687ED5">
        <w:t xml:space="preserve">the </w:t>
      </w:r>
      <w:r>
        <w:t xml:space="preserve">recommended </w:t>
      </w:r>
      <w:r w:rsidR="00C866BC">
        <w:t>canopy health trigger</w:t>
      </w:r>
      <w:r>
        <w:t>s</w:t>
      </w:r>
      <w:r w:rsidR="00011E1A" w:rsidRPr="00011E1A">
        <w:t xml:space="preserve"> </w:t>
      </w:r>
      <w:r w:rsidR="00011E1A">
        <w:t xml:space="preserve">(* based on the </w:t>
      </w:r>
      <w:r w:rsidR="00011E1A" w:rsidRPr="00011E1A">
        <w:t xml:space="preserve">proportion of trees in an area with </w:t>
      </w:r>
      <w:r w:rsidR="00F13058">
        <w:t xml:space="preserve">canopy </w:t>
      </w:r>
      <w:r w:rsidR="00011E1A" w:rsidRPr="00011E1A">
        <w:t>folia</w:t>
      </w:r>
      <w:r w:rsidR="00F13058">
        <w:t>ge</w:t>
      </w:r>
      <w:r w:rsidR="00011E1A" w:rsidRPr="00011E1A">
        <w:t xml:space="preserve"> cover less than the recommended threshold of 25%</w:t>
      </w:r>
      <w:r w:rsidR="00011E1A">
        <w:t>)</w:t>
      </w:r>
      <w:r w:rsidR="00011E1A" w:rsidRPr="00011E1A">
        <w:t>.</w:t>
      </w:r>
      <w:bookmarkEnd w:id="15"/>
      <w:bookmarkEnd w:id="16"/>
    </w:p>
    <w:tbl>
      <w:tblPr>
        <w:tblStyle w:val="PlainTable31"/>
        <w:tblW w:w="0" w:type="auto"/>
        <w:tblLook w:val="0620" w:firstRow="1" w:lastRow="0" w:firstColumn="0" w:lastColumn="0" w:noHBand="1" w:noVBand="1"/>
      </w:tblPr>
      <w:tblGrid>
        <w:gridCol w:w="3085"/>
        <w:gridCol w:w="6662"/>
      </w:tblGrid>
      <w:tr w:rsidR="00C866BC" w:rsidRPr="00C54AC1" w:rsidTr="00E50691">
        <w:trPr>
          <w:cnfStyle w:val="100000000000" w:firstRow="1" w:lastRow="0" w:firstColumn="0" w:lastColumn="0" w:oddVBand="0" w:evenVBand="0" w:oddHBand="0" w:evenHBand="0" w:firstRowFirstColumn="0" w:firstRowLastColumn="0" w:lastRowFirstColumn="0" w:lastRowLastColumn="0"/>
          <w:trHeight w:val="379"/>
        </w:trPr>
        <w:tc>
          <w:tcPr>
            <w:tcW w:w="3085" w:type="dxa"/>
            <w:tcBorders>
              <w:top w:val="single" w:sz="4" w:space="0" w:color="228591"/>
              <w:bottom w:val="single" w:sz="4" w:space="0" w:color="228591"/>
              <w:right w:val="single" w:sz="4" w:space="0" w:color="auto"/>
            </w:tcBorders>
            <w:shd w:val="clear" w:color="auto" w:fill="228591"/>
            <w:vAlign w:val="center"/>
          </w:tcPr>
          <w:p w:rsidR="00C866BC" w:rsidRPr="006850F1" w:rsidRDefault="00C866BC">
            <w:pPr>
              <w:jc w:val="center"/>
              <w:rPr>
                <w:b w:val="0"/>
                <w:color w:val="FFFFFF" w:themeColor="background1"/>
              </w:rPr>
            </w:pPr>
            <w:r w:rsidRPr="006850F1">
              <w:rPr>
                <w:color w:val="FFFFFF" w:themeColor="background1"/>
                <w:szCs w:val="24"/>
              </w:rPr>
              <w:t>Canopy defoliation level</w:t>
            </w:r>
            <w:r w:rsidR="00E50691">
              <w:rPr>
                <w:color w:val="FFFFFF" w:themeColor="background1"/>
                <w:szCs w:val="24"/>
              </w:rPr>
              <w:t>*</w:t>
            </w:r>
          </w:p>
        </w:tc>
        <w:tc>
          <w:tcPr>
            <w:tcW w:w="6662" w:type="dxa"/>
            <w:tcBorders>
              <w:top w:val="single" w:sz="4" w:space="0" w:color="228591"/>
              <w:left w:val="single" w:sz="4" w:space="0" w:color="auto"/>
              <w:bottom w:val="single" w:sz="4" w:space="0" w:color="228591"/>
            </w:tcBorders>
            <w:shd w:val="clear" w:color="auto" w:fill="228591"/>
            <w:vAlign w:val="center"/>
          </w:tcPr>
          <w:p w:rsidR="00C866BC" w:rsidRPr="006850F1" w:rsidRDefault="00C866BC">
            <w:pPr>
              <w:jc w:val="center"/>
              <w:rPr>
                <w:b w:val="0"/>
                <w:color w:val="FFFFFF" w:themeColor="background1"/>
              </w:rPr>
            </w:pPr>
            <w:r w:rsidRPr="006850F1">
              <w:rPr>
                <w:color w:val="FFFFFF" w:themeColor="background1"/>
                <w:szCs w:val="24"/>
              </w:rPr>
              <w:t>Suggested action</w:t>
            </w:r>
          </w:p>
        </w:tc>
      </w:tr>
      <w:tr w:rsidR="00C866BC" w:rsidTr="00713D84">
        <w:trPr>
          <w:cantSplit/>
          <w:trHeight w:val="809"/>
        </w:trPr>
        <w:tc>
          <w:tcPr>
            <w:tcW w:w="3085" w:type="dxa"/>
            <w:tcBorders>
              <w:top w:val="single" w:sz="4" w:space="0" w:color="228591"/>
              <w:right w:val="single" w:sz="4" w:space="0" w:color="auto"/>
            </w:tcBorders>
            <w:shd w:val="clear" w:color="auto" w:fill="00FF00"/>
            <w:vAlign w:val="center"/>
          </w:tcPr>
          <w:p w:rsidR="00EF28D4" w:rsidRPr="00E50691" w:rsidRDefault="00C866BC" w:rsidP="00713D84">
            <w:pPr>
              <w:jc w:val="center"/>
              <w:rPr>
                <w:b/>
              </w:rPr>
            </w:pPr>
            <w:r w:rsidRPr="00E50691">
              <w:rPr>
                <w:b/>
              </w:rPr>
              <w:t>Green</w:t>
            </w:r>
            <w:r w:rsidR="00EF28D4" w:rsidRPr="00E50691">
              <w:rPr>
                <w:b/>
              </w:rPr>
              <w:t xml:space="preserve"> – </w:t>
            </w:r>
            <w:r w:rsidRPr="00E50691">
              <w:rPr>
                <w:b/>
              </w:rPr>
              <w:t>low</w:t>
            </w:r>
            <w:r w:rsidR="00011E1A" w:rsidRPr="00011E1A">
              <w:rPr>
                <w:b/>
              </w:rPr>
              <w:t xml:space="preserve"> defoliation</w:t>
            </w:r>
          </w:p>
          <w:p w:rsidR="00C866BC" w:rsidRPr="00EF28D4" w:rsidRDefault="00EF28D4" w:rsidP="00713D84">
            <w:pPr>
              <w:jc w:val="center"/>
            </w:pPr>
            <w:r>
              <w:t>(0</w:t>
            </w:r>
            <w:r w:rsidR="00011E1A">
              <w:t>.0</w:t>
            </w:r>
            <w:r w:rsidR="00BF1CF1">
              <w:t xml:space="preserve"> </w:t>
            </w:r>
            <w:r>
              <w:t>-</w:t>
            </w:r>
            <w:r w:rsidR="00BF1CF1">
              <w:t xml:space="preserve"> </w:t>
            </w:r>
            <w:r w:rsidR="00011E1A">
              <w:t>0.2</w:t>
            </w:r>
            <w:r w:rsidR="00C866BC">
              <w:t>)</w:t>
            </w:r>
          </w:p>
        </w:tc>
        <w:tc>
          <w:tcPr>
            <w:tcW w:w="6662" w:type="dxa"/>
            <w:tcBorders>
              <w:top w:val="single" w:sz="4" w:space="0" w:color="228591"/>
              <w:left w:val="single" w:sz="4" w:space="0" w:color="auto"/>
            </w:tcBorders>
            <w:shd w:val="clear" w:color="auto" w:fill="00FF00"/>
            <w:vAlign w:val="center"/>
          </w:tcPr>
          <w:p w:rsidR="00C866BC" w:rsidRDefault="00C866BC" w:rsidP="00EF28D4">
            <w:pPr>
              <w:rPr>
                <w:rFonts w:eastAsia="Times New Roman" w:cs="Times New Roman"/>
                <w:szCs w:val="24"/>
              </w:rPr>
            </w:pPr>
            <w:r>
              <w:t>Forest condition monitoring</w:t>
            </w:r>
            <w:r w:rsidR="00EF28D4">
              <w:t xml:space="preserve"> at no more than 2 yearly intervals</w:t>
            </w:r>
          </w:p>
        </w:tc>
      </w:tr>
      <w:tr w:rsidR="00C866BC" w:rsidTr="00713D84">
        <w:trPr>
          <w:cantSplit/>
          <w:trHeight w:val="811"/>
        </w:trPr>
        <w:tc>
          <w:tcPr>
            <w:tcW w:w="3085" w:type="dxa"/>
            <w:tcBorders>
              <w:right w:val="single" w:sz="4" w:space="0" w:color="auto"/>
            </w:tcBorders>
            <w:shd w:val="clear" w:color="auto" w:fill="FFFF00"/>
            <w:vAlign w:val="center"/>
          </w:tcPr>
          <w:p w:rsidR="00EF28D4" w:rsidRPr="00E50691" w:rsidRDefault="00C866BC" w:rsidP="00713D84">
            <w:pPr>
              <w:jc w:val="center"/>
              <w:rPr>
                <w:b/>
              </w:rPr>
            </w:pPr>
            <w:r w:rsidRPr="00E50691">
              <w:rPr>
                <w:b/>
              </w:rPr>
              <w:t xml:space="preserve">Yellow </w:t>
            </w:r>
            <w:r w:rsidR="00EF28D4" w:rsidRPr="00E50691">
              <w:rPr>
                <w:b/>
              </w:rPr>
              <w:t xml:space="preserve">– </w:t>
            </w:r>
            <w:r w:rsidRPr="00E50691">
              <w:rPr>
                <w:b/>
              </w:rPr>
              <w:t>moderate</w:t>
            </w:r>
            <w:r w:rsidR="00011E1A" w:rsidRPr="00011E1A">
              <w:rPr>
                <w:b/>
              </w:rPr>
              <w:t xml:space="preserve"> defoliation</w:t>
            </w:r>
          </w:p>
          <w:p w:rsidR="00C866BC" w:rsidRDefault="00EF28D4" w:rsidP="00713D84">
            <w:pPr>
              <w:jc w:val="center"/>
              <w:rPr>
                <w:rFonts w:eastAsia="Times New Roman" w:cs="Times New Roman"/>
                <w:b/>
                <w:bCs/>
                <w:szCs w:val="24"/>
              </w:rPr>
            </w:pPr>
            <w:r>
              <w:t>(</w:t>
            </w:r>
            <w:r w:rsidR="00011E1A">
              <w:t>0.2</w:t>
            </w:r>
            <w:r w:rsidR="00BF1CF1">
              <w:t xml:space="preserve"> </w:t>
            </w:r>
            <w:r w:rsidR="00011E1A">
              <w:t>-</w:t>
            </w:r>
            <w:r w:rsidR="00BF1CF1">
              <w:t xml:space="preserve"> </w:t>
            </w:r>
            <w:r w:rsidR="00011E1A">
              <w:t>0.4</w:t>
            </w:r>
            <w:r w:rsidR="00C866BC">
              <w:t>)</w:t>
            </w:r>
          </w:p>
        </w:tc>
        <w:tc>
          <w:tcPr>
            <w:tcW w:w="6662" w:type="dxa"/>
            <w:tcBorders>
              <w:left w:val="single" w:sz="4" w:space="0" w:color="auto"/>
            </w:tcBorders>
            <w:shd w:val="clear" w:color="auto" w:fill="FFFF00"/>
            <w:vAlign w:val="center"/>
          </w:tcPr>
          <w:p w:rsidR="00C866BC" w:rsidRDefault="00C866BC" w:rsidP="00E50691">
            <w:pPr>
              <w:rPr>
                <w:rFonts w:eastAsia="Times New Roman" w:cs="Times New Roman"/>
                <w:szCs w:val="24"/>
              </w:rPr>
            </w:pPr>
            <w:r>
              <w:t xml:space="preserve">Forest condition monitoring plus </w:t>
            </w:r>
            <w:r w:rsidR="005574FB">
              <w:t>Koala</w:t>
            </w:r>
            <w:r>
              <w:t xml:space="preserve"> monitoring</w:t>
            </w:r>
            <w:r w:rsidR="00EF28D4">
              <w:t xml:space="preserve"> at no </w:t>
            </w:r>
            <w:r w:rsidR="00E50691">
              <w:t>more</w:t>
            </w:r>
            <w:r w:rsidR="00EF28D4">
              <w:t xml:space="preserve"> than 2 yearly intervals</w:t>
            </w:r>
          </w:p>
        </w:tc>
      </w:tr>
      <w:tr w:rsidR="00C866BC" w:rsidTr="00713D84">
        <w:trPr>
          <w:cantSplit/>
          <w:trHeight w:val="811"/>
        </w:trPr>
        <w:tc>
          <w:tcPr>
            <w:tcW w:w="3085" w:type="dxa"/>
            <w:tcBorders>
              <w:right w:val="single" w:sz="4" w:space="0" w:color="auto"/>
            </w:tcBorders>
            <w:shd w:val="clear" w:color="auto" w:fill="F79646" w:themeFill="accent6"/>
            <w:vAlign w:val="center"/>
          </w:tcPr>
          <w:p w:rsidR="00EF28D4" w:rsidRPr="00E50691" w:rsidRDefault="00C866BC" w:rsidP="00713D84">
            <w:pPr>
              <w:jc w:val="center"/>
              <w:rPr>
                <w:b/>
              </w:rPr>
            </w:pPr>
            <w:r w:rsidRPr="00E50691">
              <w:rPr>
                <w:b/>
              </w:rPr>
              <w:t xml:space="preserve">Orange </w:t>
            </w:r>
            <w:r w:rsidR="00EF28D4" w:rsidRPr="00E50691">
              <w:rPr>
                <w:b/>
              </w:rPr>
              <w:t xml:space="preserve">– </w:t>
            </w:r>
            <w:r w:rsidRPr="00E50691">
              <w:rPr>
                <w:b/>
              </w:rPr>
              <w:t>high</w:t>
            </w:r>
            <w:r w:rsidR="00011E1A" w:rsidRPr="00011E1A">
              <w:rPr>
                <w:b/>
              </w:rPr>
              <w:t xml:space="preserve"> defoliation</w:t>
            </w:r>
          </w:p>
          <w:p w:rsidR="00C866BC" w:rsidRDefault="00EF28D4" w:rsidP="00713D84">
            <w:pPr>
              <w:jc w:val="center"/>
              <w:rPr>
                <w:rFonts w:eastAsia="Times New Roman" w:cs="Times New Roman"/>
                <w:b/>
                <w:bCs/>
                <w:szCs w:val="24"/>
              </w:rPr>
            </w:pPr>
            <w:r>
              <w:t>(</w:t>
            </w:r>
            <w:r w:rsidR="00011E1A">
              <w:t>0.</w:t>
            </w:r>
            <w:r>
              <w:t>4</w:t>
            </w:r>
            <w:r w:rsidR="00BF1CF1">
              <w:t xml:space="preserve"> </w:t>
            </w:r>
            <w:r>
              <w:t>-</w:t>
            </w:r>
            <w:r w:rsidR="00BF1CF1">
              <w:t xml:space="preserve"> </w:t>
            </w:r>
            <w:r w:rsidR="00011E1A">
              <w:t>0.</w:t>
            </w:r>
            <w:r>
              <w:t>6</w:t>
            </w:r>
            <w:r w:rsidR="00C866BC">
              <w:t>)</w:t>
            </w:r>
          </w:p>
        </w:tc>
        <w:tc>
          <w:tcPr>
            <w:tcW w:w="6662" w:type="dxa"/>
            <w:tcBorders>
              <w:left w:val="single" w:sz="4" w:space="0" w:color="auto"/>
            </w:tcBorders>
            <w:shd w:val="clear" w:color="auto" w:fill="F79646" w:themeFill="accent6"/>
            <w:vAlign w:val="center"/>
          </w:tcPr>
          <w:p w:rsidR="00C866BC" w:rsidRPr="001643BB" w:rsidRDefault="00C866BC" w:rsidP="00A96C0F">
            <w:pPr>
              <w:rPr>
                <w:rFonts w:eastAsia="Times New Roman" w:cs="Times New Roman"/>
                <w:szCs w:val="24"/>
              </w:rPr>
            </w:pPr>
            <w:r>
              <w:t xml:space="preserve">Intervention </w:t>
            </w:r>
            <w:r w:rsidR="00A96C0F">
              <w:t>recommended</w:t>
            </w:r>
            <w:r w:rsidR="00285836">
              <w:t xml:space="preserve"> </w:t>
            </w:r>
            <w:r>
              <w:t xml:space="preserve">if </w:t>
            </w:r>
            <w:r w:rsidR="005574FB">
              <w:t>Koala</w:t>
            </w:r>
            <w:r>
              <w:t xml:space="preserve"> densities are </w:t>
            </w:r>
            <w:r w:rsidR="00944F88">
              <w:t>&gt;</w:t>
            </w:r>
            <w:r>
              <w:t xml:space="preserve">8 </w:t>
            </w:r>
            <w:r w:rsidR="00C54AC1">
              <w:t>Koalas/ha</w:t>
            </w:r>
            <w:r>
              <w:t xml:space="preserve"> (Cape Otway </w:t>
            </w:r>
            <w:r w:rsidR="00A4160B">
              <w:t>Manna Gum</w:t>
            </w:r>
            <w:r>
              <w:t xml:space="preserve">) or </w:t>
            </w:r>
            <w:r w:rsidR="00944F88">
              <w:t>&gt;</w:t>
            </w:r>
            <w:r>
              <w:t xml:space="preserve">1.6 </w:t>
            </w:r>
            <w:r w:rsidR="00C54AC1">
              <w:t>Koalas/ha</w:t>
            </w:r>
            <w:r>
              <w:t xml:space="preserve"> (elsewhere)</w:t>
            </w:r>
          </w:p>
        </w:tc>
      </w:tr>
      <w:tr w:rsidR="00C866BC" w:rsidTr="00713D84">
        <w:trPr>
          <w:cantSplit/>
          <w:trHeight w:val="811"/>
        </w:trPr>
        <w:tc>
          <w:tcPr>
            <w:tcW w:w="3085" w:type="dxa"/>
            <w:tcBorders>
              <w:bottom w:val="single" w:sz="4" w:space="0" w:color="228591"/>
              <w:right w:val="single" w:sz="4" w:space="0" w:color="auto"/>
            </w:tcBorders>
            <w:shd w:val="clear" w:color="auto" w:fill="FF0000"/>
            <w:vAlign w:val="center"/>
          </w:tcPr>
          <w:p w:rsidR="00EF28D4" w:rsidRPr="00E50691" w:rsidRDefault="00C866BC" w:rsidP="00713D84">
            <w:pPr>
              <w:jc w:val="center"/>
              <w:rPr>
                <w:b/>
              </w:rPr>
            </w:pPr>
            <w:r w:rsidRPr="00E50691">
              <w:rPr>
                <w:b/>
              </w:rPr>
              <w:t xml:space="preserve">Red </w:t>
            </w:r>
            <w:r w:rsidR="00EF28D4" w:rsidRPr="00E50691">
              <w:rPr>
                <w:b/>
              </w:rPr>
              <w:t xml:space="preserve">- </w:t>
            </w:r>
            <w:r w:rsidRPr="00E50691">
              <w:rPr>
                <w:b/>
              </w:rPr>
              <w:t>very high</w:t>
            </w:r>
            <w:r w:rsidR="00011E1A" w:rsidRPr="00011E1A">
              <w:rPr>
                <w:b/>
              </w:rPr>
              <w:t xml:space="preserve"> defoliation</w:t>
            </w:r>
          </w:p>
          <w:p w:rsidR="00C866BC" w:rsidRDefault="00EF28D4" w:rsidP="00713D84">
            <w:pPr>
              <w:jc w:val="center"/>
              <w:rPr>
                <w:rFonts w:eastAsia="Times New Roman" w:cs="Times New Roman"/>
                <w:b/>
                <w:bCs/>
                <w:szCs w:val="24"/>
              </w:rPr>
            </w:pPr>
            <w:r>
              <w:t>(</w:t>
            </w:r>
            <w:r w:rsidR="00011E1A">
              <w:t>0.</w:t>
            </w:r>
            <w:r w:rsidR="00BF1CF1">
              <w:t>6 -</w:t>
            </w:r>
            <w:r>
              <w:t>1</w:t>
            </w:r>
            <w:r w:rsidR="00011E1A">
              <w:t>.</w:t>
            </w:r>
            <w:r>
              <w:t>0</w:t>
            </w:r>
            <w:r w:rsidR="00C866BC">
              <w:t>)</w:t>
            </w:r>
          </w:p>
        </w:tc>
        <w:tc>
          <w:tcPr>
            <w:tcW w:w="6662" w:type="dxa"/>
            <w:tcBorders>
              <w:left w:val="single" w:sz="4" w:space="0" w:color="auto"/>
              <w:bottom w:val="single" w:sz="4" w:space="0" w:color="228591"/>
            </w:tcBorders>
            <w:shd w:val="clear" w:color="auto" w:fill="FF0000"/>
            <w:vAlign w:val="center"/>
          </w:tcPr>
          <w:p w:rsidR="00C866BC" w:rsidRPr="007707E9" w:rsidRDefault="00C866BC" w:rsidP="00D8236E">
            <w:pPr>
              <w:rPr>
                <w:rFonts w:eastAsia="Times New Roman" w:cs="Times New Roman"/>
                <w:szCs w:val="24"/>
              </w:rPr>
            </w:pPr>
            <w:r>
              <w:t xml:space="preserve">Intervention required to minimise the risk of severe canopy defoliation. Koala densities should be reduced to </w:t>
            </w:r>
            <w:r w:rsidR="00944F88">
              <w:t>&lt;</w:t>
            </w:r>
            <w:r>
              <w:t xml:space="preserve">5 </w:t>
            </w:r>
            <w:r w:rsidR="00C54AC1">
              <w:t>Koalas/ha</w:t>
            </w:r>
            <w:r>
              <w:t xml:space="preserve"> (Cape Otway </w:t>
            </w:r>
            <w:r w:rsidR="00A4160B">
              <w:t>Manna Gum</w:t>
            </w:r>
            <w:r>
              <w:t xml:space="preserve">) or </w:t>
            </w:r>
            <w:r w:rsidR="00944F88">
              <w:t>&lt;</w:t>
            </w:r>
            <w:r>
              <w:t xml:space="preserve">0.90 </w:t>
            </w:r>
            <w:r w:rsidR="00C54AC1">
              <w:t>Koalas/ha</w:t>
            </w:r>
            <w:r>
              <w:t xml:space="preserve"> (elsewhere)</w:t>
            </w:r>
            <w:r w:rsidR="00944F88">
              <w:t>.</w:t>
            </w:r>
            <w:r w:rsidR="00C573AD">
              <w:t xml:space="preserve">  To enhance the recovery of trees exposed to repeated defoliation, Koala densities should be kept below 0.90 Koalas/ha</w:t>
            </w:r>
            <w:r w:rsidR="001C018E">
              <w:t xml:space="preserve"> until recovery of the canopy has occurred.</w:t>
            </w:r>
          </w:p>
        </w:tc>
      </w:tr>
    </w:tbl>
    <w:p w:rsidR="00147A1D" w:rsidRDefault="00147A1D" w:rsidP="00147A1D">
      <w:pPr>
        <w:rPr>
          <w:b/>
        </w:rPr>
      </w:pPr>
    </w:p>
    <w:p w:rsidR="00147A1D" w:rsidRDefault="00147A1D" w:rsidP="00147A1D">
      <w:pPr>
        <w:rPr>
          <w:b/>
        </w:rPr>
      </w:pPr>
    </w:p>
    <w:p w:rsidR="00C866BC" w:rsidRPr="00147A1D" w:rsidRDefault="00C866BC" w:rsidP="00147A1D">
      <w:pPr>
        <w:rPr>
          <w:b/>
        </w:rPr>
      </w:pPr>
      <w:r w:rsidRPr="00147A1D">
        <w:rPr>
          <w:b/>
        </w:rPr>
        <w:t>Further research</w:t>
      </w:r>
    </w:p>
    <w:p w:rsidR="00C866BC" w:rsidRDefault="00D8236E" w:rsidP="005F2975">
      <w:pPr>
        <w:pStyle w:val="ARIERBody"/>
        <w:numPr>
          <w:ilvl w:val="0"/>
          <w:numId w:val="45"/>
        </w:numPr>
        <w:ind w:left="426" w:hanging="510"/>
      </w:pPr>
      <w:r>
        <w:t>A</w:t>
      </w:r>
      <w:r w:rsidR="00C866BC">
        <w:t xml:space="preserve"> number of </w:t>
      </w:r>
      <w:r w:rsidR="005F2975">
        <w:t xml:space="preserve">the </w:t>
      </w:r>
      <w:r w:rsidR="00C866BC">
        <w:t xml:space="preserve">sites </w:t>
      </w:r>
      <w:r w:rsidR="005F2975">
        <w:t>sampled in this study</w:t>
      </w:r>
      <w:r w:rsidR="00266180">
        <w:t>, including those at Cape Otway,</w:t>
      </w:r>
      <w:r w:rsidR="005F2975">
        <w:t xml:space="preserve"> </w:t>
      </w:r>
      <w:r>
        <w:t xml:space="preserve">should </w:t>
      </w:r>
      <w:r w:rsidR="00C866BC">
        <w:t xml:space="preserve">be re-sampled periodically to determine whether the relationship between canopy defoliation level and </w:t>
      </w:r>
      <w:r w:rsidR="005574FB">
        <w:t>Koala</w:t>
      </w:r>
      <w:r w:rsidR="00C866BC">
        <w:t xml:space="preserve"> density </w:t>
      </w:r>
      <w:r w:rsidR="005F2975">
        <w:t>is valid</w:t>
      </w:r>
      <w:r w:rsidR="00C866BC">
        <w:t xml:space="preserve"> long term.</w:t>
      </w:r>
      <w:r w:rsidR="00285836">
        <w:t xml:space="preserve"> </w:t>
      </w:r>
      <w:r w:rsidR="005F2975">
        <w:t xml:space="preserve">The habitat health of other </w:t>
      </w:r>
      <w:r>
        <w:t xml:space="preserve">Koala impacted </w:t>
      </w:r>
      <w:r w:rsidR="00C866BC">
        <w:t>sites in the B</w:t>
      </w:r>
      <w:r w:rsidR="005F2975">
        <w:t xml:space="preserve">arwon </w:t>
      </w:r>
      <w:r w:rsidR="00C866BC">
        <w:t>S</w:t>
      </w:r>
      <w:r w:rsidR="005F2975">
        <w:t xml:space="preserve">outh </w:t>
      </w:r>
      <w:r w:rsidR="00C866BC">
        <w:t>W</w:t>
      </w:r>
      <w:r w:rsidR="005F2975">
        <w:t>est</w:t>
      </w:r>
      <w:r w:rsidR="00C866BC">
        <w:t xml:space="preserve"> </w:t>
      </w:r>
      <w:r w:rsidR="005F2975">
        <w:t>R</w:t>
      </w:r>
      <w:r w:rsidR="00C866BC">
        <w:t>egion should also be monitor</w:t>
      </w:r>
      <w:r w:rsidR="005F2975">
        <w:t>ed</w:t>
      </w:r>
      <w:r w:rsidR="00C866BC">
        <w:t>.</w:t>
      </w:r>
    </w:p>
    <w:p w:rsidR="00606707" w:rsidRPr="00B75952" w:rsidRDefault="00606707" w:rsidP="003B1492">
      <w:pPr>
        <w:pStyle w:val="ARIERHA"/>
        <w:spacing w:after="480"/>
      </w:pPr>
      <w:bookmarkStart w:id="17" w:name="_Toc286018760"/>
      <w:r>
        <w:br w:type="page"/>
      </w:r>
      <w:bookmarkStart w:id="18" w:name="_Toc455406120"/>
      <w:r w:rsidRPr="00B75952">
        <w:lastRenderedPageBreak/>
        <w:t>1</w:t>
      </w:r>
      <w:r w:rsidRPr="00B75952">
        <w:tab/>
      </w:r>
      <w:bookmarkStart w:id="19" w:name="_Toc409798397"/>
      <w:r w:rsidRPr="00B75952">
        <w:t>Introduction</w:t>
      </w:r>
      <w:bookmarkEnd w:id="17"/>
      <w:bookmarkEnd w:id="18"/>
      <w:bookmarkEnd w:id="19"/>
    </w:p>
    <w:bookmarkEnd w:id="14"/>
    <w:p w:rsidR="00C866BC" w:rsidRDefault="00C866BC" w:rsidP="00F6205D">
      <w:pPr>
        <w:pStyle w:val="ARIERBody"/>
      </w:pPr>
      <w:r>
        <w:t xml:space="preserve">High </w:t>
      </w:r>
      <w:r w:rsidR="001F252D">
        <w:t xml:space="preserve">densities </w:t>
      </w:r>
      <w:r>
        <w:t xml:space="preserve">of </w:t>
      </w:r>
      <w:r w:rsidR="005574FB">
        <w:t>Koala</w:t>
      </w:r>
      <w:r>
        <w:t xml:space="preserve">s in south-western Victoria </w:t>
      </w:r>
      <w:r w:rsidR="001F252D">
        <w:t xml:space="preserve">have </w:t>
      </w:r>
      <w:r>
        <w:t xml:space="preserve">resulted in unsustainable browsing pressure on native trees </w:t>
      </w:r>
      <w:r w:rsidR="00B91783">
        <w:t>i</w:t>
      </w:r>
      <w:r>
        <w:t xml:space="preserve">n many areas </w:t>
      </w:r>
      <w:r w:rsidR="00B91783">
        <w:t xml:space="preserve">on both </w:t>
      </w:r>
      <w:r>
        <w:t xml:space="preserve">private and public land </w:t>
      </w:r>
      <w:r>
        <w:fldChar w:fldCharType="begin"/>
      </w:r>
      <w:r>
        <w:instrText xml:space="preserve"> ADDIN ZOTERO_ITEM CSL_CITATION {"citationID":"1ktqkbd2me","properties":{"formattedCitation":"(DELWP 2015b)","plainCitation":"(DELWP 2015b)"},"citationItems":[{"id":5238,"uris":["http://zotero.org/users/634364/items/4GPR8JQR"],"uri":["http://zotero.org/users/634364/items/4GPR8JQR"],"itemData":{"id":5238,"type":"article","title":"Koalas at Cape Otway","publisher":"Department of Environment, Land, Water and Planning","URL":"http://delwp.vic.gov.au/environment-and-wildlife/wildlife/koalas","author":[{"family":"DELWP","given":""}],"issued":{"date-parts":[["2015"]]},"accessed":{"date-parts":[["2016",5,20]]}}}],"schema":"https://github.com/citation-style-language/schema/raw/master/csl-citation.json"} </w:instrText>
      </w:r>
      <w:r>
        <w:fldChar w:fldCharType="separate"/>
      </w:r>
      <w:r w:rsidRPr="006A4A20">
        <w:t>(DELWP 2015b)</w:t>
      </w:r>
      <w:r>
        <w:fldChar w:fldCharType="end"/>
      </w:r>
      <w:r>
        <w:t>. This browsing pressure has led to excessive defoliation of tree canopies</w:t>
      </w:r>
      <w:r w:rsidR="00B91783">
        <w:t>,</w:t>
      </w:r>
      <w:r>
        <w:t xml:space="preserve"> resulting in the death of many trees</w:t>
      </w:r>
      <w:r w:rsidR="00B91783">
        <w:t>—</w:t>
      </w:r>
      <w:r>
        <w:t xml:space="preserve">which, in turn, has resulted in increased competition for food and the eventual starvation and death of </w:t>
      </w:r>
      <w:r w:rsidR="005574FB">
        <w:t>Koala</w:t>
      </w:r>
      <w:r>
        <w:t>s.</w:t>
      </w:r>
      <w:r w:rsidR="00285836">
        <w:t xml:space="preserve"> </w:t>
      </w:r>
      <w:r>
        <w:t xml:space="preserve">Many of the areas currently subject to unsustainable browsing pressure by </w:t>
      </w:r>
      <w:r w:rsidR="005574FB">
        <w:t>Koala</w:t>
      </w:r>
      <w:r>
        <w:t xml:space="preserve">s are </w:t>
      </w:r>
      <w:r w:rsidR="00B91783">
        <w:t>near sites of</w:t>
      </w:r>
      <w:r>
        <w:t xml:space="preserve"> historical translocations.</w:t>
      </w:r>
      <w:r w:rsidR="00285836">
        <w:t xml:space="preserve"> </w:t>
      </w:r>
      <w:r>
        <w:t xml:space="preserve">During the 1900s, translocation programs successfully reinstated </w:t>
      </w:r>
      <w:r w:rsidR="005574FB">
        <w:t>Koala</w:t>
      </w:r>
      <w:r>
        <w:t xml:space="preserve"> populations across their estimated </w:t>
      </w:r>
      <w:r w:rsidR="00B91783">
        <w:t xml:space="preserve">pre–European settlement </w:t>
      </w:r>
      <w:r>
        <w:t xml:space="preserve">range in Victoria </w:t>
      </w:r>
      <w:r>
        <w:fldChar w:fldCharType="begin"/>
      </w:r>
      <w:r>
        <w:instrText xml:space="preserve"> ADDIN ZOTERO_ITEM CSL_CITATION {"citationID":"l7l4bk19p","properties":{"formattedCitation":"(DELWP 2015b)","plainCitation":"(DELWP 2015b)"},"citationItems":[{"id":5238,"uris":["http://zotero.org/users/634364/items/4GPR8JQR"],"uri":["http://zotero.org/users/634364/items/4GPR8JQR"],"itemData":{"id":5238,"type":"article","title":"Koalas at Cape Otway","publisher":"Department of Environment, Land, Water and Planning","URL":"http://delwp.vic.gov.au/environment-and-wildlife/wildlife/koalas","author":[{"family":"DELWP","given":""}],"issued":{"date-parts":[["2015"]]},"accessed":{"date-parts":[["2016",5,20]]}}}],"schema":"https://github.com/citation-style-language/schema/raw/master/csl-citation.json"} </w:instrText>
      </w:r>
      <w:r>
        <w:fldChar w:fldCharType="separate"/>
      </w:r>
      <w:r w:rsidRPr="00104731">
        <w:t>(DELWP 2015b)</w:t>
      </w:r>
      <w:r>
        <w:fldChar w:fldCharType="end"/>
      </w:r>
      <w:r>
        <w:t>.</w:t>
      </w:r>
      <w:r w:rsidR="00285836">
        <w:t xml:space="preserve"> </w:t>
      </w:r>
      <w:r>
        <w:t xml:space="preserve">The release of 75 </w:t>
      </w:r>
      <w:r w:rsidR="005574FB">
        <w:t>Koala</w:t>
      </w:r>
      <w:r>
        <w:t>s at Cape Otway in 1981 was particularly successful due to the abundance of favoured Manna Gum (</w:t>
      </w:r>
      <w:r w:rsidRPr="00D507D8">
        <w:rPr>
          <w:i/>
        </w:rPr>
        <w:t xml:space="preserve">Eucalyptus </w:t>
      </w:r>
      <w:proofErr w:type="spellStart"/>
      <w:r w:rsidRPr="00D507D8">
        <w:rPr>
          <w:i/>
        </w:rPr>
        <w:t>viminalis</w:t>
      </w:r>
      <w:proofErr w:type="spellEnd"/>
      <w:r>
        <w:t xml:space="preserve">) woodland, a high fertility rate, and an absence of predators, disease and wildfires </w:t>
      </w:r>
      <w:r>
        <w:fldChar w:fldCharType="begin"/>
      </w:r>
      <w:r>
        <w:instrText xml:space="preserve"> ADDIN ZOTERO_ITEM CSL_CITATION {"citationID":"2dp1ath05d","properties":{"formattedCitation":"(DELWP 2015b)","plainCitation":"(DELWP 2015b)"},"citationItems":[{"id":5238,"uris":["http://zotero.org/users/634364/items/4GPR8JQR"],"uri":["http://zotero.org/users/634364/items/4GPR8JQR"],"itemData":{"id":5238,"type":"article","title":"Koalas at Cape Otway","publisher":"Department of Environment, Land, Water and Planning","URL":"http://delwp.vic.gov.au/environment-and-wildlife/wildlife/koalas","author":[{"family":"DELWP","given":""}],"issued":{"date-parts":[["2015"]]},"accessed":{"date-parts":[["2016",5,20]]}}}],"schema":"https://github.com/citation-style-language/schema/raw/master/csl-citation.json"} </w:instrText>
      </w:r>
      <w:r>
        <w:fldChar w:fldCharType="separate"/>
      </w:r>
      <w:r w:rsidRPr="00104731">
        <w:t>(DELWP 2015b)</w:t>
      </w:r>
      <w:r>
        <w:fldChar w:fldCharType="end"/>
      </w:r>
      <w:r>
        <w:t>.</w:t>
      </w:r>
    </w:p>
    <w:p w:rsidR="00C866BC" w:rsidRDefault="00C866BC" w:rsidP="00F6205D">
      <w:pPr>
        <w:pStyle w:val="ARIERBody"/>
      </w:pPr>
      <w:r>
        <w:t xml:space="preserve">However, such was the increase in </w:t>
      </w:r>
      <w:r w:rsidR="005574FB">
        <w:t>Koala</w:t>
      </w:r>
      <w:r>
        <w:t xml:space="preserve">s at Cape Otway, by 2013 </w:t>
      </w:r>
      <w:r w:rsidR="005574FB">
        <w:t>Koala</w:t>
      </w:r>
      <w:r>
        <w:t xml:space="preserve"> population densities had </w:t>
      </w:r>
      <w:r w:rsidRPr="008C4522">
        <w:t xml:space="preserve">reached 20 </w:t>
      </w:r>
      <w:r w:rsidR="005574FB">
        <w:t>Koala</w:t>
      </w:r>
      <w:r w:rsidRPr="008C4522">
        <w:t xml:space="preserve">s per hectare in some areas </w:t>
      </w:r>
      <w:r w:rsidRPr="001F252D">
        <w:fldChar w:fldCharType="begin"/>
      </w:r>
      <w:r w:rsidRPr="008C4522">
        <w:instrText xml:space="preserve"> ADDIN ZOTERO_ITEM CSL_CITATION {"citationID":"2pi262atq2","properties":{"formattedCitation":"{\\rtf (Whisson {\\i{}et al.} 2016)}","plainCitation":"(Whisson et al. 2016)"},"citationItems":[{"id":1423,"uris":["http://zotero.org/users/634364/items/SFNS2XS4"],"uri":["http://zotero.org/users/634364/items/SFNS2XS4"],"itemData":{"id":1423,"type":"article-journal","title":"Failure to Respond to Food Resource Decline Has Catastrophic Consequences for Koalas in a High-Density Population in Southern Australia","container-title":"PLOS ONE","page":"e0144348","volume":"11","issue":"1","source":"PLoS Journals","abstract":"Understanding the ability of koalas to respond to changes in their environment is critical for conservation of the species and their habitat. We monitored the behavioural response of koalas to declining food resources in manna gum ( Eucalyptus viminalis ) woodland at Cape Otway, Victoria, Australia, from September 2011 to November 2013. Over this period, koala population density increased from 10.1 to 18.4 koalas.ha -1 . As a result of the high browsing pressure of this population, manna gum canopy condition declined with 71.4% manna gum being completely or highly defoliated in September 2013. Despite declining food resources, radio collared koalas (N = 30) exhibited high fidelity to small ranges (0.4–1.2 ha). When trees became severely defoliated in September 2013, koalas moved relatively short distances from their former ranges (mean predicted change in range centroid = 144 m) and remained in areas of 0.9 to 1.0 ha. This was despite the high connectivity of most manna gum woodland, and close proximity of the study site (&amp;lt; 3 km) to the contiguous mixed forest of the Great Otway National Park. Limited movement had catastrophic consequences for koalas with 71% (15/21) of radio collared koalas dying from starvation or being euthanased due to their poor condition between September and November 2013.","DOI":"10.1371/journal.pone.0144348","ISSN":"1932-6203","journalAbbreviation":"PLOS ONE","author":[{"family":"Whisson","given":"Desley A."},{"family":"Dixon","given":"Victoria"},{"family":"Taylor","given":"Megan L."},{"family":"Melzer","given":"Alistair"}],"issued":{"date-parts":[["2016",1,6]]}}}],"schema":"https://github.com/citation-style-language/schema/raw/master/csl-citation.json"} </w:instrText>
      </w:r>
      <w:r w:rsidRPr="001F252D">
        <w:fldChar w:fldCharType="separate"/>
      </w:r>
      <w:r w:rsidRPr="008C4522">
        <w:t xml:space="preserve">(Whisson </w:t>
      </w:r>
      <w:r w:rsidRPr="006850F1">
        <w:rPr>
          <w:iCs/>
        </w:rPr>
        <w:t>et al.</w:t>
      </w:r>
      <w:r w:rsidRPr="008C4522">
        <w:t xml:space="preserve"> 2016)</w:t>
      </w:r>
      <w:r w:rsidRPr="001F252D">
        <w:fldChar w:fldCharType="end"/>
      </w:r>
      <w:r w:rsidRPr="008C4522">
        <w:t>.</w:t>
      </w:r>
      <w:r w:rsidR="00285836" w:rsidRPr="008C4522">
        <w:t xml:space="preserve"> </w:t>
      </w:r>
      <w:r w:rsidRPr="008C4522">
        <w:t xml:space="preserve">By the time </w:t>
      </w:r>
      <w:r w:rsidR="005574FB">
        <w:t>Koala</w:t>
      </w:r>
      <w:r w:rsidRPr="008C4522">
        <w:t>s were observed to be</w:t>
      </w:r>
      <w:r>
        <w:t xml:space="preserve"> in distress or malnourished, severe canopy defoliation </w:t>
      </w:r>
      <w:r w:rsidR="008A714C">
        <w:t>and</w:t>
      </w:r>
      <w:r>
        <w:t xml:space="preserve"> tree</w:t>
      </w:r>
      <w:r w:rsidR="008A714C">
        <w:t xml:space="preserve"> death</w:t>
      </w:r>
      <w:r>
        <w:t xml:space="preserve">s had already occurred in many cases </w:t>
      </w:r>
      <w:r>
        <w:fldChar w:fldCharType="begin"/>
      </w:r>
      <w:r>
        <w:instrText xml:space="preserve"> ADDIN ZOTERO_ITEM CSL_CITATION {"citationID":"101t889bgt","properties":{"formattedCitation":"(DELWP 2015a)","plainCitation":"(DELWP 2015a)"},"citationItems":[{"id":5237,"uris":["http://zotero.org/users/634364/items/9WGFXC7D"],"uri":["http://zotero.org/users/634364/items/9WGFXC7D"],"itemData":{"id":5237,"type":"article","title":"Cape Otway Koala Management Actions","publisher":"Department of Environment, Land, Water and Planning, Barwon South West Region","URL":"http://delwp.vic.gov.au/environment-and-wildlife/wildlife/koalas","author":[{"family":"DELWP","given":""}],"issued":{"date-parts":[["2015"]]},"accessed":{"date-parts":[["2016",5,20]]}}}],"schema":"https://github.com/citation-style-language/schema/raw/master/csl-citation.json"} </w:instrText>
      </w:r>
      <w:r>
        <w:fldChar w:fldCharType="separate"/>
      </w:r>
      <w:r w:rsidRPr="00104731">
        <w:t>(DELWP 2015a)</w:t>
      </w:r>
      <w:r>
        <w:fldChar w:fldCharType="end"/>
      </w:r>
      <w:r>
        <w:t>.</w:t>
      </w:r>
      <w:r w:rsidR="00285836">
        <w:t xml:space="preserve"> </w:t>
      </w:r>
      <w:r>
        <w:t xml:space="preserve">In addition, it was observed that </w:t>
      </w:r>
      <w:r w:rsidRPr="00DD256D">
        <w:t xml:space="preserve">excessive defoliation of trees </w:t>
      </w:r>
      <w:r>
        <w:t xml:space="preserve">occurred </w:t>
      </w:r>
      <w:r w:rsidRPr="00DD256D">
        <w:t>quite rapidly</w:t>
      </w:r>
      <w:r w:rsidR="00D640C9">
        <w:t>,</w:t>
      </w:r>
      <w:r w:rsidRPr="00DD256D">
        <w:t xml:space="preserve"> but </w:t>
      </w:r>
      <w:r w:rsidR="00D640C9">
        <w:t xml:space="preserve">that </w:t>
      </w:r>
      <w:r w:rsidR="005574FB">
        <w:t>Koala</w:t>
      </w:r>
      <w:r w:rsidRPr="00DD256D">
        <w:t>s d</w:t>
      </w:r>
      <w:r>
        <w:t>id</w:t>
      </w:r>
      <w:r w:rsidRPr="00DD256D">
        <w:t xml:space="preserve"> not lose condition until </w:t>
      </w:r>
      <w:r>
        <w:t xml:space="preserve">forest canopies were </w:t>
      </w:r>
      <w:r w:rsidRPr="00DD256D">
        <w:t>extremely degraded</w:t>
      </w:r>
      <w:r>
        <w:t>.</w:t>
      </w:r>
      <w:r w:rsidR="00285836">
        <w:t xml:space="preserve"> </w:t>
      </w:r>
      <w:r>
        <w:t xml:space="preserve">Despite the presence of nearby </w:t>
      </w:r>
      <w:r w:rsidR="00D640C9">
        <w:t>mixed-</w:t>
      </w:r>
      <w:r>
        <w:t xml:space="preserve">species eucalypt forest, the majority of </w:t>
      </w:r>
      <w:r w:rsidR="005574FB">
        <w:t>Koala</w:t>
      </w:r>
      <w:r>
        <w:t xml:space="preserve">s at Cape Otway appeared reluctant </w:t>
      </w:r>
      <w:r w:rsidRPr="008C4522">
        <w:t xml:space="preserve">to move to relatively </w:t>
      </w:r>
      <w:proofErr w:type="spellStart"/>
      <w:r w:rsidRPr="008C4522">
        <w:t>unbrowsed</w:t>
      </w:r>
      <w:proofErr w:type="spellEnd"/>
      <w:r w:rsidRPr="008C4522">
        <w:t xml:space="preserve"> trees and subsequently starved to death </w:t>
      </w:r>
      <w:r w:rsidRPr="001F252D">
        <w:fldChar w:fldCharType="begin"/>
      </w:r>
      <w:r w:rsidRPr="008C4522">
        <w:instrText xml:space="preserve"> ADDIN ZOTERO_ITEM CSL_CITATION {"citationID":"21gbk7ic8f","properties":{"formattedCitation":"{\\rtf (DELWP 2015a; Whisson {\\i{}et al.} 2016)}","plainCitation":"(DELWP 2015a; Whisson et al. 2016)"},"citationItems":[{"id":5237,"uris":["http://zotero.org/users/634364/items/9WGFXC7D"],"uri":["http://zotero.org/users/634364/items/9WGFXC7D"],"itemData":{"id":5237,"type":"article","title":"Cape Otway Koala Management Actions","publisher":"Department of Environment, Land, Water and Planning, Barwon South West Region","URL":"http://delwp.vic.gov.au/environment-and-wildlife/wildlife/koalas","author":[{"family":"DELWP","given":""}],"issued":{"date-parts":[["2015"]]},"accessed":{"date-parts":[["2016",5,20]]}}},{"id":1423,"uris":["http://zotero.org/users/634364/items/SFNS2XS4"],"uri":["http://zotero.org/users/634364/items/SFNS2XS4"],"itemData":{"id":1423,"type":"article-journal","title":"Failure to Respond to Food Resource Decline Has Catastrophic Consequences for Koalas in a High-Density Population in Southern Australia","container-title":"PLOS ONE","page":"e0144348","volume":"11","issue":"1","source":"PLoS Journals","abstract":"Understanding the ability of koalas to respond to changes in their environment is critical for conservation of the species and their habitat. We monitored the behavioural response of koalas to declining food resources in manna gum ( Eucalyptus viminalis ) woodland at Cape Otway, Victoria, Australia, from September 2011 to November 2013. Over this period, koala population density increased from 10.1 to 18.4 koalas.ha -1 . As a result of the high browsing pressure of this population, manna gum canopy condition declined with 71.4% manna gum being completely or highly defoliated in September 2013. Despite declining food resources, radio collared koalas (N = 30) exhibited high fidelity to small ranges (0.4–1.2 ha). When trees became severely defoliated in September 2013, koalas moved relatively short distances from their former ranges (mean predicted change in range centroid = 144 m) and remained in areas of 0.9 to 1.0 ha. This was despite the high connectivity of most manna gum woodland, and close proximity of the study site (&amp;lt; 3 km) to the contiguous mixed forest of the Great Otway National Park. Limited movement had catastrophic consequences for koalas with 71% (15/21) of radio collared koalas dying from starvation or being euthanased due to their poor condition between September and November 2013.","DOI":"10.1371/journal.pone.0144348","ISSN":"1932-6203","journalAbbreviation":"PLOS ONE","author":[{"family":"Whisson","given":"Desley A."},{"family":"Dixon","given":"Victoria"},{"family":"Taylor","given":"Megan L."},{"family":"Melzer","given":"Alistair"}],"issued":{"date-parts":[["2016",1,6]]}}}],"schema":"https://github.com/citation-style-language/schema/raw/master/csl-citation.json"} </w:instrText>
      </w:r>
      <w:r w:rsidRPr="001F252D">
        <w:fldChar w:fldCharType="separate"/>
      </w:r>
      <w:r w:rsidRPr="008C4522">
        <w:t xml:space="preserve">(DELWP 2015a; Whisson </w:t>
      </w:r>
      <w:r w:rsidRPr="006850F1">
        <w:rPr>
          <w:iCs/>
        </w:rPr>
        <w:t>et al.</w:t>
      </w:r>
      <w:r w:rsidRPr="008C4522">
        <w:t xml:space="preserve"> 2016)</w:t>
      </w:r>
      <w:r w:rsidRPr="001F252D">
        <w:fldChar w:fldCharType="end"/>
      </w:r>
      <w:r>
        <w:t>.</w:t>
      </w:r>
    </w:p>
    <w:p w:rsidR="00C866BC" w:rsidRDefault="00C866BC" w:rsidP="00F6205D">
      <w:pPr>
        <w:pStyle w:val="ARIERBody"/>
      </w:pPr>
      <w:r>
        <w:t xml:space="preserve">The severity of the threat to Cape Otway </w:t>
      </w:r>
      <w:r w:rsidR="005574FB">
        <w:t>Koala</w:t>
      </w:r>
      <w:r>
        <w:t xml:space="preserve"> populations led to emergency welfare interventions by the </w:t>
      </w:r>
      <w:r w:rsidR="00D640C9">
        <w:t>Department of Primary Industries (DEPI)/</w:t>
      </w:r>
      <w:r w:rsidR="00D640C9" w:rsidRPr="00C76DA3">
        <w:rPr>
          <w:color w:val="000000" w:themeColor="text1"/>
        </w:rPr>
        <w:t>Department of Environment, Land, Water and Planning</w:t>
      </w:r>
      <w:r w:rsidR="00D640C9">
        <w:t xml:space="preserve"> (DELWP) </w:t>
      </w:r>
      <w:r>
        <w:t>in 2014</w:t>
      </w:r>
      <w:r w:rsidR="00D640C9">
        <w:t>–20</w:t>
      </w:r>
      <w:r>
        <w:t>15.</w:t>
      </w:r>
      <w:r w:rsidR="00285836">
        <w:t xml:space="preserve"> </w:t>
      </w:r>
      <w:r>
        <w:t xml:space="preserve">Of 960 </w:t>
      </w:r>
      <w:r w:rsidR="005574FB">
        <w:t>Koala</w:t>
      </w:r>
      <w:r>
        <w:t xml:space="preserve">s assessed, 686 were found to be in sufficiently poor health that they were humanely euthanized by veterinarians </w:t>
      </w:r>
      <w:r>
        <w:fldChar w:fldCharType="begin"/>
      </w:r>
      <w:r>
        <w:instrText xml:space="preserve"> ADDIN ZOTERO_ITEM CSL_CITATION {"citationID":"4fee487dh","properties":{"formattedCitation":"(DELWP 2015a)","plainCitation":"(DELWP 2015a)"},"citationItems":[{"id":5237,"uris":["http://zotero.org/users/634364/items/9WGFXC7D"],"uri":["http://zotero.org/users/634364/items/9WGFXC7D"],"itemData":{"id":5237,"type":"article","title":"Cape Otway Koala Management Actions","publisher":"Department of Environment, Land, Water and Planning, Barwon South West Region","URL":"http://delwp.vic.gov.au/environment-and-wildlife/wildlife/koalas","author":[{"family":"DELWP","given":""}],"issued":{"date-parts":[["2015"]]},"accessed":{"date-parts":[["2016",5,20]]}}}],"schema":"https://github.com/citation-style-language/schema/raw/master/csl-citation.json"} </w:instrText>
      </w:r>
      <w:r>
        <w:fldChar w:fldCharType="separate"/>
      </w:r>
      <w:r w:rsidRPr="00104731">
        <w:t>(DELWP 2015a)</w:t>
      </w:r>
      <w:r>
        <w:fldChar w:fldCharType="end"/>
      </w:r>
      <w:r>
        <w:t>.</w:t>
      </w:r>
      <w:r w:rsidR="00285836">
        <w:t xml:space="preserve"> </w:t>
      </w:r>
      <w:r>
        <w:t xml:space="preserve">The main lesson learned from </w:t>
      </w:r>
      <w:r w:rsidR="000E266D">
        <w:t>this</w:t>
      </w:r>
      <w:r>
        <w:t xml:space="preserve"> was that initiating intervention at the time when malnourished and/or distressed </w:t>
      </w:r>
      <w:r w:rsidR="005574FB">
        <w:t>Koala</w:t>
      </w:r>
      <w:r>
        <w:t xml:space="preserve">s were being observed was too late </w:t>
      </w:r>
      <w:r w:rsidR="000E266D">
        <w:t xml:space="preserve">either </w:t>
      </w:r>
      <w:r>
        <w:t xml:space="preserve">to save </w:t>
      </w:r>
      <w:r w:rsidR="005574FB">
        <w:t>Koala</w:t>
      </w:r>
      <w:r>
        <w:t xml:space="preserve">s </w:t>
      </w:r>
      <w:r w:rsidR="000E266D">
        <w:t>or to</w:t>
      </w:r>
      <w:r>
        <w:t xml:space="preserve"> avoid irreversible canopy decline.</w:t>
      </w:r>
      <w:r w:rsidR="00285836">
        <w:t xml:space="preserve"> </w:t>
      </w:r>
      <w:r>
        <w:t xml:space="preserve">Hence, the challenge for land managers is to determine when management intervention is required </w:t>
      </w:r>
      <w:r w:rsidR="000E266D">
        <w:t xml:space="preserve">in order </w:t>
      </w:r>
      <w:r>
        <w:t xml:space="preserve">to prevent such </w:t>
      </w:r>
      <w:proofErr w:type="spellStart"/>
      <w:r w:rsidR="0021267C">
        <w:t>over</w:t>
      </w:r>
      <w:r>
        <w:t>browsing</w:t>
      </w:r>
      <w:proofErr w:type="spellEnd"/>
      <w:r>
        <w:t xml:space="preserve"> so that both long-term sustainable </w:t>
      </w:r>
      <w:r w:rsidR="005574FB">
        <w:t>Koala</w:t>
      </w:r>
      <w:r>
        <w:t xml:space="preserve"> populations and forest canopies are maintained. Intervention that is too early can result in a waste of limited resources and unnecessary stress on </w:t>
      </w:r>
      <w:r w:rsidR="005574FB">
        <w:t>Koala</w:t>
      </w:r>
      <w:r>
        <w:t>s.</w:t>
      </w:r>
      <w:r w:rsidR="00285836">
        <w:t xml:space="preserve"> </w:t>
      </w:r>
      <w:r>
        <w:t xml:space="preserve">However, intervention that is too late can lead to long-term damage to native forest and subsequent starvation of </w:t>
      </w:r>
      <w:r w:rsidR="005574FB">
        <w:t>Koala</w:t>
      </w:r>
      <w:r>
        <w:t>s.</w:t>
      </w:r>
    </w:p>
    <w:p w:rsidR="00C866BC" w:rsidRDefault="00C866BC" w:rsidP="00F6205D">
      <w:pPr>
        <w:pStyle w:val="ARIERBody"/>
      </w:pPr>
      <w:r>
        <w:t xml:space="preserve">The Cape Otway Koala Management Plan </w:t>
      </w:r>
      <w:r>
        <w:fldChar w:fldCharType="begin"/>
      </w:r>
      <w:r>
        <w:instrText xml:space="preserve"> ADDIN ZOTERO_ITEM CSL_CITATION {"citationID":"dbr1g3ms4","properties":{"formattedCitation":"(DELWP 2015a)","plainCitation":"(DELWP 2015a)"},"citationItems":[{"id":5237,"uris":["http://zotero.org/users/634364/items/9WGFXC7D"],"uri":["http://zotero.org/users/634364/items/9WGFXC7D"],"itemData":{"id":5237,"type":"article","title":"Cape Otway Koala Management Actions","publisher":"Department of Environment, Land, Water and Planning, Barwon South West Region","URL":"http://delwp.vic.gov.au/environment-and-wildlife/wildlife/koalas","author":[{"family":"DELWP","given":""}],"issued":{"date-parts":[["2015"]]},"accessed":{"date-parts":[["2016",5,20]]}}}],"schema":"https://github.com/citation-style-language/schema/raw/master/csl-citation.json"} </w:instrText>
      </w:r>
      <w:r>
        <w:fldChar w:fldCharType="separate"/>
      </w:r>
      <w:r w:rsidRPr="00104731">
        <w:t>(DELWP 2015a)</w:t>
      </w:r>
      <w:r>
        <w:fldChar w:fldCharType="end"/>
      </w:r>
      <w:r>
        <w:t xml:space="preserve"> identified a range of short</w:t>
      </w:r>
      <w:r w:rsidR="000E266D">
        <w:t>-</w:t>
      </w:r>
      <w:r>
        <w:t xml:space="preserve"> and </w:t>
      </w:r>
      <w:r w:rsidR="000E266D">
        <w:t>long-</w:t>
      </w:r>
      <w:r>
        <w:t xml:space="preserve">term actions </w:t>
      </w:r>
      <w:r w:rsidR="00055A1B">
        <w:t xml:space="preserve">for </w:t>
      </w:r>
      <w:r>
        <w:t>maintain</w:t>
      </w:r>
      <w:r w:rsidR="00055A1B">
        <w:t>ing</w:t>
      </w:r>
      <w:r>
        <w:t xml:space="preserve"> a sustainable and healthy population of </w:t>
      </w:r>
      <w:r w:rsidR="005574FB">
        <w:t>Koala</w:t>
      </w:r>
      <w:r>
        <w:t>s at Cape Otway.</w:t>
      </w:r>
      <w:r w:rsidR="00285836">
        <w:t xml:space="preserve"> </w:t>
      </w:r>
      <w:r>
        <w:t xml:space="preserve">This </w:t>
      </w:r>
      <w:r w:rsidR="00055A1B">
        <w:t xml:space="preserve">study </w:t>
      </w:r>
      <w:r>
        <w:t>addresses two of the actions proposed in the Management Plan:</w:t>
      </w:r>
    </w:p>
    <w:p w:rsidR="00C866BC" w:rsidRDefault="00C866BC" w:rsidP="00AA27C1">
      <w:pPr>
        <w:pStyle w:val="ARIERBody"/>
        <w:numPr>
          <w:ilvl w:val="0"/>
          <w:numId w:val="42"/>
        </w:numPr>
        <w:ind w:left="426" w:hanging="412"/>
      </w:pPr>
      <w:r>
        <w:t xml:space="preserve">Develop a habitat health trigger for initiating </w:t>
      </w:r>
      <w:r w:rsidR="005574FB">
        <w:t>Koala</w:t>
      </w:r>
      <w:r>
        <w:t xml:space="preserve"> management actions (e.g. welfare intervention, fertility control</w:t>
      </w:r>
      <w:r w:rsidR="00623883">
        <w:t>,</w:t>
      </w:r>
      <w:r>
        <w:t xml:space="preserve"> or translocation)</w:t>
      </w:r>
      <w:r w:rsidR="00055A1B">
        <w:t>.</w:t>
      </w:r>
    </w:p>
    <w:p w:rsidR="00C866BC" w:rsidRDefault="00C866BC" w:rsidP="00AA27C1">
      <w:pPr>
        <w:pStyle w:val="ARIERBody"/>
        <w:numPr>
          <w:ilvl w:val="0"/>
          <w:numId w:val="42"/>
        </w:numPr>
        <w:ind w:left="426" w:hanging="412"/>
      </w:pPr>
      <w:r>
        <w:t xml:space="preserve">Determine </w:t>
      </w:r>
      <w:r w:rsidR="00623883">
        <w:t xml:space="preserve">the </w:t>
      </w:r>
      <w:r>
        <w:t xml:space="preserve">carrying capacity and population targets for Cape Otway </w:t>
      </w:r>
      <w:r w:rsidR="005574FB">
        <w:t>Koala</w:t>
      </w:r>
      <w:r>
        <w:t xml:space="preserve"> habitats</w:t>
      </w:r>
      <w:r w:rsidR="00055A1B">
        <w:t>.</w:t>
      </w:r>
    </w:p>
    <w:p w:rsidR="00285836" w:rsidRDefault="00C866BC" w:rsidP="00F6205D">
      <w:pPr>
        <w:pStyle w:val="ARIERBody"/>
      </w:pPr>
      <w:r>
        <w:t xml:space="preserve">The objective of this research was to identify potential habitat condition ‘triggers’ that can be used to determine when forests and their </w:t>
      </w:r>
      <w:r w:rsidR="005574FB">
        <w:t>Koala</w:t>
      </w:r>
      <w:r>
        <w:t xml:space="preserve"> populations are at imminent risk of collapse due to unsustainable browsing pressure so that pre-emptive management intervention can be initiated to mitigate this risk.</w:t>
      </w:r>
      <w:r w:rsidR="00285836">
        <w:t xml:space="preserve"> </w:t>
      </w:r>
      <w:r w:rsidRPr="00DD256D">
        <w:t>Here we will develop intervention triggers based on an index of canopy</w:t>
      </w:r>
      <w:r>
        <w:t xml:space="preserve"> </w:t>
      </w:r>
      <w:r w:rsidRPr="00DD256D">
        <w:t xml:space="preserve">health for </w:t>
      </w:r>
      <w:r>
        <w:t xml:space="preserve">eucalypt species preferred by </w:t>
      </w:r>
      <w:r w:rsidR="005574FB">
        <w:t>Koala</w:t>
      </w:r>
      <w:r>
        <w:t xml:space="preserve">s </w:t>
      </w:r>
      <w:r w:rsidR="00623883">
        <w:t xml:space="preserve">in order </w:t>
      </w:r>
      <w:r w:rsidRPr="00DD256D">
        <w:t>to guide future interventions.</w:t>
      </w:r>
      <w:r w:rsidR="00285836">
        <w:t xml:space="preserve"> </w:t>
      </w:r>
      <w:r>
        <w:t>Development of these intervention triggers will provide managers with an ‘early warning system</w:t>
      </w:r>
      <w:r w:rsidR="00623883">
        <w:t>’</w:t>
      </w:r>
      <w:r>
        <w:t xml:space="preserve"> so that intervention can be</w:t>
      </w:r>
      <w:r w:rsidRPr="00DD256D">
        <w:t xml:space="preserve"> implemented </w:t>
      </w:r>
      <w:r>
        <w:t xml:space="preserve">soon enough to avoid </w:t>
      </w:r>
      <w:r w:rsidR="00623883">
        <w:t xml:space="preserve">both </w:t>
      </w:r>
      <w:r>
        <w:t>excessive defoliation of</w:t>
      </w:r>
      <w:r w:rsidRPr="00DD256D">
        <w:t xml:space="preserve"> forest canop</w:t>
      </w:r>
      <w:r>
        <w:t>ies</w:t>
      </w:r>
      <w:r w:rsidRPr="00DD256D">
        <w:t xml:space="preserve"> </w:t>
      </w:r>
      <w:r w:rsidR="00623883">
        <w:t>and</w:t>
      </w:r>
      <w:r>
        <w:t xml:space="preserve"> detrimental effects on</w:t>
      </w:r>
      <w:r w:rsidRPr="00DD256D">
        <w:t xml:space="preserve"> </w:t>
      </w:r>
      <w:r w:rsidR="005574FB">
        <w:t>Koala</w:t>
      </w:r>
      <w:r>
        <w:t>s.</w:t>
      </w:r>
      <w:r w:rsidR="00285836">
        <w:t xml:space="preserve"> </w:t>
      </w:r>
      <w:r w:rsidR="00B46CCB">
        <w:t>U</w:t>
      </w:r>
      <w:r w:rsidRPr="00DD256D">
        <w:t xml:space="preserve">se of these intervention triggers </w:t>
      </w:r>
      <w:r>
        <w:t>should</w:t>
      </w:r>
      <w:r w:rsidRPr="00DD256D">
        <w:t xml:space="preserve"> ensure the lo</w:t>
      </w:r>
      <w:r>
        <w:t>ng-term sustainability of both e</w:t>
      </w:r>
      <w:r w:rsidRPr="00DD256D">
        <w:t xml:space="preserve">ucalypt forests and </w:t>
      </w:r>
      <w:r w:rsidR="005574FB">
        <w:t>Koala</w:t>
      </w:r>
      <w:r w:rsidRPr="00DD256D">
        <w:t xml:space="preserve"> populations</w:t>
      </w:r>
      <w:r>
        <w:t xml:space="preserve"> in areas at high risk of unsustainable canopy defoliation</w:t>
      </w:r>
      <w:r w:rsidRPr="00DD256D">
        <w:t>.</w:t>
      </w:r>
    </w:p>
    <w:p w:rsidR="00606707" w:rsidRPr="00B75952" w:rsidRDefault="00606707" w:rsidP="003B1492">
      <w:pPr>
        <w:pStyle w:val="ARIERHA"/>
        <w:spacing w:after="480"/>
      </w:pPr>
      <w:r w:rsidRPr="00B75952">
        <w:br w:type="page"/>
      </w:r>
      <w:bookmarkStart w:id="20" w:name="_Toc286018763"/>
      <w:bookmarkStart w:id="21" w:name="_Toc455406121"/>
      <w:r w:rsidRPr="00B75952">
        <w:lastRenderedPageBreak/>
        <w:t>2</w:t>
      </w:r>
      <w:r w:rsidRPr="00B75952">
        <w:tab/>
      </w:r>
      <w:bookmarkEnd w:id="20"/>
      <w:r w:rsidR="00FE7967" w:rsidRPr="00B75952">
        <w:t>Method</w:t>
      </w:r>
      <w:r w:rsidR="00C42D27">
        <w:t>s</w:t>
      </w:r>
      <w:bookmarkEnd w:id="21"/>
    </w:p>
    <w:p w:rsidR="00606707" w:rsidRPr="00B75952" w:rsidRDefault="00606707" w:rsidP="00606707">
      <w:pPr>
        <w:pStyle w:val="ARIERHB"/>
      </w:pPr>
      <w:bookmarkStart w:id="22" w:name="_Toc409798401"/>
      <w:bookmarkStart w:id="23" w:name="_Toc286018764"/>
      <w:bookmarkStart w:id="24" w:name="_Toc455406122"/>
      <w:r w:rsidRPr="00B75952">
        <w:t>2.1</w:t>
      </w:r>
      <w:r w:rsidRPr="00B75952">
        <w:rPr>
          <w:rFonts w:cs="Times New Roman"/>
          <w:lang w:val="en-US"/>
        </w:rPr>
        <w:tab/>
      </w:r>
      <w:bookmarkEnd w:id="22"/>
      <w:bookmarkEnd w:id="23"/>
      <w:r w:rsidR="00C866BC" w:rsidRPr="00C866BC">
        <w:t xml:space="preserve">Development of a </w:t>
      </w:r>
      <w:r w:rsidR="008B1E21">
        <w:t xml:space="preserve">eucalypt </w:t>
      </w:r>
      <w:r w:rsidR="00C866BC" w:rsidRPr="00C866BC">
        <w:t>‘habitat health trigger’</w:t>
      </w:r>
      <w:bookmarkEnd w:id="24"/>
    </w:p>
    <w:p w:rsidR="00606707" w:rsidRPr="00B75952" w:rsidRDefault="00606707" w:rsidP="00606707">
      <w:pPr>
        <w:pStyle w:val="ARIERHC"/>
      </w:pPr>
      <w:bookmarkStart w:id="25" w:name="_Toc409798403"/>
      <w:bookmarkStart w:id="26" w:name="_Toc455406123"/>
      <w:r w:rsidRPr="00B75952">
        <w:t>2.</w:t>
      </w:r>
      <w:r w:rsidR="0027068A">
        <w:t>1</w:t>
      </w:r>
      <w:r w:rsidRPr="00B75952">
        <w:t>.1</w:t>
      </w:r>
      <w:r w:rsidRPr="00B75952">
        <w:rPr>
          <w:rFonts w:cs="Times New Roman"/>
          <w:lang w:val="en-US"/>
        </w:rPr>
        <w:tab/>
      </w:r>
      <w:bookmarkEnd w:id="25"/>
      <w:r w:rsidR="00652CF3">
        <w:rPr>
          <w:rFonts w:cs="Times New Roman"/>
          <w:lang w:val="en-US"/>
        </w:rPr>
        <w:t>Canopy cover</w:t>
      </w:r>
      <w:r w:rsidR="00C866BC" w:rsidRPr="00C866BC">
        <w:t xml:space="preserve"> and tree mortality</w:t>
      </w:r>
      <w:r w:rsidR="00A35BA5">
        <w:t xml:space="preserve"> for Manna Gums</w:t>
      </w:r>
      <w:bookmarkEnd w:id="26"/>
    </w:p>
    <w:p w:rsidR="00285836" w:rsidRDefault="00C866BC" w:rsidP="00F6205D">
      <w:pPr>
        <w:pStyle w:val="ARIERBody"/>
      </w:pPr>
      <w:r w:rsidRPr="00C866BC">
        <w:t xml:space="preserve">In the majority of cases, </w:t>
      </w:r>
      <w:r w:rsidR="005574FB">
        <w:t>Koala</w:t>
      </w:r>
      <w:r w:rsidRPr="00C866BC">
        <w:t xml:space="preserve"> </w:t>
      </w:r>
      <w:proofErr w:type="spellStart"/>
      <w:r w:rsidRPr="00C866BC">
        <w:t>overbrowsing</w:t>
      </w:r>
      <w:proofErr w:type="spellEnd"/>
      <w:r w:rsidRPr="00C866BC">
        <w:t xml:space="preserve"> is characterised by severe defoliation of the coastal subspecies of </w:t>
      </w:r>
      <w:r w:rsidR="00FF1DB9">
        <w:t>Manna Gum</w:t>
      </w:r>
      <w:r w:rsidRPr="00C866BC">
        <w:t xml:space="preserve"> (</w:t>
      </w:r>
      <w:r w:rsidRPr="00C866BC">
        <w:rPr>
          <w:i/>
        </w:rPr>
        <w:t xml:space="preserve">Eucalyptus </w:t>
      </w:r>
      <w:proofErr w:type="spellStart"/>
      <w:r w:rsidRPr="00C866BC">
        <w:rPr>
          <w:i/>
        </w:rPr>
        <w:t>viminalis</w:t>
      </w:r>
      <w:proofErr w:type="spellEnd"/>
      <w:r w:rsidRPr="00C866BC">
        <w:t xml:space="preserve"> ssp</w:t>
      </w:r>
      <w:r w:rsidR="00717DA0">
        <w:t>.</w:t>
      </w:r>
      <w:r w:rsidRPr="00C866BC">
        <w:t xml:space="preserve"> </w:t>
      </w:r>
      <w:proofErr w:type="spellStart"/>
      <w:r w:rsidRPr="00C866BC">
        <w:rPr>
          <w:i/>
        </w:rPr>
        <w:t>pryoriana</w:t>
      </w:r>
      <w:proofErr w:type="spellEnd"/>
      <w:r w:rsidRPr="00C866BC">
        <w:t xml:space="preserve"> or ssp</w:t>
      </w:r>
      <w:r w:rsidR="00717DA0">
        <w:t>.</w:t>
      </w:r>
      <w:r w:rsidRPr="00C866BC">
        <w:t xml:space="preserve"> </w:t>
      </w:r>
      <w:proofErr w:type="spellStart"/>
      <w:r w:rsidRPr="00C866BC">
        <w:rPr>
          <w:i/>
        </w:rPr>
        <w:t>cygn</w:t>
      </w:r>
      <w:r w:rsidR="00717DA0">
        <w:rPr>
          <w:i/>
        </w:rPr>
        <w:t>e</w:t>
      </w:r>
      <w:r w:rsidRPr="00C866BC">
        <w:rPr>
          <w:i/>
        </w:rPr>
        <w:t>tensis</w:t>
      </w:r>
      <w:proofErr w:type="spellEnd"/>
      <w:r w:rsidRPr="00C866BC">
        <w:t xml:space="preserve">), leading to death of individual trees </w:t>
      </w:r>
      <w:r w:rsidRPr="00C866BC">
        <w:fldChar w:fldCharType="begin"/>
      </w:r>
      <w:r w:rsidRPr="00C866BC">
        <w:instrText xml:space="preserve"> ADDIN ZOTERO_ITEM CSL_CITATION {"citationID":"1s5smk6fb4","properties":{"formattedCitation":"(Menkhorst 2008)","plainCitation":"(Menkhorst 2008)"},"citationItems":[{"id":5249,"uris":["http://zotero.org/users/634364/items/ENNX426Z"],"uri":["http://zotero.org/users/634364/items/ENNX426Z"],"itemData":{"id":5249,"type":"chapter","title":"Hunted, marooned, re-introduced, contracepted: a history of Koala management in Victoria","container-title":"Too close for comfort: Contentious Issues in Human Wildlife Encounters","publisher":"Royal Zoological Society of NSW","publisher-place":"Mosman, NSW.","event-place":"Mosman, NSW.","author":[{"family":"Menkhorst","given":"Peter"}],"issued":{"date-parts":[["2008"]]}}}],"schema":"https://github.com/citation-style-language/schema/raw/master/csl-citation.json"} </w:instrText>
      </w:r>
      <w:r w:rsidRPr="00C866BC">
        <w:fldChar w:fldCharType="separate"/>
      </w:r>
      <w:r w:rsidRPr="00C866BC">
        <w:t>(Menkhorst 2008)</w:t>
      </w:r>
      <w:r w:rsidRPr="00C866BC">
        <w:fldChar w:fldCharType="end"/>
      </w:r>
      <w:r w:rsidRPr="00C866BC">
        <w:t>.</w:t>
      </w:r>
      <w:r w:rsidR="00285836">
        <w:t xml:space="preserve"> </w:t>
      </w:r>
      <w:r w:rsidR="00717DA0">
        <w:t>To develop</w:t>
      </w:r>
      <w:r w:rsidRPr="00C866BC">
        <w:t xml:space="preserve"> a habitat health trigger </w:t>
      </w:r>
      <w:r w:rsidR="00717DA0">
        <w:t>we need to</w:t>
      </w:r>
      <w:r w:rsidR="00717DA0" w:rsidRPr="00C866BC">
        <w:t xml:space="preserve"> </w:t>
      </w:r>
      <w:r w:rsidRPr="00C866BC">
        <w:t>understand the relationship between canopy folia</w:t>
      </w:r>
      <w:r w:rsidR="00882602">
        <w:t>ge</w:t>
      </w:r>
      <w:r w:rsidRPr="00C866BC">
        <w:t xml:space="preserve"> cover and tree mortality </w:t>
      </w:r>
      <w:r w:rsidR="00717DA0">
        <w:t xml:space="preserve">so as </w:t>
      </w:r>
      <w:r w:rsidRPr="00C866BC">
        <w:t>to determine a potential ‘foliar cover threshold’.</w:t>
      </w:r>
      <w:r w:rsidR="00285836">
        <w:t xml:space="preserve"> </w:t>
      </w:r>
      <w:r w:rsidRPr="00C866BC">
        <w:t xml:space="preserve">The foliar cover threshold can be described as the amount of foliage on individual trees below which recovery from ongoing browsing may not be possible </w:t>
      </w:r>
      <w:r w:rsidRPr="00C866BC">
        <w:fldChar w:fldCharType="begin"/>
      </w:r>
      <w:r w:rsidRPr="00C866BC">
        <w:instrText xml:space="preserve"> ADDIN ZOTERO_ITEM CSL_CITATION {"citationID":"2ivf6esbhv","properties":{"formattedCitation":"(Holland 2013)","plainCitation":"(Holland 2013)"},"citationItems":[{"id":1079,"uris":["http://zotero.org/users/634364/items/G25UNZH6"],"uri":["http://zotero.org/users/634364/items/G25UNZH6"],"itemData":{"id":1079,"type":"article-journal","title":"Inferring changes in foliar mass and area from foliage cover: A mechanistic model","container-title":"Austral Ecology","page":"121-130","volume":"38","issue":"2","source":"EBSCOhost","abstract":"Measuring foliar area or mass directly is destructive, and precludes long-term, repeated observations of individual trees as they suffer or recover from foliar damage. Instead, foliage cover indices are often used as a proxy for foliar mass. Patterns of fluctuations in foliage cover indices can be used to infer qualitative changes in canopy health. However, foliage cover is not necessarily linearly related to foliar area or mass, and this may confound the detection of significant foliar damage, and comparisons of herbivore browse impacts between individual trees, tree species or sites. I derived a mechanistic model to quantify the relationship between foliar area or mass and foliage cover measured as the proportion of sky occluded by leaves. This one parameter model is close to linear for single-tiered trees, but increasingly non-linear for multi-tiered trees. I compared the non-linear model to a linear model using foliage cover data from an artificial defoliation experiment on two single-tiered, sub-canopy species and from simulated photographic images of single- and multi-tiered canopies. The non-linear model had lower errors than the linear model, and errors did not increase with foliage density (leaf area per unit area), variation (of leaf sizes within and between canopies) or leaf geometry. The non-linear model can be easily parameterized from relatively low-cost observations of foliage cover, independently of empirical measurements of foliar area or mass, and is applicable to a wide range of tree species. It should therefore help managers quantify how changes in foliage cover due to natural fluctuations or foliar damage affect foliar area and mass, and can be used to quantify parameters for models of browse impacts in mixed forest.","DOI":"10.1111/j.1442-9993.2012.02384.x","ISSN":"14429985","shortTitle":"Inferring changes in foliar mass and area from foliage cover","journalAbbreviation":"Austral Ecology","author":[{"family":"Holland","given":"E. Penelope"}],"issued":{"date-parts":[["2013",4]]}}}],"schema":"https://github.com/citation-style-language/schema/raw/master/csl-citation.json"} </w:instrText>
      </w:r>
      <w:r w:rsidRPr="00C866BC">
        <w:fldChar w:fldCharType="separate"/>
      </w:r>
      <w:r w:rsidRPr="00C866BC">
        <w:t>(Holland 2013)</w:t>
      </w:r>
      <w:r w:rsidRPr="00C866BC">
        <w:fldChar w:fldCharType="end"/>
      </w:r>
      <w:r w:rsidRPr="00C866BC">
        <w:t>.</w:t>
      </w:r>
      <w:r w:rsidR="00285836">
        <w:t xml:space="preserve"> </w:t>
      </w:r>
      <w:r w:rsidRPr="00C866BC">
        <w:t xml:space="preserve">The central idea here is that if the foliar cover </w:t>
      </w:r>
      <w:r w:rsidR="00717DA0">
        <w:t xml:space="preserve">drops below the </w:t>
      </w:r>
      <w:r w:rsidRPr="00C866BC">
        <w:t xml:space="preserve">threshold, even a substantial reduction in </w:t>
      </w:r>
      <w:r w:rsidR="005574FB">
        <w:t>Koala</w:t>
      </w:r>
      <w:r w:rsidRPr="00C866BC">
        <w:t xml:space="preserve"> abundance may be insufficient to reverse continued canopy decline and </w:t>
      </w:r>
      <w:r w:rsidR="00FE6918">
        <w:t xml:space="preserve">to </w:t>
      </w:r>
      <w:r w:rsidRPr="00C866BC">
        <w:t>avoid subsequent tree death.</w:t>
      </w:r>
    </w:p>
    <w:p w:rsidR="00C866BC" w:rsidRPr="00C866BC" w:rsidRDefault="00C866BC" w:rsidP="00F6205D">
      <w:pPr>
        <w:pStyle w:val="ARIERBody"/>
      </w:pPr>
      <w:r w:rsidRPr="00C866BC">
        <w:t xml:space="preserve">Estimates of the relationship between </w:t>
      </w:r>
      <w:r w:rsidR="00882602">
        <w:t xml:space="preserve">canopy </w:t>
      </w:r>
      <w:r w:rsidRPr="00C866BC">
        <w:t>folia</w:t>
      </w:r>
      <w:r w:rsidR="00882602">
        <w:t>ge</w:t>
      </w:r>
      <w:r w:rsidRPr="00C866BC">
        <w:t xml:space="preserve"> cover and tree mortality require data from individual trees over a long enough period to observe individual tree deaths.</w:t>
      </w:r>
      <w:r w:rsidR="00285836">
        <w:t xml:space="preserve"> </w:t>
      </w:r>
      <w:r w:rsidRPr="00C866BC">
        <w:t xml:space="preserve">Suitable data for estimating a foliar cover threshold for </w:t>
      </w:r>
      <w:r w:rsidR="00FF1DB9">
        <w:t>Manna Gum</w:t>
      </w:r>
      <w:r w:rsidRPr="00C866BC">
        <w:t xml:space="preserve"> exist for M</w:t>
      </w:r>
      <w:r w:rsidR="00F66002">
        <w:t>oun</w:t>
      </w:r>
      <w:r w:rsidRPr="00C866BC">
        <w:t>t Eccles National Park</w:t>
      </w:r>
      <w:r w:rsidR="00F66002">
        <w:t xml:space="preserve"> (MENP)</w:t>
      </w:r>
      <w:r w:rsidR="00D04FAA">
        <w:t>,</w:t>
      </w:r>
      <w:r w:rsidRPr="00C866BC">
        <w:t xml:space="preserve"> where folia</w:t>
      </w:r>
      <w:r w:rsidR="00882602">
        <w:t>ge</w:t>
      </w:r>
      <w:r w:rsidRPr="00C866BC">
        <w:t xml:space="preserve"> cover and subsequent tree mortality </w:t>
      </w:r>
      <w:r w:rsidR="00D04FAA">
        <w:t>has been</w:t>
      </w:r>
      <w:r w:rsidR="00D04FAA" w:rsidRPr="00C866BC">
        <w:t xml:space="preserve"> </w:t>
      </w:r>
      <w:r w:rsidRPr="00C866BC">
        <w:t xml:space="preserve">collected biannually </w:t>
      </w:r>
      <w:r w:rsidR="00D04FAA">
        <w:t>for</w:t>
      </w:r>
      <w:r w:rsidRPr="00C866BC">
        <w:t xml:space="preserve"> individually tagged </w:t>
      </w:r>
      <w:r w:rsidR="00FF1DB9">
        <w:t>Manna Gum</w:t>
      </w:r>
      <w:r w:rsidRPr="00C866BC">
        <w:t xml:space="preserve"> trees </w:t>
      </w:r>
      <w:r w:rsidR="00D04FAA">
        <w:t xml:space="preserve">for </w:t>
      </w:r>
      <w:r w:rsidRPr="00C866BC">
        <w:t xml:space="preserve">over 10 years </w:t>
      </w:r>
      <w:r w:rsidR="00D04FAA">
        <w:t>(</w:t>
      </w:r>
      <w:r w:rsidRPr="00C866BC">
        <w:t>2004</w:t>
      </w:r>
      <w:r w:rsidR="00D04FAA">
        <w:t>–</w:t>
      </w:r>
      <w:r w:rsidRPr="00C866BC">
        <w:t>2014</w:t>
      </w:r>
      <w:r w:rsidR="00D04FAA">
        <w:t>)</w:t>
      </w:r>
      <w:r w:rsidRPr="00C866BC">
        <w:t xml:space="preserve"> </w:t>
      </w:r>
      <w:r w:rsidRPr="001F252D">
        <w:fldChar w:fldCharType="begin"/>
      </w:r>
      <w:r w:rsidRPr="008C4522">
        <w:instrText xml:space="preserve"> ADDIN ZOTERO_ITEM CSL_CITATION {"citationID":"2ee9njhsni","properties":{"formattedCitation":"{\\rtf (Wood 2008; Ramsey {\\i{}et al.} 2010)}","plainCitation":"(Wood 2008; Ramsey et al. 2010)"},"citationItems":[{"id":1112,"uris":["http://zotero.org/users/634364/items/KT346PBG"],"uri":["http://zotero.org/users/634364/items/KT346PBG"],"itemData":{"id":1112,"type":"report","title":"Mount Eccles National Park Manna Gum Condition Assessment August 2008","publisher":"Australian Ecological Research Services","publisher-place":"Portland, Victoria","page":"49","event-place":"Portland, Victoria","number":"Unpublished report to Parks Victoria","author":[{"family":"Wood","given":"M"}],"issued":{"date-parts":[["2008"]]}}},{"id":1075,"uris":["http://zotero.org/users/634364/items/674S3J95"],"uri":["http://zotero.org/users/634364/items/674S3J95"],"itemData":{"id":1075,"type":"report","title":"Population dynamics of koalas at Mt Eccles National Park","publisher":"Arthur Rylah Institute for Environmental Research","page":"29","number":"Technical report series 212","author":[{"family":"Ramsey","given":"D. S. L."},{"family":"Todd","given":"Charles R"},{"family":"Forsyth","given":"D. M."}],"issued":{"date-parts":[["2010"]]}}}],"schema":"https://github.com/citation-style-language/schema/raw/master/csl-citation.json"} </w:instrText>
      </w:r>
      <w:r w:rsidRPr="001F252D">
        <w:fldChar w:fldCharType="separate"/>
      </w:r>
      <w:r w:rsidRPr="008C4522">
        <w:t xml:space="preserve">(Wood 2008; Ramsey </w:t>
      </w:r>
      <w:r w:rsidRPr="006850F1">
        <w:rPr>
          <w:iCs/>
        </w:rPr>
        <w:t>et al.</w:t>
      </w:r>
      <w:r w:rsidRPr="008C4522">
        <w:t xml:space="preserve"> 2010)</w:t>
      </w:r>
      <w:r w:rsidRPr="001F252D">
        <w:fldChar w:fldCharType="end"/>
      </w:r>
      <w:r w:rsidRPr="008C4522">
        <w:t>.</w:t>
      </w:r>
      <w:r w:rsidR="00285836" w:rsidRPr="008C4522">
        <w:t xml:space="preserve"> </w:t>
      </w:r>
      <w:r w:rsidRPr="008C4522">
        <w:t>For each tree, measurements were taken of height, circumference at</w:t>
      </w:r>
      <w:r w:rsidRPr="00C866BC">
        <w:t xml:space="preserve"> breast height, canopy area, </w:t>
      </w:r>
      <w:r w:rsidR="00D04FAA">
        <w:t>projected</w:t>
      </w:r>
      <w:r w:rsidR="00D04FAA" w:rsidRPr="00C866BC">
        <w:t xml:space="preserve"> </w:t>
      </w:r>
      <w:r w:rsidRPr="00C866BC">
        <w:t xml:space="preserve">foliage cover (PFC), </w:t>
      </w:r>
      <w:r w:rsidR="00B46CCB">
        <w:t>and</w:t>
      </w:r>
      <w:r w:rsidRPr="00C866BC">
        <w:t xml:space="preserve"> an index of defoliation (browsing)</w:t>
      </w:r>
      <w:r w:rsidR="00B46CCB">
        <w:t xml:space="preserve"> was calculated</w:t>
      </w:r>
      <w:r w:rsidRPr="00C866BC">
        <w:t xml:space="preserve">. For a more complete description of the data collected on Manna Gum condition, see Wood </w:t>
      </w:r>
      <w:r w:rsidRPr="00C866BC">
        <w:fldChar w:fldCharType="begin"/>
      </w:r>
      <w:r w:rsidRPr="00C866BC">
        <w:instrText xml:space="preserve"> ADDIN ZOTERO_ITEM CSL_CITATION {"citationID":"k1i2ghsvp","properties":{"formattedCitation":"(2008)","plainCitation":"(2008)"},"citationItems":[{"id":1112,"uris":["http://zotero.org/users/634364/items/KT346PBG"],"uri":["http://zotero.org/users/634364/items/KT346PBG"],"itemData":{"id":1112,"type":"report","title":"Mount Eccles National Park Manna Gum Condition Assessment August 2008","publisher":"Australian Ecological Research Services","publisher-place":"Portland, Victoria","page":"49","event-place":"Portland, Victoria","number":"Unpublished report to Parks Victoria","author":[{"family":"Wood","given":"M"}],"issued":{"date-parts":[["2008"]]}},"suppress-author":true}],"schema":"https://github.com/citation-style-language/schema/raw/master/csl-citation.json"} </w:instrText>
      </w:r>
      <w:r w:rsidRPr="00C866BC">
        <w:fldChar w:fldCharType="separate"/>
      </w:r>
      <w:r w:rsidRPr="00C866BC">
        <w:t>(2008)</w:t>
      </w:r>
      <w:r w:rsidRPr="00C866BC">
        <w:fldChar w:fldCharType="end"/>
      </w:r>
      <w:r w:rsidRPr="00C866BC">
        <w:t>.</w:t>
      </w:r>
    </w:p>
    <w:p w:rsidR="00606707" w:rsidRDefault="00C866BC" w:rsidP="00F6205D">
      <w:pPr>
        <w:pStyle w:val="ARIERBody"/>
      </w:pPr>
      <w:r w:rsidRPr="00C866BC">
        <w:t>The PFC is an estimate of the foliar area of the tree canopy and is defined as the proportion of the sky occluded by foliage when looking vertically from beneath the tree.</w:t>
      </w:r>
      <w:r w:rsidR="00285836">
        <w:t xml:space="preserve"> </w:t>
      </w:r>
      <w:r w:rsidRPr="00C866BC">
        <w:t>The pattern</w:t>
      </w:r>
      <w:r w:rsidR="00D04FAA">
        <w:t>s</w:t>
      </w:r>
      <w:r w:rsidRPr="00C866BC">
        <w:t xml:space="preserve"> of foliage cover observed </w:t>
      </w:r>
      <w:r w:rsidR="00D04FAA" w:rsidRPr="00C866BC">
        <w:t>w</w:t>
      </w:r>
      <w:r w:rsidR="00D04FAA">
        <w:t>ere</w:t>
      </w:r>
      <w:r w:rsidR="00D04FAA" w:rsidRPr="00C866BC">
        <w:t xml:space="preserve"> </w:t>
      </w:r>
      <w:r w:rsidRPr="00C866BC">
        <w:t>compared against a series of photographic standards to obtain the PFC estimate</w:t>
      </w:r>
      <w:r w:rsidR="00D04FAA">
        <w:t>s</w:t>
      </w:r>
      <w:r w:rsidRPr="00C866BC">
        <w:t>, which ranged from 0</w:t>
      </w:r>
      <w:r w:rsidR="00D04FAA">
        <w:t xml:space="preserve"> to </w:t>
      </w:r>
      <w:r w:rsidRPr="00C866BC">
        <w:t>1</w:t>
      </w:r>
      <w:r w:rsidR="000F56FA">
        <w:t>00%</w:t>
      </w:r>
      <w:r w:rsidRPr="00C866BC">
        <w:t>.</w:t>
      </w:r>
      <w:r w:rsidR="00285836">
        <w:t xml:space="preserve"> </w:t>
      </w:r>
      <w:r w:rsidRPr="00C866BC">
        <w:t xml:space="preserve">The defoliation index (DI) measured the level of defoliation of the tree canopy and was an estimate of the percentage of the potential canopy </w:t>
      </w:r>
      <w:r w:rsidR="00B46CCB">
        <w:t>lost</w:t>
      </w:r>
      <w:r w:rsidRPr="00C866BC">
        <w:t>.</w:t>
      </w:r>
      <w:r w:rsidR="00285836">
        <w:t xml:space="preserve"> </w:t>
      </w:r>
      <w:r w:rsidRPr="00C866BC">
        <w:t xml:space="preserve">The DI was </w:t>
      </w:r>
      <w:r w:rsidR="00D04FAA">
        <w:t>expressed</w:t>
      </w:r>
      <w:r w:rsidR="00D04FAA" w:rsidRPr="00C866BC">
        <w:t xml:space="preserve"> </w:t>
      </w:r>
      <w:r w:rsidRPr="00C866BC">
        <w:t xml:space="preserve">using a scoring system with </w:t>
      </w:r>
      <w:r w:rsidR="00D04FAA">
        <w:t>s</w:t>
      </w:r>
      <w:r w:rsidR="00B374CE">
        <w:t>ix</w:t>
      </w:r>
      <w:r w:rsidR="00D04FAA" w:rsidRPr="00C866BC">
        <w:t xml:space="preserve"> </w:t>
      </w:r>
      <w:r w:rsidR="00D04FAA">
        <w:t>categorie</w:t>
      </w:r>
      <w:r w:rsidR="00D04FAA" w:rsidRPr="00C866BC">
        <w:t xml:space="preserve">s </w:t>
      </w:r>
      <w:r w:rsidRPr="00C866BC">
        <w:t xml:space="preserve">(Table </w:t>
      </w:r>
      <w:r w:rsidR="00294F19">
        <w:t>1</w:t>
      </w:r>
      <w:r w:rsidRPr="00C866BC">
        <w:t>)</w:t>
      </w:r>
      <w:r w:rsidR="00D04FAA">
        <w:t>,</w:t>
      </w:r>
      <w:r w:rsidRPr="00C866BC">
        <w:t xml:space="preserve"> </w:t>
      </w:r>
      <w:r w:rsidR="00D04FAA">
        <w:t>and</w:t>
      </w:r>
      <w:r w:rsidR="00D04FAA" w:rsidRPr="00C866BC">
        <w:t xml:space="preserve"> </w:t>
      </w:r>
      <w:r w:rsidRPr="00C866BC">
        <w:t xml:space="preserve">photographic standards </w:t>
      </w:r>
      <w:r w:rsidR="00D04FAA">
        <w:t xml:space="preserve">were </w:t>
      </w:r>
      <w:r w:rsidRPr="00C866BC">
        <w:t xml:space="preserve">again used to assist with </w:t>
      </w:r>
      <w:r w:rsidR="00D04FAA">
        <w:t>scoring</w:t>
      </w:r>
      <w:r w:rsidRPr="00C866BC">
        <w:t>.</w:t>
      </w:r>
    </w:p>
    <w:p w:rsidR="00C866BC" w:rsidRDefault="00C866BC" w:rsidP="00606707">
      <w:pPr>
        <w:pStyle w:val="ARIERBody"/>
      </w:pPr>
    </w:p>
    <w:p w:rsidR="00C866BC" w:rsidRPr="00B75952" w:rsidRDefault="00C866BC" w:rsidP="006850F1">
      <w:pPr>
        <w:pStyle w:val="ARIERCaption-Table"/>
      </w:pPr>
      <w:bookmarkStart w:id="27" w:name="_Toc454803937"/>
      <w:r w:rsidRPr="00B75952">
        <w:t xml:space="preserve">Table </w:t>
      </w:r>
      <w:r w:rsidR="00294F19">
        <w:t>1</w:t>
      </w:r>
      <w:r w:rsidRPr="00B75952">
        <w:t xml:space="preserve">. </w:t>
      </w:r>
      <w:r w:rsidR="00D04FAA">
        <w:t>C</w:t>
      </w:r>
      <w:r>
        <w:t xml:space="preserve">lasses used </w:t>
      </w:r>
      <w:r w:rsidR="00D04FAA">
        <w:t xml:space="preserve">to score </w:t>
      </w:r>
      <w:r>
        <w:t xml:space="preserve">tree </w:t>
      </w:r>
      <w:r w:rsidR="00D04FAA">
        <w:t xml:space="preserve">canopy defoliation </w:t>
      </w:r>
      <w:r>
        <w:t>(modified from Wood 200</w:t>
      </w:r>
      <w:r w:rsidR="00F02F54">
        <w:t>8</w:t>
      </w:r>
      <w:r>
        <w:t>)</w:t>
      </w:r>
      <w:r w:rsidR="00D04FAA">
        <w:t>.</w:t>
      </w:r>
      <w:bookmarkEnd w:id="27"/>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1702"/>
        <w:gridCol w:w="2977"/>
      </w:tblGrid>
      <w:tr w:rsidR="00C866BC" w:rsidRPr="00B75952" w:rsidTr="006850F1">
        <w:tc>
          <w:tcPr>
            <w:tcW w:w="1702" w:type="dxa"/>
            <w:shd w:val="clear" w:color="auto" w:fill="228591"/>
          </w:tcPr>
          <w:p w:rsidR="00C866BC" w:rsidRPr="00B75952" w:rsidRDefault="00C866BC" w:rsidP="009D2684">
            <w:pPr>
              <w:pStyle w:val="TblHd"/>
              <w:jc w:val="center"/>
              <w:rPr>
                <w:rFonts w:asciiTheme="minorHAnsi" w:hAnsiTheme="minorHAnsi"/>
                <w:b w:val="0"/>
                <w:color w:val="FFFFFF" w:themeColor="background1"/>
              </w:rPr>
            </w:pPr>
            <w:r>
              <w:rPr>
                <w:rFonts w:asciiTheme="minorHAnsi" w:hAnsiTheme="minorHAnsi"/>
                <w:b w:val="0"/>
                <w:color w:val="FFFFFF" w:themeColor="background1"/>
              </w:rPr>
              <w:t>Score</w:t>
            </w:r>
          </w:p>
        </w:tc>
        <w:tc>
          <w:tcPr>
            <w:tcW w:w="2977" w:type="dxa"/>
            <w:shd w:val="clear" w:color="auto" w:fill="228591"/>
          </w:tcPr>
          <w:p w:rsidR="00C866BC" w:rsidRPr="00B75952" w:rsidRDefault="00C866BC" w:rsidP="009D2684">
            <w:pPr>
              <w:pStyle w:val="TblHd"/>
              <w:jc w:val="center"/>
              <w:rPr>
                <w:rFonts w:asciiTheme="minorHAnsi" w:hAnsiTheme="minorHAnsi"/>
                <w:b w:val="0"/>
                <w:color w:val="FFFFFF" w:themeColor="background1"/>
              </w:rPr>
            </w:pPr>
            <w:r>
              <w:rPr>
                <w:rFonts w:asciiTheme="minorHAnsi" w:hAnsiTheme="minorHAnsi"/>
                <w:b w:val="0"/>
                <w:color w:val="FFFFFF" w:themeColor="background1"/>
              </w:rPr>
              <w:t>Defoliation class</w:t>
            </w:r>
          </w:p>
        </w:tc>
      </w:tr>
      <w:tr w:rsidR="00C866BC" w:rsidRPr="00B75952" w:rsidTr="006850F1">
        <w:tc>
          <w:tcPr>
            <w:tcW w:w="1702" w:type="dxa"/>
            <w:tcBorders>
              <w:bottom w:val="nil"/>
            </w:tcBorders>
            <w:vAlign w:val="center"/>
          </w:tcPr>
          <w:p w:rsidR="00C866BC" w:rsidRPr="00B75952" w:rsidRDefault="00C866BC" w:rsidP="009D2684">
            <w:pPr>
              <w:pStyle w:val="ARIERTblBdy"/>
              <w:jc w:val="center"/>
            </w:pPr>
            <w:r>
              <w:t>1</w:t>
            </w:r>
          </w:p>
        </w:tc>
        <w:tc>
          <w:tcPr>
            <w:tcW w:w="2977" w:type="dxa"/>
            <w:tcBorders>
              <w:bottom w:val="nil"/>
            </w:tcBorders>
            <w:vAlign w:val="center"/>
          </w:tcPr>
          <w:p w:rsidR="00C866BC" w:rsidRPr="00B75952" w:rsidRDefault="00C866BC" w:rsidP="009D2684">
            <w:pPr>
              <w:pStyle w:val="ARIERTblBdy"/>
              <w:jc w:val="center"/>
            </w:pPr>
            <w:r>
              <w:t>0–12.5%</w:t>
            </w:r>
          </w:p>
        </w:tc>
      </w:tr>
      <w:tr w:rsidR="00C866BC" w:rsidRPr="00B75952" w:rsidTr="006850F1">
        <w:tc>
          <w:tcPr>
            <w:tcW w:w="1702" w:type="dxa"/>
            <w:tcBorders>
              <w:top w:val="nil"/>
              <w:bottom w:val="nil"/>
            </w:tcBorders>
            <w:vAlign w:val="center"/>
          </w:tcPr>
          <w:p w:rsidR="00C866BC" w:rsidRPr="00B75952" w:rsidRDefault="00C866BC" w:rsidP="009D2684">
            <w:pPr>
              <w:pStyle w:val="TblBdy"/>
              <w:jc w:val="center"/>
              <w:rPr>
                <w:rFonts w:asciiTheme="minorHAnsi" w:hAnsiTheme="minorHAnsi"/>
              </w:rPr>
            </w:pPr>
            <w:r>
              <w:t>2</w:t>
            </w:r>
          </w:p>
        </w:tc>
        <w:tc>
          <w:tcPr>
            <w:tcW w:w="2977" w:type="dxa"/>
            <w:tcBorders>
              <w:top w:val="nil"/>
              <w:bottom w:val="nil"/>
            </w:tcBorders>
            <w:vAlign w:val="center"/>
          </w:tcPr>
          <w:p w:rsidR="00C866BC" w:rsidRPr="00B75952" w:rsidRDefault="00C866BC" w:rsidP="00F66002">
            <w:pPr>
              <w:pStyle w:val="ARIERTblBdy"/>
              <w:jc w:val="center"/>
            </w:pPr>
            <w:r>
              <w:t>12.</w:t>
            </w:r>
            <w:r w:rsidR="00F66002">
              <w:t>6</w:t>
            </w:r>
            <w:r>
              <w:t>–25%</w:t>
            </w:r>
          </w:p>
        </w:tc>
      </w:tr>
      <w:tr w:rsidR="00C866BC" w:rsidRPr="00B75952" w:rsidTr="006850F1">
        <w:tc>
          <w:tcPr>
            <w:tcW w:w="1702" w:type="dxa"/>
            <w:tcBorders>
              <w:top w:val="nil"/>
              <w:bottom w:val="nil"/>
            </w:tcBorders>
            <w:vAlign w:val="center"/>
          </w:tcPr>
          <w:p w:rsidR="00C866BC" w:rsidRPr="00B75952" w:rsidRDefault="00C866BC" w:rsidP="009D2684">
            <w:pPr>
              <w:pStyle w:val="ARIERTblBdy"/>
              <w:jc w:val="center"/>
            </w:pPr>
            <w:r>
              <w:t>3</w:t>
            </w:r>
          </w:p>
        </w:tc>
        <w:tc>
          <w:tcPr>
            <w:tcW w:w="2977" w:type="dxa"/>
            <w:tcBorders>
              <w:top w:val="nil"/>
              <w:bottom w:val="nil"/>
            </w:tcBorders>
            <w:vAlign w:val="center"/>
          </w:tcPr>
          <w:p w:rsidR="00C866BC" w:rsidRPr="00B75952" w:rsidRDefault="00C866BC" w:rsidP="00F66002">
            <w:pPr>
              <w:pStyle w:val="ARIERTblBdy"/>
              <w:jc w:val="center"/>
            </w:pPr>
            <w:r>
              <w:t>2</w:t>
            </w:r>
            <w:r w:rsidR="00F66002">
              <w:t>6</w:t>
            </w:r>
            <w:r>
              <w:t>–37.5%</w:t>
            </w:r>
          </w:p>
        </w:tc>
      </w:tr>
      <w:tr w:rsidR="00C866BC" w:rsidRPr="00B75952" w:rsidTr="006850F1">
        <w:tc>
          <w:tcPr>
            <w:tcW w:w="1702" w:type="dxa"/>
            <w:tcBorders>
              <w:top w:val="nil"/>
              <w:bottom w:val="nil"/>
            </w:tcBorders>
            <w:vAlign w:val="center"/>
          </w:tcPr>
          <w:p w:rsidR="00C866BC" w:rsidRPr="00B75952" w:rsidRDefault="00C866BC" w:rsidP="009D2684">
            <w:pPr>
              <w:pStyle w:val="TblBdy"/>
              <w:jc w:val="center"/>
              <w:rPr>
                <w:rFonts w:asciiTheme="minorHAnsi" w:hAnsiTheme="minorHAnsi"/>
              </w:rPr>
            </w:pPr>
            <w:r>
              <w:t>4</w:t>
            </w:r>
          </w:p>
        </w:tc>
        <w:tc>
          <w:tcPr>
            <w:tcW w:w="2977" w:type="dxa"/>
            <w:tcBorders>
              <w:top w:val="nil"/>
              <w:bottom w:val="nil"/>
            </w:tcBorders>
            <w:vAlign w:val="center"/>
          </w:tcPr>
          <w:p w:rsidR="00C866BC" w:rsidRPr="00B75952" w:rsidRDefault="00C866BC" w:rsidP="009D2684">
            <w:pPr>
              <w:pStyle w:val="ARIERTblBdy"/>
              <w:jc w:val="center"/>
            </w:pPr>
            <w:r>
              <w:t>37.5–50%</w:t>
            </w:r>
          </w:p>
        </w:tc>
      </w:tr>
      <w:tr w:rsidR="00C866BC" w:rsidRPr="00B75952" w:rsidTr="006850F1">
        <w:tc>
          <w:tcPr>
            <w:tcW w:w="1702" w:type="dxa"/>
            <w:tcBorders>
              <w:top w:val="nil"/>
              <w:bottom w:val="nil"/>
            </w:tcBorders>
            <w:vAlign w:val="center"/>
          </w:tcPr>
          <w:p w:rsidR="00C866BC" w:rsidRPr="00B75952" w:rsidRDefault="00C866BC" w:rsidP="009D2684">
            <w:pPr>
              <w:pStyle w:val="TblBdy"/>
              <w:jc w:val="center"/>
              <w:rPr>
                <w:rFonts w:asciiTheme="minorHAnsi" w:hAnsiTheme="minorHAnsi"/>
              </w:rPr>
            </w:pPr>
            <w:r>
              <w:t>5</w:t>
            </w:r>
          </w:p>
        </w:tc>
        <w:tc>
          <w:tcPr>
            <w:tcW w:w="2977" w:type="dxa"/>
            <w:tcBorders>
              <w:top w:val="nil"/>
              <w:bottom w:val="nil"/>
            </w:tcBorders>
            <w:vAlign w:val="center"/>
          </w:tcPr>
          <w:p w:rsidR="00C866BC" w:rsidRPr="00B75952" w:rsidRDefault="00C866BC" w:rsidP="009D2684">
            <w:pPr>
              <w:pStyle w:val="ARIERTblBdy"/>
              <w:jc w:val="center"/>
            </w:pPr>
            <w:r>
              <w:t>50</w:t>
            </w:r>
            <w:r w:rsidR="00F66002">
              <w:t>.5</w:t>
            </w:r>
            <w:r>
              <w:t>–62.5%</w:t>
            </w:r>
          </w:p>
        </w:tc>
      </w:tr>
      <w:tr w:rsidR="00C866BC" w:rsidRPr="00B75952" w:rsidTr="006850F1">
        <w:tc>
          <w:tcPr>
            <w:tcW w:w="1702" w:type="dxa"/>
            <w:tcBorders>
              <w:top w:val="nil"/>
            </w:tcBorders>
            <w:vAlign w:val="center"/>
          </w:tcPr>
          <w:p w:rsidR="00C866BC" w:rsidRPr="00B75952" w:rsidRDefault="00C866BC" w:rsidP="009D2684">
            <w:pPr>
              <w:pStyle w:val="ARIERTblBdy"/>
              <w:jc w:val="center"/>
            </w:pPr>
            <w:r>
              <w:t>6</w:t>
            </w:r>
          </w:p>
        </w:tc>
        <w:tc>
          <w:tcPr>
            <w:tcW w:w="2977" w:type="dxa"/>
            <w:tcBorders>
              <w:top w:val="nil"/>
            </w:tcBorders>
            <w:vAlign w:val="center"/>
          </w:tcPr>
          <w:p w:rsidR="00C866BC" w:rsidRPr="00B75952" w:rsidRDefault="00C866BC" w:rsidP="009D2684">
            <w:pPr>
              <w:pStyle w:val="ARIERTblBdy"/>
              <w:jc w:val="center"/>
            </w:pPr>
            <w:r>
              <w:t>62.5–75%</w:t>
            </w:r>
          </w:p>
        </w:tc>
      </w:tr>
    </w:tbl>
    <w:p w:rsidR="00C866BC" w:rsidRDefault="00C866BC" w:rsidP="00C866BC"/>
    <w:p w:rsidR="00882602" w:rsidRDefault="00882602" w:rsidP="00C866BC"/>
    <w:p w:rsidR="00C866BC" w:rsidRDefault="00C866BC" w:rsidP="00F6205D">
      <w:pPr>
        <w:pStyle w:val="ARIERBody"/>
      </w:pPr>
      <w:r>
        <w:t>In addition to the above measurements, the state of each tree (alive/dead) was also recorded</w:t>
      </w:r>
      <w:r w:rsidRPr="008B6F1C">
        <w:t>.</w:t>
      </w:r>
      <w:r w:rsidR="00285836">
        <w:t xml:space="preserve"> </w:t>
      </w:r>
      <w:r w:rsidR="00D04FAA">
        <w:t>T</w:t>
      </w:r>
      <w:r w:rsidRPr="008B6F1C">
        <w:t xml:space="preserve">rees were classified </w:t>
      </w:r>
      <w:r w:rsidR="00D04FAA">
        <w:t>as ‘dead’ when</w:t>
      </w:r>
      <w:r w:rsidRPr="008B6F1C">
        <w:t xml:space="preserve"> no </w:t>
      </w:r>
      <w:r>
        <w:t xml:space="preserve">live </w:t>
      </w:r>
      <w:r w:rsidRPr="008B6F1C">
        <w:t xml:space="preserve">foliage </w:t>
      </w:r>
      <w:r w:rsidR="00D04FAA">
        <w:t xml:space="preserve">was observed </w:t>
      </w:r>
      <w:r w:rsidRPr="008B6F1C">
        <w:t xml:space="preserve">in the canopy and bark </w:t>
      </w:r>
      <w:r w:rsidR="00D04FAA">
        <w:t xml:space="preserve">was </w:t>
      </w:r>
      <w:r w:rsidRPr="008B6F1C">
        <w:t>falling off the trunk</w:t>
      </w:r>
      <w:r w:rsidR="00D04FAA">
        <w:t>,</w:t>
      </w:r>
      <w:r>
        <w:t xml:space="preserve"> and were scored as either </w:t>
      </w:r>
      <w:r w:rsidR="00D04FAA">
        <w:t>‘</w:t>
      </w:r>
      <w:r>
        <w:t>0</w:t>
      </w:r>
      <w:r w:rsidR="00D04FAA">
        <w:t>’</w:t>
      </w:r>
      <w:r>
        <w:t xml:space="preserve"> </w:t>
      </w:r>
      <w:r w:rsidR="00D04FAA">
        <w:t>if they</w:t>
      </w:r>
      <w:r>
        <w:t xml:space="preserve"> appeared to have died </w:t>
      </w:r>
      <w:r w:rsidR="00D04FAA">
        <w:t xml:space="preserve">recently </w:t>
      </w:r>
      <w:r>
        <w:t>(</w:t>
      </w:r>
      <w:r w:rsidR="00D04FAA">
        <w:t xml:space="preserve">had </w:t>
      </w:r>
      <w:r>
        <w:t xml:space="preserve">dead leaves and/or small </w:t>
      </w:r>
      <w:proofErr w:type="spellStart"/>
      <w:r>
        <w:t>branchlets</w:t>
      </w:r>
      <w:proofErr w:type="spellEnd"/>
      <w:r>
        <w:t xml:space="preserve"> present) or </w:t>
      </w:r>
      <w:r w:rsidR="00D04FAA">
        <w:t>‘</w:t>
      </w:r>
      <w:r>
        <w:t>−1</w:t>
      </w:r>
      <w:r w:rsidR="00D04FAA">
        <w:t>’</w:t>
      </w:r>
      <w:r w:rsidRPr="008B6F1C">
        <w:t xml:space="preserve"> </w:t>
      </w:r>
      <w:r w:rsidR="00D04FAA">
        <w:t>if they</w:t>
      </w:r>
      <w:r>
        <w:t xml:space="preserve"> appeared to have been dead for a longer period (</w:t>
      </w:r>
      <w:r w:rsidR="00D04FAA">
        <w:t xml:space="preserve">had </w:t>
      </w:r>
      <w:r>
        <w:t>los</w:t>
      </w:r>
      <w:r w:rsidR="00D04FAA">
        <w:t>t</w:t>
      </w:r>
      <w:r>
        <w:t xml:space="preserve"> </w:t>
      </w:r>
      <w:r w:rsidR="00D04FAA">
        <w:t xml:space="preserve">all </w:t>
      </w:r>
      <w:r>
        <w:t xml:space="preserve">leaves and </w:t>
      </w:r>
      <w:proofErr w:type="spellStart"/>
      <w:r>
        <w:t>branchlets</w:t>
      </w:r>
      <w:proofErr w:type="spellEnd"/>
      <w:r>
        <w:t xml:space="preserve">) </w:t>
      </w:r>
      <w:r w:rsidRPr="008B6F1C">
        <w:fldChar w:fldCharType="begin"/>
      </w:r>
      <w:r w:rsidRPr="008B6F1C">
        <w:instrText xml:space="preserve"> ADDIN ZOTERO_ITEM CSL_CITATION {"citationID":"1hobmdn3pr","properties":{"formattedCitation":"(Wood 2008)","plainCitation":"(Wood 2008)"},"citationItems":[{"id":1112,"uris":["http://zotero.org/users/634364/items/KT346PBG"],"uri":["http://zotero.org/users/634364/items/KT346PBG"],"itemData":{"id":1112,"type":"report","title":"Mount Eccles National Park Manna Gum Condition Assessment August 2008","publisher":"Australian Ecological Research Services","publisher-place":"Portland, Victoria","page":"49","event-place":"Portland, Victoria","number":"Unpublished report to Parks Victoria","author":[{"family":"Wood","given":"M"}],"issued":{"date-parts":[["2008"]]}}}],"schema":"https://github.com/citation-style-language/schema/raw/master/csl-citation.json"} </w:instrText>
      </w:r>
      <w:r w:rsidRPr="008B6F1C">
        <w:fldChar w:fldCharType="separate"/>
      </w:r>
      <w:r w:rsidRPr="008B6F1C">
        <w:t>(Wood 2008)</w:t>
      </w:r>
      <w:r w:rsidRPr="008B6F1C">
        <w:fldChar w:fldCharType="end"/>
      </w:r>
      <w:r w:rsidRPr="008B6F1C">
        <w:t>.</w:t>
      </w:r>
    </w:p>
    <w:p w:rsidR="00C866BC" w:rsidRDefault="00C866BC" w:rsidP="00F6205D">
      <w:pPr>
        <w:pStyle w:val="ARIERBody"/>
      </w:pPr>
      <w:r>
        <w:t>W</w:t>
      </w:r>
      <w:r w:rsidRPr="008B6F1C">
        <w:t xml:space="preserve">e used observations of </w:t>
      </w:r>
      <w:r>
        <w:t xml:space="preserve">the </w:t>
      </w:r>
      <w:r w:rsidR="00D04FAA">
        <w:t xml:space="preserve">alive/dead status </w:t>
      </w:r>
      <w:r>
        <w:t xml:space="preserve">of individual tagged </w:t>
      </w:r>
      <w:r w:rsidR="00FF1DB9">
        <w:t>Manna Gum</w:t>
      </w:r>
      <w:r>
        <w:t>s at M</w:t>
      </w:r>
      <w:r w:rsidR="00F66002">
        <w:t>ENP</w:t>
      </w:r>
      <w:r w:rsidRPr="008B6F1C">
        <w:t xml:space="preserve"> to model tree mortality as a function of the </w:t>
      </w:r>
      <w:r>
        <w:t>PFC</w:t>
      </w:r>
      <w:r w:rsidRPr="008B6F1C">
        <w:t>.</w:t>
      </w:r>
      <w:r w:rsidR="00285836">
        <w:t xml:space="preserve"> </w:t>
      </w:r>
      <w:r w:rsidRPr="008B6F1C">
        <w:t xml:space="preserve">A discrete-time survival model was fitted to the data </w:t>
      </w:r>
      <w:r w:rsidR="00D04FAA">
        <w:t>for</w:t>
      </w:r>
      <w:r w:rsidR="00D04FAA" w:rsidRPr="008B6F1C">
        <w:t xml:space="preserve"> </w:t>
      </w:r>
      <w:r w:rsidRPr="008B6F1C">
        <w:t>tree mortality using a proportion</w:t>
      </w:r>
      <w:r>
        <w:t>al</w:t>
      </w:r>
      <w:r w:rsidRPr="008B6F1C">
        <w:t xml:space="preserve"> hazard representation</w:t>
      </w:r>
      <w:r>
        <w:t xml:space="preserve">, </w:t>
      </w:r>
      <w:r w:rsidRPr="008B6F1C">
        <w:t xml:space="preserve">which is equivalent to specifying an exponential survival model </w:t>
      </w:r>
      <w:r w:rsidRPr="008B6F1C">
        <w:lastRenderedPageBreak/>
        <w:t>in continuous time</w:t>
      </w:r>
      <w:r>
        <w:t xml:space="preserve"> </w:t>
      </w:r>
      <w:r>
        <w:fldChar w:fldCharType="begin"/>
      </w:r>
      <w:r>
        <w:instrText xml:space="preserve"> ADDIN ZOTERO_ITEM CSL_CITATION {"citationID":"2ovfpe41gs","properties":{"formattedCitation":"(Allison 1982)","plainCitation":"(Allison 1982)"},"citationItems":[{"id":613,"uris":["http://zotero.org/users/634364/items/BM3QFUB4"],"uri":["http://zotero.org/users/634364/items/BM3QFUB4"],"itemData":{"id":613,"type":"article-journal","title":"Discrete-time methods for the analysis of event histories.","container-title":"Sociological Methodology","page":"61-98","volume":"13","author":[{"family":"Allison","given":"P.D."}],"issued":{"date-parts":[["1982"]]}}}],"schema":"https://github.com/citation-style-language/schema/raw/master/csl-citation.json"} </w:instrText>
      </w:r>
      <w:r>
        <w:fldChar w:fldCharType="separate"/>
      </w:r>
      <w:r w:rsidRPr="004E5E54">
        <w:t>(Allison 1982)</w:t>
      </w:r>
      <w:r>
        <w:fldChar w:fldCharType="end"/>
      </w:r>
      <w:r w:rsidRPr="008B6F1C">
        <w:t>.</w:t>
      </w:r>
      <w:r>
        <w:t xml:space="preserve"> Further technical details about tree mortality models are provided in Appendix 1.</w:t>
      </w:r>
      <w:r w:rsidR="00285836">
        <w:t xml:space="preserve"> </w:t>
      </w:r>
      <w:r>
        <w:t>In addition to PFC, the tree mortality model also included other covariates that could potentially explain the observed mortality rate</w:t>
      </w:r>
      <w:r w:rsidR="00324E0E">
        <w:t>,</w:t>
      </w:r>
      <w:r w:rsidRPr="008B6F1C">
        <w:t xml:space="preserve"> </w:t>
      </w:r>
      <w:r>
        <w:t xml:space="preserve">including </w:t>
      </w:r>
      <w:r w:rsidRPr="008B6F1C">
        <w:t xml:space="preserve">tree </w:t>
      </w:r>
      <w:r>
        <w:t>Diameter Breast Height Over Bark (DBH)</w:t>
      </w:r>
      <w:r w:rsidRPr="008B6F1C">
        <w:t xml:space="preserve"> (cm</w:t>
      </w:r>
      <w:r>
        <w:t xml:space="preserve">) and </w:t>
      </w:r>
      <w:r w:rsidRPr="008B6F1C">
        <w:t>annual rainfall (</w:t>
      </w:r>
      <w:r>
        <w:t>millimetres</w:t>
      </w:r>
      <w:r w:rsidRPr="008B6F1C">
        <w:t xml:space="preserve">) falling in the previous </w:t>
      </w:r>
      <w:r>
        <w:t xml:space="preserve">24 months </w:t>
      </w:r>
      <w:r w:rsidRPr="008B6F1C">
        <w:t xml:space="preserve">at Portland airport (40 km from </w:t>
      </w:r>
      <w:r>
        <w:t>Mt Eccles National Park</w:t>
      </w:r>
      <w:r w:rsidRPr="008B6F1C">
        <w:t>)</w:t>
      </w:r>
      <w:r>
        <w:t>.</w:t>
      </w:r>
    </w:p>
    <w:p w:rsidR="00C866BC" w:rsidRDefault="00C866BC" w:rsidP="00F6205D">
      <w:pPr>
        <w:pStyle w:val="ARIERBody"/>
      </w:pPr>
      <w:r>
        <w:t xml:space="preserve">Using the relationship between the PFC and tree mortality </w:t>
      </w:r>
      <w:r w:rsidR="00F66002">
        <w:t>determined</w:t>
      </w:r>
      <w:r>
        <w:t xml:space="preserve"> above, we estimated the foliar cover threshold as the point on the resulting mortality curve where the annual mortality probability increased above 10%.</w:t>
      </w:r>
      <w:r w:rsidR="00285836">
        <w:t xml:space="preserve"> </w:t>
      </w:r>
      <w:r w:rsidR="00E66626">
        <w:t xml:space="preserve">A </w:t>
      </w:r>
      <w:r>
        <w:t xml:space="preserve">10% annual mortality rate was considered the best estimate of an ‘elevated’ mortality rate </w:t>
      </w:r>
      <w:r w:rsidRPr="006850F1">
        <w:t xml:space="preserve">(i.e. significantly higher than the ‘background’ mortality rate) for eucalypts (~3%) </w:t>
      </w:r>
      <w:r w:rsidRPr="006850F1">
        <w:fldChar w:fldCharType="begin"/>
      </w:r>
      <w:r w:rsidRPr="006850F1">
        <w:instrText xml:space="preserve"> ADDIN ZOTERO_ITEM CSL_CITATION {"citationID":"gl94d61b9","properties":{"formattedCitation":"{\\rtf (Prior {\\i{}et al.} 2009)}","plainCitation":"(Prior et al. 2009)"},"citationItems":[{"id":1448,"uris":["http://zotero.org/users/634364/items/V9BZIGVE"],"uri":["http://zotero.org/users/634364/items/V9BZIGVE"],"itemData":{"id":1448,"type":"article-journal","title":"Environmental and demographic correlates of tree recruitment and mortality in north Australian savannas","container-title":"Forest Ecology and Management","page":"66-74","volume":"257","issue":"1","source":"ScienceDirect","abstract":"Tropical savannas cover approximately 20% of the earth’s land area, and therefore represent an important carbon store. Under scenarios of future climate change it is thus important to understand the demographic processes determining tree cover, namely tree recruitment, growth and mortality. This study measured tree recruitment and mortality in 123 (0.08 h) plots in Kakadu, Nitmiluk and Litchfield National Parks, in the Australian monsoonal tropics, over two consecutive 5-year intervals. Plots were located in two important habitats, both dominated by eucalyptus—lowland savanna and savanna growing on sandstone plateaux. All trees with diameter at breast height (DBH) ≥5 cm were tagged and identified. Recruitment was calculated as the proportion of tagged trees present at the end of an interval that were not present at the beginning. There were a total of 6666 and 6571 tree-intervals for mortality and recruitment, respectively. We used Akaike Information Criterion (AIC)-based model selection and multi-model inference to relate tree mortality and recruitment to fire frequency, mean annual rainfall (MAR), stand basal area, tree density and eco-taxonomic group. Recruitment decreased with tree density in both savanna types, and in lowland savanna, with the frequency of fires. In sandstone savanna, recruitment increased with MAR. Effects of fire on recruitment were better explained by season than severity of fire, while fire severity had a stronger influence on mortality. Mortality decreased with tree size up to about 25 cm DBH, but increased sharply when DBH exceeded 50 cm. Mortality increased with stand basal area, and increased with the frequency of late dry season fires in lowland savanna only. There was little evidence that mortality was affected by the frequency of early dry season fires or MAR. Both recruitment and mortality rates were higher for Acacia and Proteaceae species than for pantropical or Myrtaceae (including Eucalyptus) species. We identified several negative feedbacks, mediated by changes in tree density and stand basal area that help confer long-term stability to savanna tree cover. Nonetheless, changes such as a long-term increase in MAR or an increase in frequency or severity of fires are likely to result in changes in tree density, stand basal area and therefore carbon storage potential of savannas.","DOI":"10.1016/j.foreco.2008.08.015","ISSN":"0378-1127","journalAbbreviation":"Forest Ecology and Management","author":[{"family":"Prior","given":"Lynda D."},{"family":"Murphy","given":"Brett P."},{"family":"Russell-Smith","given":"Jeremy"}],"issued":{"date-parts":[["2009",1,20]]}}}],"schema":"https://github.com/citation-style-language/schema/raw/master/csl-citation.json"} </w:instrText>
      </w:r>
      <w:r w:rsidRPr="006850F1">
        <w:fldChar w:fldCharType="separate"/>
      </w:r>
      <w:r w:rsidRPr="006850F1">
        <w:t xml:space="preserve">(Prior </w:t>
      </w:r>
      <w:r w:rsidRPr="006850F1">
        <w:rPr>
          <w:iCs/>
        </w:rPr>
        <w:t>et al.</w:t>
      </w:r>
      <w:r w:rsidRPr="006850F1">
        <w:t xml:space="preserve"> 2009)</w:t>
      </w:r>
      <w:r w:rsidRPr="006850F1">
        <w:fldChar w:fldCharType="end"/>
      </w:r>
      <w:r w:rsidRPr="006850F1">
        <w:t xml:space="preserve"> and,</w:t>
      </w:r>
      <w:r>
        <w:t xml:space="preserve"> hence, </w:t>
      </w:r>
      <w:r w:rsidR="00E66626">
        <w:t xml:space="preserve">to </w:t>
      </w:r>
      <w:r>
        <w:t>indicate the point beyond which the tree was considered to have suffered excessive defoliation.</w:t>
      </w:r>
    </w:p>
    <w:p w:rsidR="00C866BC" w:rsidRDefault="00576C1D" w:rsidP="00576C1D">
      <w:pPr>
        <w:pStyle w:val="ARIERHC"/>
      </w:pPr>
      <w:bookmarkStart w:id="28" w:name="_Toc455406124"/>
      <w:r>
        <w:t>2.</w:t>
      </w:r>
      <w:r w:rsidR="0027068A">
        <w:t>1</w:t>
      </w:r>
      <w:r>
        <w:t>.</w:t>
      </w:r>
      <w:r w:rsidR="000A5A22">
        <w:t>2</w:t>
      </w:r>
      <w:r w:rsidR="000A5A22">
        <w:tab/>
      </w:r>
      <w:r w:rsidR="00652CF3">
        <w:t>Canopy</w:t>
      </w:r>
      <w:r w:rsidR="00A4659C">
        <w:t xml:space="preserve"> </w:t>
      </w:r>
      <w:r w:rsidR="00C866BC">
        <w:t xml:space="preserve">defoliation levels and </w:t>
      </w:r>
      <w:r w:rsidR="005574FB">
        <w:t>Koala</w:t>
      </w:r>
      <w:r w:rsidR="00C866BC">
        <w:t xml:space="preserve"> density</w:t>
      </w:r>
      <w:bookmarkEnd w:id="28"/>
    </w:p>
    <w:p w:rsidR="00285836" w:rsidRDefault="00C866BC" w:rsidP="00F6205D">
      <w:pPr>
        <w:pStyle w:val="ARIERBody"/>
      </w:pPr>
      <w:r>
        <w:t xml:space="preserve">Estimates of the effects of reduced PFC on the mortality rates of </w:t>
      </w:r>
      <w:r w:rsidR="00FF1DB9">
        <w:t>Manna Gum</w:t>
      </w:r>
      <w:r>
        <w:t xml:space="preserve"> provide an objective basis for classifying individual trees as being at significant risk of death due to browsing pressure.</w:t>
      </w:r>
      <w:r w:rsidR="00285836">
        <w:t xml:space="preserve"> </w:t>
      </w:r>
      <w:r>
        <w:t xml:space="preserve">However, the issue still remains of how to classify a forest as being subject to significant levels of defoliation due to </w:t>
      </w:r>
      <w:r w:rsidR="005574FB">
        <w:t>Koala</w:t>
      </w:r>
      <w:r>
        <w:t xml:space="preserve"> browsing.</w:t>
      </w:r>
      <w:r w:rsidR="00285836">
        <w:t xml:space="preserve"> </w:t>
      </w:r>
      <w:r>
        <w:t xml:space="preserve">Intuitively, if only a small proportion of </w:t>
      </w:r>
      <w:r w:rsidR="00A96C0F">
        <w:t>trees</w:t>
      </w:r>
      <w:r>
        <w:t xml:space="preserve"> in a forest are classified as defoliated</w:t>
      </w:r>
      <w:r w:rsidR="005D282D">
        <w:t>,</w:t>
      </w:r>
      <w:r>
        <w:t xml:space="preserve"> then there may not </w:t>
      </w:r>
      <w:r w:rsidR="005D282D">
        <w:t xml:space="preserve">have </w:t>
      </w:r>
      <w:r>
        <w:t>be</w:t>
      </w:r>
      <w:r w:rsidR="005D282D">
        <w:t>en</w:t>
      </w:r>
      <w:r>
        <w:t xml:space="preserve"> any effect on forest integrity (i.e. long-term viability) </w:t>
      </w:r>
      <w:r w:rsidR="005D282D">
        <w:t xml:space="preserve">and </w:t>
      </w:r>
      <w:r>
        <w:t xml:space="preserve">overall mortality rates </w:t>
      </w:r>
      <w:r w:rsidR="005D282D">
        <w:t xml:space="preserve">may </w:t>
      </w:r>
      <w:r>
        <w:t xml:space="preserve">not </w:t>
      </w:r>
      <w:r w:rsidR="005D282D">
        <w:t xml:space="preserve">be </w:t>
      </w:r>
      <w:r>
        <w:t>much changed from the background rate.</w:t>
      </w:r>
      <w:r w:rsidR="00285836">
        <w:t xml:space="preserve"> </w:t>
      </w:r>
      <w:r>
        <w:t xml:space="preserve">On the other hand, there is likely to be some point at which an increasing proportion of defoliated </w:t>
      </w:r>
      <w:r w:rsidR="00A96C0F">
        <w:t>trees</w:t>
      </w:r>
      <w:r>
        <w:t xml:space="preserve"> will have a negative impact on forest integrity due to significant changes in forest structure.</w:t>
      </w:r>
    </w:p>
    <w:p w:rsidR="00285836" w:rsidRDefault="00C866BC" w:rsidP="00F6205D">
      <w:pPr>
        <w:pStyle w:val="ARIERBody"/>
      </w:pPr>
      <w:r>
        <w:t xml:space="preserve">Effects of herbivores on the long-term dynamics of forests are notoriously difficult to estimate, requiring </w:t>
      </w:r>
      <w:r w:rsidRPr="006850F1">
        <w:t xml:space="preserve">careful experimentation using long-term studies </w:t>
      </w:r>
      <w:r w:rsidRPr="006850F1">
        <w:fldChar w:fldCharType="begin"/>
      </w:r>
      <w:r w:rsidRPr="006850F1">
        <w:instrText xml:space="preserve"> ADDIN ZOTERO_ITEM CSL_CITATION {"citationID":"2d8kmnq6ua","properties":{"formattedCitation":"{\\rtf (e.g. Forsyth {\\i{}et al.} 2015)}","plainCitation":"(e.g. Forsyth et al. 2015)"},"citationItems":[{"id":1451,"uris":["http://zotero.org/users/634364/items/5TK6EQD6"],"uri":["http://zotero.org/users/634364/items/5TK6EQD6"],"itemData":{"id":1451,"type":"article-journal","title":"Century-scale effects of invasive deer and rodents on the dynamics of forests growing on soils of contrasting fertility","container-title":"Ecological Monographs","page":"157-180","volume":"85","issue":"2","source":"CrossRef","DOI":"10.1890/14-0389.1","ISSN":"0012-9615","language":"en","author":[{"family":"Forsyth","given":"David M."},{"family":"Wilson","given":"Deborah J."},{"family":"Easdale","given":"Tomás A."},{"family":"Kunstler","given":"Georges"},{"family":"Canham","given":"Charles D."},{"family":"Ruscoe","given":"Wendy A."},{"family":"Wright","given":"Elaine F."},{"family":"Murphy","given":"Lora"},{"family":"Gormley","given":"Andrew M."},{"family":"Gaxiola","given":"Aurora"},{"family":"Coomes","given":"David A."}],"issued":{"date-parts":[["2015",5]]}},"prefix":"e.g. "}],"schema":"https://github.com/citation-style-language/schema/raw/master/csl-citation.json"} </w:instrText>
      </w:r>
      <w:r w:rsidRPr="006850F1">
        <w:fldChar w:fldCharType="separate"/>
      </w:r>
      <w:r w:rsidRPr="006850F1">
        <w:t xml:space="preserve">(e.g. Forsyth </w:t>
      </w:r>
      <w:r w:rsidRPr="006850F1">
        <w:rPr>
          <w:iCs/>
        </w:rPr>
        <w:t>et al.</w:t>
      </w:r>
      <w:r w:rsidRPr="006850F1">
        <w:t xml:space="preserve"> 2015)</w:t>
      </w:r>
      <w:r w:rsidRPr="006850F1">
        <w:fldChar w:fldCharType="end"/>
      </w:r>
      <w:r w:rsidRPr="006850F1">
        <w:t>.</w:t>
      </w:r>
      <w:r w:rsidR="00285836" w:rsidRPr="006850F1">
        <w:t xml:space="preserve"> </w:t>
      </w:r>
      <w:r w:rsidRPr="006850F1">
        <w:t>Alternatively, observations of</w:t>
      </w:r>
      <w:r>
        <w:t xml:space="preserve"> browsing pressure in a forest undergoing canopy collapse (wide-scale tree death) </w:t>
      </w:r>
      <w:r w:rsidR="005D282D">
        <w:t xml:space="preserve">can </w:t>
      </w:r>
      <w:r>
        <w:t xml:space="preserve">provide some indication of the proportion of defoliated </w:t>
      </w:r>
      <w:r w:rsidR="00A96C0F">
        <w:t>trees</w:t>
      </w:r>
      <w:r>
        <w:t xml:space="preserve"> in a forest both prior to, and following canopy collapse.</w:t>
      </w:r>
      <w:r w:rsidR="00285836">
        <w:t xml:space="preserve"> </w:t>
      </w:r>
      <w:r>
        <w:t xml:space="preserve">Here, we attempt to assess levels of defoliation in forests (i.e. proportion of defoliated </w:t>
      </w:r>
      <w:r w:rsidR="00A96C0F">
        <w:t>trees</w:t>
      </w:r>
      <w:r>
        <w:t xml:space="preserve">) </w:t>
      </w:r>
      <w:r w:rsidR="005D282D">
        <w:t xml:space="preserve">at </w:t>
      </w:r>
      <w:r>
        <w:t xml:space="preserve">a number of sites </w:t>
      </w:r>
      <w:r w:rsidR="005D282D">
        <w:t xml:space="preserve">at which </w:t>
      </w:r>
      <w:r>
        <w:t xml:space="preserve">we have measured both eucalypt foliage cover </w:t>
      </w:r>
      <w:r w:rsidR="005D282D">
        <w:t>and</w:t>
      </w:r>
      <w:r>
        <w:t xml:space="preserve"> </w:t>
      </w:r>
      <w:r w:rsidR="005574FB">
        <w:t>Koala</w:t>
      </w:r>
      <w:r>
        <w:t xml:space="preserve"> densities.</w:t>
      </w:r>
      <w:r w:rsidR="00285836">
        <w:t xml:space="preserve"> </w:t>
      </w:r>
      <w:r>
        <w:t>As all individually measured trees were tagged, the opportunity exists for revisiting these trees over time to assess mortality.</w:t>
      </w:r>
      <w:r w:rsidR="00285836">
        <w:t xml:space="preserve"> </w:t>
      </w:r>
      <w:r>
        <w:t xml:space="preserve">Supplementing </w:t>
      </w:r>
      <w:r w:rsidR="005D282D">
        <w:t xml:space="preserve">our </w:t>
      </w:r>
      <w:r>
        <w:t xml:space="preserve">data are other survey data </w:t>
      </w:r>
      <w:r w:rsidR="005D282D">
        <w:t>obtained using</w:t>
      </w:r>
      <w:r>
        <w:t xml:space="preserve"> the same methodology </w:t>
      </w:r>
      <w:r>
        <w:fldChar w:fldCharType="begin"/>
      </w:r>
      <w:r>
        <w:instrText xml:space="preserve"> ADDIN ZOTERO_ITEM CSL_CITATION {"citationID":"17tr0k8e3s","properties":{"formattedCitation":"(Gibson and Thomas 2012; Wood 2013a)","plainCitation":"(Gibson and Thomas 2012; Wood 2013a)"},"citationItems":[{"id":5243,"uris":["http://zotero.org/users/634364/items/NW7RDBVG"],"uri":["http://zotero.org/users/634364/items/NW7RDBVG"],"itemData":{"id":5243,"type":"report","title":"Great Otway National Park Pilot Koala and Tree Condition Survey","publisher":"BIOSIS Research Pty. Ltd.","publisher-place":"Ballarat","page":"48","event-place":"Ballarat","number":"Report to Parks Victoria","author":[{"family":"Gibson","given":"M"},{"family":"Thomas","given":"G"}],"issued":{"date-parts":[["2012"]]}}},{"id":5241,"uris":["http://zotero.org/users/634364/items/KMM5V5SC"],"uri":["http://zotero.org/users/634364/items/KMM5V5SC"],"itemData":{"id":5241,"type":"report","title":"Manna Gum Condition and Koala Density Within Gunditj Mirring Indigenous Protected Areas, South West Victoria","publisher":"Austalian Ecological Research Services","publisher-place":"Portland, Victoria","page":"32","event-place":"Portland, Victoria","number":"Report to Gunditj Mirring Traditional Owners Aboriginal Corporation and Parks Victoria","author":[{"family":"Wood","given":"M"}],"issued":{"date-parts":[["2013"]]}}}],"schema":"https://github.com/citation-style-language/schema/raw/master/csl-citation.json"} </w:instrText>
      </w:r>
      <w:r>
        <w:fldChar w:fldCharType="separate"/>
      </w:r>
      <w:r w:rsidRPr="004E5E54">
        <w:t>(Gibson and Thomas 2012; Wood 2013a)</w:t>
      </w:r>
      <w:r>
        <w:fldChar w:fldCharType="end"/>
      </w:r>
      <w:r>
        <w:t>.</w:t>
      </w:r>
      <w:r w:rsidR="00285836">
        <w:t xml:space="preserve"> </w:t>
      </w:r>
      <w:r>
        <w:t xml:space="preserve">Moreover, we also have data </w:t>
      </w:r>
      <w:r w:rsidR="005D282D">
        <w:t xml:space="preserve">for </w:t>
      </w:r>
      <w:r>
        <w:t xml:space="preserve">a number of high-density </w:t>
      </w:r>
      <w:r w:rsidR="005574FB">
        <w:t>Koala</w:t>
      </w:r>
      <w:r>
        <w:t xml:space="preserve"> sites from the Cape Otway region that have undergone, or are on the verge of, high levels of tree mortality (forest collapse) </w:t>
      </w:r>
      <w:r>
        <w:fldChar w:fldCharType="begin"/>
      </w:r>
      <w:r>
        <w:instrText xml:space="preserve"> ADDIN ZOTERO_ITEM CSL_CITATION {"citationID":"2nuigosov6","properties":{"formattedCitation":"{\\rtf (Whisson {\\i{}et al.} 2016)}","plainCitation":"(Whisson et al. 2016)"},"citationItems":[{"id":1423,"uris":["http://zotero.org/users/634364/items/SFNS2XS4"],"uri":["http://zotero.org/users/634364/items/SFNS2XS4"],"itemData":{"id":1423,"type":"article-journal","title":"Failure to Respond to Food Resource Decline Has Catastrophic Consequences for Koalas in a High-Density Population in Southern Australia","container-title":"PLOS ONE","page":"e0144348","volume":"11","issue":"1","source":"PLoS Journals","abstract":"Understanding the ability of koalas to respond to changes in their environment is critical for conservation of the species and their habitat. We monitored the behavioural response of koalas to declining food resources in manna gum ( Eucalyptus viminalis ) woodland at Cape Otway, Victoria, Australia, from September 2011 to November 2013. Over this period, koala population density increased from 10.1 to 18.4 koalas.ha -1 . As a result of the high browsing pressure of this population, manna gum canopy condition declined with 71.4% manna gum being completely or highly defoliated in September 2013. Despite declining food resources, radio collared koalas (N = 30) exhibited high fidelity to small ranges (0.4–1.2 ha). When trees became severely defoliated in September 2013, koalas moved relatively short distances from their former ranges (mean predicted change in range centroid = 144 m) and remained in areas of 0.9 to 1.0 ha. This was despite the high connectivity of most manna gum woodland, and close proximity of the study site (&amp;lt; 3 km) to the contiguous mixed forest of the Great Otway National Park. Limited movement had catastrophic consequences for koalas with 71% (15/21) of radio collared koalas dying from starvation or being euthanased due to their poor condition between September and November 2013.","DOI":"10.1371/journal.pone.0144348","ISSN":"1932-6203","journalAbbreviation":"PLOS ONE","author":[{"family":"Whisson","given":"Desley A."},{"family":"Dixon","given":"Victoria"},{"family":"Taylor","given":"Megan L."},{"family":"Melzer","given":"Alistair"}],"issued":{"date-parts":[["2016",1,6]]}}}],"schema":"https://github.com/citation-style-language/schema/raw/master/csl-citation.json"} </w:instrText>
      </w:r>
      <w:r>
        <w:fldChar w:fldCharType="separate"/>
      </w:r>
      <w:r w:rsidRPr="00FB15BE">
        <w:t xml:space="preserve">(Whisson </w:t>
      </w:r>
      <w:r w:rsidR="008C4522" w:rsidRPr="006850F1">
        <w:rPr>
          <w:iCs/>
        </w:rPr>
        <w:t>et al.</w:t>
      </w:r>
      <w:r w:rsidRPr="00FB15BE">
        <w:t xml:space="preserve"> 2016)</w:t>
      </w:r>
      <w:r>
        <w:fldChar w:fldCharType="end"/>
      </w:r>
      <w:r>
        <w:t>.</w:t>
      </w:r>
    </w:p>
    <w:p w:rsidR="00C866BC" w:rsidRPr="00B75952" w:rsidRDefault="00C866BC" w:rsidP="00576C1D">
      <w:pPr>
        <w:pStyle w:val="ARIERHD"/>
      </w:pPr>
      <w:r>
        <w:t>Site selection</w:t>
      </w:r>
      <w:r w:rsidR="00A144B6">
        <w:t>—</w:t>
      </w:r>
      <w:r>
        <w:t>additional sites</w:t>
      </w:r>
    </w:p>
    <w:p w:rsidR="00C866BC" w:rsidRPr="004634A8" w:rsidRDefault="00C866BC" w:rsidP="00F6205D">
      <w:pPr>
        <w:pStyle w:val="ARIERBody"/>
      </w:pPr>
      <w:r w:rsidRPr="004634A8">
        <w:t>Suitable areas for one-of</w:t>
      </w:r>
      <w:r w:rsidR="005D282D">
        <w:t>f</w:t>
      </w:r>
      <w:r w:rsidRPr="004634A8">
        <w:t xml:space="preserve"> surveys of </w:t>
      </w:r>
      <w:r w:rsidR="005574FB">
        <w:t>Koala</w:t>
      </w:r>
      <w:r w:rsidRPr="004634A8">
        <w:t xml:space="preserve"> density and canopy condition were selected </w:t>
      </w:r>
      <w:r>
        <w:t>using</w:t>
      </w:r>
      <w:r w:rsidRPr="004634A8">
        <w:t xml:space="preserve"> GIS.</w:t>
      </w:r>
      <w:r w:rsidR="00285836">
        <w:t xml:space="preserve"> </w:t>
      </w:r>
      <w:r w:rsidRPr="004634A8">
        <w:t xml:space="preserve">The aim was to select relatively homogenous landscapes of </w:t>
      </w:r>
      <w:r w:rsidR="008604AB">
        <w:t>~</w:t>
      </w:r>
      <w:r w:rsidRPr="004634A8">
        <w:t>1</w:t>
      </w:r>
      <w:r w:rsidR="008604AB">
        <w:t>–</w:t>
      </w:r>
      <w:r w:rsidRPr="004634A8">
        <w:t>2 km</w:t>
      </w:r>
      <w:r w:rsidRPr="004634A8">
        <w:rPr>
          <w:vertAlign w:val="superscript"/>
        </w:rPr>
        <w:t>2</w:t>
      </w:r>
      <w:r w:rsidR="000A483D">
        <w:t>,</w:t>
      </w:r>
      <w:r>
        <w:t xml:space="preserve"> large enough to contain</w:t>
      </w:r>
      <w:r w:rsidRPr="004634A8">
        <w:t xml:space="preserve"> </w:t>
      </w:r>
      <w:r>
        <w:t xml:space="preserve">three or </w:t>
      </w:r>
      <w:r w:rsidRPr="004634A8">
        <w:t xml:space="preserve">four replicate transects with a minimum separation of </w:t>
      </w:r>
      <w:r w:rsidR="0028488D">
        <w:t>~</w:t>
      </w:r>
      <w:r w:rsidRPr="004634A8">
        <w:t>500 m.</w:t>
      </w:r>
      <w:r w:rsidR="00285836">
        <w:t xml:space="preserve"> </w:t>
      </w:r>
      <w:r w:rsidRPr="004634A8">
        <w:t xml:space="preserve">This would ensure that transects were independent of </w:t>
      </w:r>
      <w:r w:rsidR="0028488D">
        <w:t>one</w:t>
      </w:r>
      <w:r w:rsidR="0028488D" w:rsidRPr="004634A8">
        <w:t xml:space="preserve"> </w:t>
      </w:r>
      <w:r w:rsidR="0028488D">
        <w:t>an</w:t>
      </w:r>
      <w:r w:rsidRPr="004634A8">
        <w:t xml:space="preserve">other and unlikely to be utilised regularly by the same </w:t>
      </w:r>
      <w:r w:rsidR="005574FB">
        <w:t>Koala</w:t>
      </w:r>
      <w:r w:rsidRPr="004634A8">
        <w:t>s.</w:t>
      </w:r>
      <w:r w:rsidR="00285836">
        <w:t xml:space="preserve"> </w:t>
      </w:r>
      <w:r w:rsidRPr="004634A8">
        <w:t xml:space="preserve">Various spatial layers were consulted in GIS to ensure that </w:t>
      </w:r>
      <w:r w:rsidR="0028488D">
        <w:t xml:space="preserve">the </w:t>
      </w:r>
      <w:r w:rsidRPr="004634A8">
        <w:t>sites spanned a range of habitats from Lorne to the South Australian border, and that transects within individual sites could be considered reasonable replicates.</w:t>
      </w:r>
      <w:r w:rsidR="00285836">
        <w:t xml:space="preserve"> </w:t>
      </w:r>
      <w:r w:rsidRPr="004634A8">
        <w:t>Spatial layers included:</w:t>
      </w:r>
    </w:p>
    <w:p w:rsidR="00C866BC" w:rsidRPr="00F75C69" w:rsidRDefault="00C866BC" w:rsidP="006850F1">
      <w:pPr>
        <w:pStyle w:val="ARIERBody"/>
        <w:numPr>
          <w:ilvl w:val="0"/>
          <w:numId w:val="41"/>
        </w:numPr>
        <w:ind w:left="426" w:hanging="412"/>
      </w:pPr>
      <w:r w:rsidRPr="00F75C69">
        <w:t xml:space="preserve">Habitat suitability model (Arthur </w:t>
      </w:r>
      <w:proofErr w:type="spellStart"/>
      <w:r w:rsidRPr="00F75C69">
        <w:t>Rylah</w:t>
      </w:r>
      <w:proofErr w:type="spellEnd"/>
      <w:r w:rsidRPr="00F75C69">
        <w:t xml:space="preserve"> Institute</w:t>
      </w:r>
      <w:r w:rsidR="0028488D">
        <w:t xml:space="preserve"> for Environmental Research</w:t>
      </w:r>
      <w:r w:rsidRPr="00F75C69">
        <w:t xml:space="preserve">, </w:t>
      </w:r>
      <w:proofErr w:type="spellStart"/>
      <w:r w:rsidR="0028488D" w:rsidRPr="00F75C69">
        <w:t>unpubl</w:t>
      </w:r>
      <w:proofErr w:type="spellEnd"/>
      <w:r w:rsidR="0028488D">
        <w:t>.</w:t>
      </w:r>
      <w:r w:rsidR="0028488D" w:rsidRPr="00F75C69">
        <w:t xml:space="preserve"> </w:t>
      </w:r>
      <w:r w:rsidRPr="00F75C69">
        <w:t>data).</w:t>
      </w:r>
      <w:r w:rsidR="00285836">
        <w:t xml:space="preserve"> </w:t>
      </w:r>
      <w:r w:rsidRPr="00F75C69">
        <w:t xml:space="preserve">This model (essentially a continuous ‘surface of suitability’) estimated the suitability of potential </w:t>
      </w:r>
      <w:r w:rsidR="005574FB">
        <w:t>Koala</w:t>
      </w:r>
      <w:r w:rsidRPr="00F75C69">
        <w:t xml:space="preserve"> habitat across southern Victoria</w:t>
      </w:r>
      <w:r w:rsidR="000017D2">
        <w:t>,</w:t>
      </w:r>
      <w:r w:rsidRPr="00F75C69">
        <w:t xml:space="preserve"> based mostly on a species distribution model (circa 2014) for </w:t>
      </w:r>
      <w:r w:rsidR="005574FB">
        <w:t>Koala</w:t>
      </w:r>
      <w:r w:rsidRPr="00F75C69">
        <w:t>s, and species distribution models (circa 2015) for four main food tree species (</w:t>
      </w:r>
      <w:r w:rsidRPr="00F75C69">
        <w:rPr>
          <w:i/>
        </w:rPr>
        <w:t xml:space="preserve">Eucalyptus </w:t>
      </w:r>
      <w:proofErr w:type="spellStart"/>
      <w:r w:rsidRPr="00F75C69">
        <w:rPr>
          <w:i/>
        </w:rPr>
        <w:t>globulus</w:t>
      </w:r>
      <w:proofErr w:type="spellEnd"/>
      <w:r w:rsidRPr="00F75C69">
        <w:t xml:space="preserve">, </w:t>
      </w:r>
      <w:r w:rsidR="000017D2" w:rsidRPr="00F75C69">
        <w:rPr>
          <w:i/>
        </w:rPr>
        <w:t>E</w:t>
      </w:r>
      <w:r w:rsidR="000017D2">
        <w:rPr>
          <w:i/>
        </w:rPr>
        <w:t>. </w:t>
      </w:r>
      <w:proofErr w:type="spellStart"/>
      <w:r w:rsidRPr="00F75C69">
        <w:rPr>
          <w:i/>
        </w:rPr>
        <w:t>viminalis</w:t>
      </w:r>
      <w:proofErr w:type="spellEnd"/>
      <w:r w:rsidRPr="00F75C69">
        <w:t xml:space="preserve">, </w:t>
      </w:r>
      <w:r w:rsidR="000017D2" w:rsidRPr="00F75C69">
        <w:rPr>
          <w:i/>
        </w:rPr>
        <w:t>E</w:t>
      </w:r>
      <w:r w:rsidR="000017D2">
        <w:rPr>
          <w:i/>
        </w:rPr>
        <w:t>.</w:t>
      </w:r>
      <w:r w:rsidR="000017D2" w:rsidRPr="00F75C69">
        <w:rPr>
          <w:i/>
        </w:rPr>
        <w:t xml:space="preserve"> </w:t>
      </w:r>
      <w:proofErr w:type="spellStart"/>
      <w:r w:rsidRPr="00F75C69">
        <w:rPr>
          <w:i/>
        </w:rPr>
        <w:t>camaldulensis</w:t>
      </w:r>
      <w:proofErr w:type="spellEnd"/>
      <w:r w:rsidRPr="00F75C69">
        <w:t xml:space="preserve"> and </w:t>
      </w:r>
      <w:r w:rsidRPr="00F75C69">
        <w:rPr>
          <w:i/>
        </w:rPr>
        <w:t>E</w:t>
      </w:r>
      <w:r w:rsidR="000017D2">
        <w:rPr>
          <w:i/>
        </w:rPr>
        <w:t>.</w:t>
      </w:r>
      <w:r w:rsidRPr="00F75C69">
        <w:rPr>
          <w:i/>
        </w:rPr>
        <w:t xml:space="preserve"> ovata</w:t>
      </w:r>
      <w:r w:rsidRPr="00F75C69">
        <w:t>).</w:t>
      </w:r>
      <w:r w:rsidR="00285836">
        <w:t xml:space="preserve"> </w:t>
      </w:r>
      <w:r w:rsidRPr="00F75C69">
        <w:t xml:space="preserve">The model also considered the extent of ‘neighbourhood’ native woody vegetation cover, </w:t>
      </w:r>
      <w:r w:rsidR="000017D2">
        <w:t xml:space="preserve">the </w:t>
      </w:r>
      <w:r w:rsidRPr="00F75C69">
        <w:t xml:space="preserve">presence of roads and rail lines, and proximity to </w:t>
      </w:r>
      <w:r w:rsidR="000017D2" w:rsidRPr="00F75C69">
        <w:t>Blue</w:t>
      </w:r>
      <w:r w:rsidR="000017D2">
        <w:t xml:space="preserve"> G</w:t>
      </w:r>
      <w:r w:rsidR="000017D2" w:rsidRPr="00F75C69">
        <w:t xml:space="preserve">um </w:t>
      </w:r>
      <w:r w:rsidR="000017D2">
        <w:t>(</w:t>
      </w:r>
      <w:r w:rsidR="000017D2">
        <w:rPr>
          <w:i/>
        </w:rPr>
        <w:t>E. </w:t>
      </w:r>
      <w:proofErr w:type="spellStart"/>
      <w:r w:rsidR="000017D2">
        <w:rPr>
          <w:i/>
        </w:rPr>
        <w:t>globulus</w:t>
      </w:r>
      <w:proofErr w:type="spellEnd"/>
      <w:r w:rsidR="000017D2">
        <w:t xml:space="preserve">) </w:t>
      </w:r>
      <w:r w:rsidRPr="00F75C69">
        <w:t>plantations.</w:t>
      </w:r>
      <w:r w:rsidR="00285836">
        <w:t xml:space="preserve"> </w:t>
      </w:r>
      <w:r w:rsidRPr="00F75C69">
        <w:t xml:space="preserve">The resultant ‘suitability index’ allowed us to identify </w:t>
      </w:r>
      <w:r w:rsidR="000017D2">
        <w:t xml:space="preserve">some </w:t>
      </w:r>
      <w:r w:rsidRPr="00F75C69">
        <w:t>large sites relatively free of influence from transport infrastructure and plantations, ranging from moderate habitat quality (with a low proportion of preferred eucalypt species</w:t>
      </w:r>
      <w:r w:rsidR="000017D2">
        <w:t>,</w:t>
      </w:r>
      <w:r w:rsidRPr="00F75C69">
        <w:t xml:space="preserve"> but some </w:t>
      </w:r>
      <w:r w:rsidR="005574FB">
        <w:t>Koala</w:t>
      </w:r>
      <w:r w:rsidRPr="00F75C69">
        <w:t xml:space="preserve">s nonetheless expected to be present) to high habitat quality (high proportion of preferred eucalypt species and high numbers of </w:t>
      </w:r>
      <w:r w:rsidR="005574FB">
        <w:t>Koala</w:t>
      </w:r>
      <w:r w:rsidRPr="00F75C69">
        <w:t>s potentially present).</w:t>
      </w:r>
    </w:p>
    <w:p w:rsidR="00C866BC" w:rsidRPr="00F75C69" w:rsidRDefault="00C866BC" w:rsidP="006850F1">
      <w:pPr>
        <w:pStyle w:val="ARIERBody"/>
        <w:numPr>
          <w:ilvl w:val="0"/>
          <w:numId w:val="41"/>
        </w:numPr>
        <w:ind w:left="426" w:hanging="412"/>
      </w:pPr>
      <w:r w:rsidRPr="00F75C69">
        <w:lastRenderedPageBreak/>
        <w:t xml:space="preserve">Public land layer. </w:t>
      </w:r>
      <w:r>
        <w:t>A number of existing translocation donor sites on private land at Cape Otway were included in the surveys. However, for logistic purposes, additional sites</w:t>
      </w:r>
      <w:r w:rsidRPr="00F75C69">
        <w:t xml:space="preserve"> were restricted to public parks and reserves.</w:t>
      </w:r>
      <w:r w:rsidR="00285836">
        <w:t xml:space="preserve"> </w:t>
      </w:r>
      <w:r w:rsidRPr="00F75C69">
        <w:t>Freehold land, eucalypt plantations and areas of production forest were avoided.</w:t>
      </w:r>
    </w:p>
    <w:p w:rsidR="00C866BC" w:rsidRPr="00F75C69" w:rsidRDefault="00C866BC" w:rsidP="006850F1">
      <w:pPr>
        <w:pStyle w:val="ARIERBody"/>
        <w:numPr>
          <w:ilvl w:val="0"/>
          <w:numId w:val="41"/>
        </w:numPr>
        <w:ind w:left="426" w:hanging="412"/>
      </w:pPr>
      <w:r w:rsidRPr="00F75C69">
        <w:t>Fire mapping.</w:t>
      </w:r>
      <w:r w:rsidR="00285836">
        <w:t xml:space="preserve"> </w:t>
      </w:r>
      <w:r w:rsidRPr="00F75C69">
        <w:t>For reasons of safety, and to facilitate future surveys at the same sites if desired, areas within or close to scheduled burns were avoided.</w:t>
      </w:r>
      <w:r w:rsidR="00285836">
        <w:t xml:space="preserve"> </w:t>
      </w:r>
      <w:r w:rsidRPr="00F75C69">
        <w:t>Sites that had been burnt within the previous three years were also excluded.</w:t>
      </w:r>
    </w:p>
    <w:p w:rsidR="00C866BC" w:rsidRPr="00F75C69" w:rsidRDefault="00C866BC" w:rsidP="006850F1">
      <w:pPr>
        <w:pStyle w:val="ARIERBody"/>
        <w:numPr>
          <w:ilvl w:val="0"/>
          <w:numId w:val="41"/>
        </w:numPr>
        <w:ind w:left="426" w:hanging="412"/>
      </w:pPr>
      <w:r w:rsidRPr="00F75C69">
        <w:t>Ecological Vegetation Class (EVC) layer.</w:t>
      </w:r>
      <w:r w:rsidR="00285836">
        <w:t xml:space="preserve"> </w:t>
      </w:r>
      <w:r w:rsidRPr="00F75C69">
        <w:t>Sites were selected such that the four replicate transects at any site would remain within the same mapped EVC.</w:t>
      </w:r>
    </w:p>
    <w:p w:rsidR="00C866BC" w:rsidRPr="00F75C69" w:rsidRDefault="00C866BC" w:rsidP="006850F1">
      <w:pPr>
        <w:pStyle w:val="ARIERBody"/>
        <w:numPr>
          <w:ilvl w:val="0"/>
          <w:numId w:val="41"/>
        </w:numPr>
        <w:ind w:left="426" w:hanging="412"/>
      </w:pPr>
      <w:r w:rsidRPr="00F75C69">
        <w:t>Aerial photography.</w:t>
      </w:r>
      <w:r w:rsidR="00285836">
        <w:t xml:space="preserve"> </w:t>
      </w:r>
      <w:r w:rsidRPr="00F75C69">
        <w:t>Sites were selected so that the four replicate transects at any site were placed in vegetation that appeared visually homogenous in aerial images.</w:t>
      </w:r>
    </w:p>
    <w:p w:rsidR="00C866BC" w:rsidRDefault="00C866BC" w:rsidP="006850F1">
      <w:pPr>
        <w:pStyle w:val="ARIERBody"/>
        <w:numPr>
          <w:ilvl w:val="0"/>
          <w:numId w:val="41"/>
        </w:numPr>
        <w:ind w:left="426" w:hanging="412"/>
      </w:pPr>
      <w:r w:rsidRPr="00F75C69">
        <w:t>Topographic layer.</w:t>
      </w:r>
      <w:r w:rsidR="00285836">
        <w:t xml:space="preserve"> </w:t>
      </w:r>
      <w:r w:rsidRPr="00F75C69">
        <w:t>Transects within individual sites were oriented in a way that avoided large between-transect differences in slope and aspect.</w:t>
      </w:r>
      <w:r w:rsidR="00285836">
        <w:t xml:space="preserve"> </w:t>
      </w:r>
      <w:r w:rsidRPr="00F75C69">
        <w:t xml:space="preserve">Individual transects were aligned </w:t>
      </w:r>
      <w:r w:rsidRPr="00F75C69">
        <w:rPr>
          <w:i/>
        </w:rPr>
        <w:t>a priori</w:t>
      </w:r>
      <w:r w:rsidRPr="00F75C69">
        <w:t xml:space="preserve"> approximately perpendicular to the slope.</w:t>
      </w:r>
    </w:p>
    <w:p w:rsidR="00C866BC" w:rsidRPr="00F75C69" w:rsidRDefault="00C866BC" w:rsidP="006850F1">
      <w:pPr>
        <w:pStyle w:val="ListParagraph"/>
        <w:ind w:left="426" w:hanging="412"/>
      </w:pPr>
    </w:p>
    <w:p w:rsidR="00C866BC" w:rsidRDefault="00C866BC" w:rsidP="00F6205D">
      <w:pPr>
        <w:pStyle w:val="ARIERBody"/>
      </w:pPr>
      <w:r>
        <w:t xml:space="preserve">Many of the sites initially proposed proved to be unsuitable, with an inappropriate species mix or difficulty </w:t>
      </w:r>
      <w:r w:rsidR="00B13C38">
        <w:t xml:space="preserve">of </w:t>
      </w:r>
      <w:r>
        <w:t>access, and these were discarded.</w:t>
      </w:r>
      <w:r w:rsidR="00285836">
        <w:t xml:space="preserve"> </w:t>
      </w:r>
      <w:r w:rsidRPr="004634A8">
        <w:t xml:space="preserve">A total of </w:t>
      </w:r>
      <w:r>
        <w:t>15</w:t>
      </w:r>
      <w:r w:rsidRPr="004634A8">
        <w:t xml:space="preserve"> sites were </w:t>
      </w:r>
      <w:r>
        <w:t xml:space="preserve">surveyed (Table </w:t>
      </w:r>
      <w:r w:rsidR="00294F19">
        <w:t>2</w:t>
      </w:r>
      <w:r>
        <w:t>).</w:t>
      </w:r>
    </w:p>
    <w:p w:rsidR="000E297D" w:rsidRDefault="000E297D" w:rsidP="006850F1">
      <w:pPr>
        <w:pStyle w:val="ARIERCaption-Table"/>
      </w:pPr>
    </w:p>
    <w:p w:rsidR="00C866BC" w:rsidRPr="00853162" w:rsidRDefault="00C866BC" w:rsidP="006850F1">
      <w:pPr>
        <w:pStyle w:val="ARIERCaption-Table"/>
      </w:pPr>
      <w:bookmarkStart w:id="29" w:name="_Toc454803938"/>
      <w:r w:rsidRPr="00853162">
        <w:t xml:space="preserve">Table </w:t>
      </w:r>
      <w:r w:rsidR="00294F19" w:rsidRPr="00853162">
        <w:t>2</w:t>
      </w:r>
      <w:r w:rsidR="00FF1DB9" w:rsidRPr="00853162">
        <w:t>.</w:t>
      </w:r>
      <w:r w:rsidRPr="00853162">
        <w:t xml:space="preserve"> List of sites surveyed to estimate levels of canopy defoliation and </w:t>
      </w:r>
      <w:r w:rsidR="005574FB" w:rsidRPr="00853162">
        <w:t>Koala</w:t>
      </w:r>
      <w:r w:rsidRPr="00853162">
        <w:t xml:space="preserve"> density</w:t>
      </w:r>
      <w:r w:rsidR="000E297D" w:rsidRPr="00853162">
        <w:t>.</w:t>
      </w:r>
      <w:r w:rsidR="001D05DD">
        <w:t xml:space="preserve"> SP = State Park, NP = National Park, FR = Flora Reserve, </w:t>
      </w:r>
      <w:r w:rsidR="00B13C38">
        <w:t xml:space="preserve">CEC = </w:t>
      </w:r>
      <w:r w:rsidR="00B13C38" w:rsidRPr="00C866BC">
        <w:t>Conservation Ecology Cent</w:t>
      </w:r>
      <w:r w:rsidR="00B13C38">
        <w:t xml:space="preserve">re, </w:t>
      </w:r>
      <w:r w:rsidR="001D05DD">
        <w:t>IPA = Indigenous Protected Area.</w:t>
      </w:r>
      <w:bookmarkEnd w:id="29"/>
    </w:p>
    <w:tbl>
      <w:tblPr>
        <w:tblW w:w="5000" w:type="pct"/>
        <w:tblLook w:val="04A0" w:firstRow="1" w:lastRow="0" w:firstColumn="1" w:lastColumn="0" w:noHBand="0" w:noVBand="1"/>
      </w:tblPr>
      <w:tblGrid>
        <w:gridCol w:w="1244"/>
        <w:gridCol w:w="3544"/>
        <w:gridCol w:w="1157"/>
        <w:gridCol w:w="3910"/>
      </w:tblGrid>
      <w:tr w:rsidR="00C866BC" w:rsidRPr="004661D1" w:rsidTr="006850F1">
        <w:trPr>
          <w:cantSplit/>
          <w:trHeight w:val="397"/>
        </w:trPr>
        <w:tc>
          <w:tcPr>
            <w:tcW w:w="631" w:type="pct"/>
            <w:shd w:val="clear" w:color="000000" w:fill="228591"/>
            <w:noWrap/>
            <w:vAlign w:val="center"/>
            <w:hideMark/>
          </w:tcPr>
          <w:p w:rsidR="00C866BC" w:rsidRPr="006850F1" w:rsidRDefault="00C866BC" w:rsidP="006850F1">
            <w:pPr>
              <w:jc w:val="center"/>
              <w:rPr>
                <w:color w:val="FFFFFF" w:themeColor="background1"/>
                <w:lang w:eastAsia="en-AU"/>
              </w:rPr>
            </w:pPr>
            <w:r w:rsidRPr="006850F1">
              <w:rPr>
                <w:color w:val="FFFFFF" w:themeColor="background1"/>
                <w:lang w:eastAsia="en-AU"/>
              </w:rPr>
              <w:t>Site ID</w:t>
            </w:r>
          </w:p>
        </w:tc>
        <w:tc>
          <w:tcPr>
            <w:tcW w:w="1798" w:type="pct"/>
            <w:shd w:val="clear" w:color="000000" w:fill="228591"/>
            <w:noWrap/>
            <w:vAlign w:val="center"/>
            <w:hideMark/>
          </w:tcPr>
          <w:p w:rsidR="00C866BC" w:rsidRPr="006850F1" w:rsidRDefault="00C866BC" w:rsidP="006850F1">
            <w:pPr>
              <w:jc w:val="center"/>
              <w:rPr>
                <w:color w:val="FFFFFF" w:themeColor="background1"/>
                <w:lang w:eastAsia="en-AU"/>
              </w:rPr>
            </w:pPr>
            <w:r w:rsidRPr="006850F1">
              <w:rPr>
                <w:color w:val="FFFFFF" w:themeColor="background1"/>
                <w:lang w:eastAsia="en-AU"/>
              </w:rPr>
              <w:t>Location</w:t>
            </w:r>
          </w:p>
        </w:tc>
        <w:tc>
          <w:tcPr>
            <w:tcW w:w="587" w:type="pct"/>
            <w:shd w:val="clear" w:color="000000" w:fill="228591"/>
            <w:noWrap/>
            <w:vAlign w:val="center"/>
            <w:hideMark/>
          </w:tcPr>
          <w:p w:rsidR="00C866BC" w:rsidRPr="006850F1" w:rsidRDefault="00C866BC" w:rsidP="006850F1">
            <w:pPr>
              <w:jc w:val="center"/>
              <w:rPr>
                <w:color w:val="FFFFFF" w:themeColor="background1"/>
                <w:lang w:eastAsia="en-AU"/>
              </w:rPr>
            </w:pPr>
            <w:r w:rsidRPr="006850F1">
              <w:rPr>
                <w:color w:val="FFFFFF" w:themeColor="background1"/>
                <w:lang w:eastAsia="en-AU"/>
              </w:rPr>
              <w:t>EVC No</w:t>
            </w:r>
          </w:p>
        </w:tc>
        <w:tc>
          <w:tcPr>
            <w:tcW w:w="1985" w:type="pct"/>
            <w:shd w:val="clear" w:color="000000" w:fill="228591"/>
            <w:noWrap/>
            <w:vAlign w:val="center"/>
            <w:hideMark/>
          </w:tcPr>
          <w:p w:rsidR="00C866BC" w:rsidRPr="006850F1" w:rsidRDefault="00C866BC" w:rsidP="006850F1">
            <w:pPr>
              <w:jc w:val="center"/>
              <w:rPr>
                <w:color w:val="FFFFFF" w:themeColor="background1"/>
                <w:lang w:eastAsia="en-AU"/>
              </w:rPr>
            </w:pPr>
            <w:r w:rsidRPr="006850F1">
              <w:rPr>
                <w:color w:val="FFFFFF" w:themeColor="background1"/>
                <w:lang w:eastAsia="en-AU"/>
              </w:rPr>
              <w:t>EVC name</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12</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Mount Napier SP</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203</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Stony Rises Woodland</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25</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Great Otway NP (Cape Otway)</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30</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Wet Forest</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26</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Great Otway NP (Cape Otway)</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45</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Shrubby Foothill Forest</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27</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Great Otway NP (Cape Otway)</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45</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Shrubby Foothill Forest</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39</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Great Otway NP (Cape Otway)</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45</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Shrubby Foothill Forest</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40</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Mt Richmond NP</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3</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 xml:space="preserve">Damp Sands </w:t>
            </w:r>
            <w:r w:rsidR="00AC6C49">
              <w:rPr>
                <w:color w:val="000000"/>
                <w:lang w:eastAsia="en-AU"/>
              </w:rPr>
              <w:t>H</w:t>
            </w:r>
            <w:r w:rsidRPr="003E3A8D">
              <w:rPr>
                <w:color w:val="000000"/>
                <w:lang w:eastAsia="en-AU"/>
              </w:rPr>
              <w:t>erb-rich Woodland</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42</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Tyrendarra FR</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203</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Stony Rises Woodland</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50</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CEC private</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3</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 xml:space="preserve">Damp Sands </w:t>
            </w:r>
            <w:r w:rsidR="000E297D">
              <w:rPr>
                <w:color w:val="000000"/>
                <w:lang w:eastAsia="en-AU"/>
              </w:rPr>
              <w:t>H</w:t>
            </w:r>
            <w:r w:rsidR="000E297D" w:rsidRPr="003E3A8D">
              <w:rPr>
                <w:color w:val="000000"/>
                <w:lang w:eastAsia="en-AU"/>
              </w:rPr>
              <w:t>erb</w:t>
            </w:r>
            <w:r w:rsidRPr="003E3A8D">
              <w:rPr>
                <w:color w:val="000000"/>
                <w:lang w:eastAsia="en-AU"/>
              </w:rPr>
              <w:t>-rich Woodland</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51</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 xml:space="preserve">Woodcock &amp; A </w:t>
            </w:r>
            <w:proofErr w:type="spellStart"/>
            <w:r w:rsidRPr="003E3A8D">
              <w:rPr>
                <w:color w:val="000000"/>
                <w:lang w:eastAsia="en-AU"/>
              </w:rPr>
              <w:t>Marriner</w:t>
            </w:r>
            <w:proofErr w:type="spellEnd"/>
            <w:r w:rsidRPr="003E3A8D">
              <w:rPr>
                <w:color w:val="000000"/>
                <w:lang w:eastAsia="en-AU"/>
              </w:rPr>
              <w:t xml:space="preserve"> private</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3</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 xml:space="preserve">Damp Sands </w:t>
            </w:r>
            <w:r w:rsidR="000E297D">
              <w:rPr>
                <w:color w:val="000000"/>
                <w:lang w:eastAsia="en-AU"/>
              </w:rPr>
              <w:t>H</w:t>
            </w:r>
            <w:r w:rsidR="000E297D" w:rsidRPr="003E3A8D">
              <w:rPr>
                <w:color w:val="000000"/>
                <w:lang w:eastAsia="en-AU"/>
              </w:rPr>
              <w:t>erb</w:t>
            </w:r>
            <w:r w:rsidRPr="003E3A8D">
              <w:rPr>
                <w:color w:val="000000"/>
                <w:lang w:eastAsia="en-AU"/>
              </w:rPr>
              <w:t>-rich Woodland</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52</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 xml:space="preserve">Sutton &amp; </w:t>
            </w:r>
            <w:proofErr w:type="spellStart"/>
            <w:r w:rsidRPr="003E3A8D">
              <w:rPr>
                <w:color w:val="000000"/>
                <w:lang w:eastAsia="en-AU"/>
              </w:rPr>
              <w:t>Suar</w:t>
            </w:r>
            <w:proofErr w:type="spellEnd"/>
            <w:r w:rsidRPr="003E3A8D">
              <w:rPr>
                <w:color w:val="000000"/>
                <w:lang w:eastAsia="en-AU"/>
              </w:rPr>
              <w:t xml:space="preserve"> private</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3</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 xml:space="preserve">Damp Sands </w:t>
            </w:r>
            <w:r w:rsidR="000E297D">
              <w:rPr>
                <w:color w:val="000000"/>
                <w:lang w:eastAsia="en-AU"/>
              </w:rPr>
              <w:t>H</w:t>
            </w:r>
            <w:r w:rsidR="000E297D" w:rsidRPr="003E3A8D">
              <w:rPr>
                <w:color w:val="000000"/>
                <w:lang w:eastAsia="en-AU"/>
              </w:rPr>
              <w:t>erb</w:t>
            </w:r>
            <w:r w:rsidRPr="003E3A8D">
              <w:rPr>
                <w:color w:val="000000"/>
                <w:lang w:eastAsia="en-AU"/>
              </w:rPr>
              <w:t>-rich Woodland</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53</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 xml:space="preserve">C </w:t>
            </w:r>
            <w:proofErr w:type="spellStart"/>
            <w:r w:rsidRPr="003E3A8D">
              <w:rPr>
                <w:color w:val="000000"/>
                <w:lang w:eastAsia="en-AU"/>
              </w:rPr>
              <w:t>Marriner</w:t>
            </w:r>
            <w:proofErr w:type="spellEnd"/>
            <w:r w:rsidRPr="003E3A8D">
              <w:rPr>
                <w:color w:val="000000"/>
                <w:lang w:eastAsia="en-AU"/>
              </w:rPr>
              <w:t xml:space="preserve"> private</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45</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Shrubby Foothill Forest</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54</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Great Otway NP (Bambra Rd)</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16</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Lowland Forest (in mosaic)</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55</w:t>
            </w:r>
          </w:p>
        </w:tc>
        <w:tc>
          <w:tcPr>
            <w:tcW w:w="1798" w:type="pct"/>
            <w:shd w:val="clear" w:color="auto" w:fill="auto"/>
            <w:noWrap/>
            <w:vAlign w:val="center"/>
            <w:hideMark/>
          </w:tcPr>
          <w:p w:rsidR="00C866BC" w:rsidRPr="003E3A8D" w:rsidRDefault="00C866BC">
            <w:pPr>
              <w:rPr>
                <w:color w:val="000000"/>
                <w:lang w:eastAsia="en-AU"/>
              </w:rPr>
            </w:pPr>
            <w:r w:rsidRPr="003E3A8D">
              <w:rPr>
                <w:color w:val="000000"/>
                <w:lang w:eastAsia="en-AU"/>
              </w:rPr>
              <w:t>Great Otway NP (Release area)</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45</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Shrubby Foothill Forest</w:t>
            </w:r>
          </w:p>
        </w:tc>
      </w:tr>
      <w:tr w:rsidR="00C866BC" w:rsidRPr="003E3A8D" w:rsidTr="006850F1">
        <w:trPr>
          <w:cantSplit/>
          <w:trHeight w:val="397"/>
        </w:trPr>
        <w:tc>
          <w:tcPr>
            <w:tcW w:w="631"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56</w:t>
            </w:r>
          </w:p>
        </w:tc>
        <w:tc>
          <w:tcPr>
            <w:tcW w:w="1798" w:type="pct"/>
            <w:shd w:val="clear" w:color="auto" w:fill="auto"/>
            <w:noWrap/>
            <w:vAlign w:val="center"/>
            <w:hideMark/>
          </w:tcPr>
          <w:p w:rsidR="00C866BC" w:rsidRPr="003E3A8D" w:rsidRDefault="00C866BC">
            <w:pPr>
              <w:rPr>
                <w:color w:val="000000"/>
                <w:lang w:eastAsia="en-AU"/>
              </w:rPr>
            </w:pPr>
            <w:proofErr w:type="spellStart"/>
            <w:r w:rsidRPr="003E3A8D">
              <w:rPr>
                <w:color w:val="000000"/>
                <w:lang w:eastAsia="en-AU"/>
              </w:rPr>
              <w:t>Kurtonitj</w:t>
            </w:r>
            <w:proofErr w:type="spellEnd"/>
            <w:r w:rsidRPr="003E3A8D">
              <w:rPr>
                <w:color w:val="000000"/>
                <w:lang w:eastAsia="en-AU"/>
              </w:rPr>
              <w:t xml:space="preserve"> IPA</w:t>
            </w:r>
          </w:p>
        </w:tc>
        <w:tc>
          <w:tcPr>
            <w:tcW w:w="587" w:type="pct"/>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203</w:t>
            </w:r>
          </w:p>
        </w:tc>
        <w:tc>
          <w:tcPr>
            <w:tcW w:w="1985" w:type="pct"/>
            <w:shd w:val="clear" w:color="auto" w:fill="auto"/>
            <w:noWrap/>
            <w:vAlign w:val="center"/>
            <w:hideMark/>
          </w:tcPr>
          <w:p w:rsidR="00C866BC" w:rsidRPr="003E3A8D" w:rsidRDefault="00C866BC">
            <w:pPr>
              <w:rPr>
                <w:color w:val="000000"/>
                <w:lang w:eastAsia="en-AU"/>
              </w:rPr>
            </w:pPr>
            <w:r w:rsidRPr="003E3A8D">
              <w:rPr>
                <w:color w:val="000000"/>
                <w:lang w:eastAsia="en-AU"/>
              </w:rPr>
              <w:t>Stony Rises Woodland</w:t>
            </w:r>
          </w:p>
        </w:tc>
      </w:tr>
      <w:tr w:rsidR="00C866BC" w:rsidRPr="003E3A8D" w:rsidTr="006850F1">
        <w:trPr>
          <w:cantSplit/>
          <w:trHeight w:val="397"/>
        </w:trPr>
        <w:tc>
          <w:tcPr>
            <w:tcW w:w="631" w:type="pct"/>
            <w:tcBorders>
              <w:bottom w:val="single" w:sz="4" w:space="0" w:color="228591"/>
            </w:tcBorders>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57</w:t>
            </w:r>
          </w:p>
        </w:tc>
        <w:tc>
          <w:tcPr>
            <w:tcW w:w="1798" w:type="pct"/>
            <w:tcBorders>
              <w:bottom w:val="single" w:sz="4" w:space="0" w:color="228591"/>
            </w:tcBorders>
            <w:shd w:val="clear" w:color="auto" w:fill="auto"/>
            <w:noWrap/>
            <w:vAlign w:val="center"/>
            <w:hideMark/>
          </w:tcPr>
          <w:p w:rsidR="00C866BC" w:rsidRPr="003E3A8D" w:rsidRDefault="00C866BC">
            <w:pPr>
              <w:rPr>
                <w:color w:val="000000"/>
                <w:lang w:eastAsia="en-AU"/>
              </w:rPr>
            </w:pPr>
            <w:proofErr w:type="spellStart"/>
            <w:r w:rsidRPr="003E3A8D">
              <w:rPr>
                <w:color w:val="000000"/>
                <w:lang w:eastAsia="en-AU"/>
              </w:rPr>
              <w:t>Cobboboonee</w:t>
            </w:r>
            <w:proofErr w:type="spellEnd"/>
            <w:r w:rsidRPr="003E3A8D">
              <w:rPr>
                <w:color w:val="000000"/>
                <w:lang w:eastAsia="en-AU"/>
              </w:rPr>
              <w:t xml:space="preserve"> NP</w:t>
            </w:r>
          </w:p>
        </w:tc>
        <w:tc>
          <w:tcPr>
            <w:tcW w:w="587" w:type="pct"/>
            <w:tcBorders>
              <w:bottom w:val="single" w:sz="4" w:space="0" w:color="228591"/>
            </w:tcBorders>
            <w:shd w:val="clear" w:color="auto" w:fill="auto"/>
            <w:noWrap/>
            <w:vAlign w:val="center"/>
            <w:hideMark/>
          </w:tcPr>
          <w:p w:rsidR="00C866BC" w:rsidRPr="003E3A8D" w:rsidRDefault="00C866BC" w:rsidP="006850F1">
            <w:pPr>
              <w:jc w:val="center"/>
              <w:rPr>
                <w:b/>
                <w:bCs/>
                <w:color w:val="000000"/>
                <w:szCs w:val="28"/>
                <w:lang w:eastAsia="en-AU"/>
              </w:rPr>
            </w:pPr>
            <w:r w:rsidRPr="003E3A8D">
              <w:rPr>
                <w:color w:val="000000"/>
                <w:lang w:eastAsia="en-AU"/>
              </w:rPr>
              <w:t>16</w:t>
            </w:r>
          </w:p>
        </w:tc>
        <w:tc>
          <w:tcPr>
            <w:tcW w:w="1985" w:type="pct"/>
            <w:tcBorders>
              <w:bottom w:val="single" w:sz="4" w:space="0" w:color="228591"/>
            </w:tcBorders>
            <w:shd w:val="clear" w:color="auto" w:fill="auto"/>
            <w:noWrap/>
            <w:vAlign w:val="center"/>
            <w:hideMark/>
          </w:tcPr>
          <w:p w:rsidR="00C866BC" w:rsidRPr="003E3A8D" w:rsidRDefault="00C866BC">
            <w:pPr>
              <w:rPr>
                <w:color w:val="000000"/>
                <w:lang w:eastAsia="en-AU"/>
              </w:rPr>
            </w:pPr>
            <w:r w:rsidRPr="003E3A8D">
              <w:rPr>
                <w:color w:val="000000"/>
                <w:lang w:eastAsia="en-AU"/>
              </w:rPr>
              <w:t>Lowland Forest (in mosaic)</w:t>
            </w:r>
          </w:p>
        </w:tc>
      </w:tr>
    </w:tbl>
    <w:p w:rsidR="00C866BC" w:rsidRDefault="00C866BC" w:rsidP="00C866BC"/>
    <w:p w:rsidR="00C866BC" w:rsidRPr="00B75952" w:rsidRDefault="00C866BC" w:rsidP="00576C1D">
      <w:pPr>
        <w:pStyle w:val="ARIERHD"/>
      </w:pPr>
      <w:r w:rsidRPr="00881BF9">
        <w:t>Koala surveys</w:t>
      </w:r>
      <w:r w:rsidR="00A144B6">
        <w:t>—</w:t>
      </w:r>
      <w:r w:rsidRPr="00881BF9">
        <w:t>additional sites</w:t>
      </w:r>
    </w:p>
    <w:p w:rsidR="00C866BC" w:rsidRPr="004634A8" w:rsidRDefault="00C866BC" w:rsidP="00F6205D">
      <w:pPr>
        <w:pStyle w:val="ARIERBody"/>
      </w:pPr>
      <w:r w:rsidRPr="004634A8">
        <w:t xml:space="preserve">Surveys for </w:t>
      </w:r>
      <w:r w:rsidR="005574FB">
        <w:t>Koala</w:t>
      </w:r>
      <w:r w:rsidRPr="004634A8">
        <w:t xml:space="preserve">s </w:t>
      </w:r>
      <w:r>
        <w:t>followed</w:t>
      </w:r>
      <w:r w:rsidRPr="004634A8">
        <w:t xml:space="preserve"> the double-count method used at Mount Eccles National Park </w:t>
      </w:r>
      <w:r w:rsidRPr="004634A8">
        <w:fldChar w:fldCharType="begin"/>
      </w:r>
      <w:r w:rsidRPr="004634A8">
        <w:instrText xml:space="preserve"> ADDIN EN.CITE &lt;EndNote&gt;&lt;Cite&gt;&lt;Author&gt;Wood&lt;/Author&gt;&lt;Year&gt;2013&lt;/Year&gt;&lt;RecNum&gt;2167&lt;/RecNum&gt;&lt;DisplayText&gt;(Wood 2013)&lt;/DisplayText&gt;&lt;record&gt;&lt;rec-number&gt;2167&lt;/rec-number&gt;&lt;foreign-keys&gt;&lt;key app="EN" db-id="xeztefva5ww22sezaeapxv5s5xw2tsvv2p9p"&gt;2167&lt;/key&gt;&lt;/foreign-keys&gt;&lt;ref-type name="Report"&gt;27&lt;/ref-type&gt;&lt;contributors&gt;&lt;authors&gt;&lt;author&gt;Wood, M.&lt;/author&gt;&lt;/authors&gt;&lt;/contributors&gt;&lt;titles&gt;&lt;title&gt;Mount Eccles National Park Koala Population Survey August 2013&lt;/title&gt;&lt;/titles&gt;&lt;dates&gt;&lt;year&gt;2013&lt;/year&gt;&lt;/dates&gt;&lt;publisher&gt;Report to Parks Victoria, Australian Ecological Research Services&lt;/publisher&gt;&lt;urls&gt;&lt;/urls&gt;&lt;/record&gt;&lt;/Cite&gt;&lt;/EndNote&gt;</w:instrText>
      </w:r>
      <w:r w:rsidRPr="004634A8">
        <w:fldChar w:fldCharType="separate"/>
      </w:r>
      <w:r w:rsidRPr="004634A8">
        <w:t>(</w:t>
      </w:r>
      <w:hyperlink w:anchor="_ENREF_18" w:tooltip="Wood, 2013 #2167" w:history="1">
        <w:r w:rsidRPr="004634A8">
          <w:t>Wood 2013</w:t>
        </w:r>
      </w:hyperlink>
      <w:r w:rsidR="00F66002">
        <w:t>b</w:t>
      </w:r>
      <w:r w:rsidRPr="004634A8">
        <w:t>)</w:t>
      </w:r>
      <w:r w:rsidRPr="004634A8">
        <w:fldChar w:fldCharType="end"/>
      </w:r>
      <w:r w:rsidRPr="004634A8">
        <w:t xml:space="preserve"> and other locations, to ensure that the resultant data were compatible with previous surveys.</w:t>
      </w:r>
    </w:p>
    <w:p w:rsidR="00C866BC" w:rsidRPr="004634A8" w:rsidRDefault="00C866BC" w:rsidP="00F6205D">
      <w:pPr>
        <w:pStyle w:val="ARIERBody"/>
      </w:pPr>
      <w:r w:rsidRPr="004634A8">
        <w:t>Each transect, 300 m long, was established using the predetermined GPS waypoint and orientation.</w:t>
      </w:r>
      <w:r w:rsidR="00285836">
        <w:t xml:space="preserve"> </w:t>
      </w:r>
      <w:r w:rsidRPr="004634A8">
        <w:t xml:space="preserve">The centre line was navigated using a compass, and temporarily marked </w:t>
      </w:r>
      <w:r w:rsidR="00B13C38">
        <w:t>with</w:t>
      </w:r>
      <w:r w:rsidR="00B13C38" w:rsidRPr="004634A8">
        <w:t xml:space="preserve"> </w:t>
      </w:r>
      <w:r w:rsidRPr="004634A8">
        <w:t>measuring tapes (3 x 100 m long).</w:t>
      </w:r>
      <w:r w:rsidR="00285836">
        <w:t xml:space="preserve"> </w:t>
      </w:r>
      <w:r w:rsidRPr="004634A8">
        <w:lastRenderedPageBreak/>
        <w:t xml:space="preserve">Koalas were surveyed </w:t>
      </w:r>
      <w:r w:rsidR="00B13C38">
        <w:t>(</w:t>
      </w:r>
      <w:r w:rsidRPr="004634A8">
        <w:t xml:space="preserve">using the </w:t>
      </w:r>
      <w:r w:rsidR="00B13C38" w:rsidRPr="004634A8">
        <w:t>double</w:t>
      </w:r>
      <w:r w:rsidR="00B13C38">
        <w:t>-</w:t>
      </w:r>
      <w:r w:rsidRPr="004634A8">
        <w:t>count technique</w:t>
      </w:r>
      <w:r w:rsidR="00B13C38">
        <w:t>)</w:t>
      </w:r>
      <w:r w:rsidR="00B13C38" w:rsidRPr="004634A8">
        <w:t xml:space="preserve"> </w:t>
      </w:r>
      <w:r w:rsidRPr="004634A8">
        <w:t xml:space="preserve">by two independent observers commencing </w:t>
      </w:r>
      <w:r w:rsidR="00B13C38" w:rsidRPr="004634A8">
        <w:t>10</w:t>
      </w:r>
      <w:r w:rsidR="00B13C38">
        <w:t> </w:t>
      </w:r>
      <w:r w:rsidRPr="004634A8">
        <w:t>min apart</w:t>
      </w:r>
      <w:r>
        <w:t xml:space="preserve"> </w:t>
      </w:r>
      <w:r>
        <w:fldChar w:fldCharType="begin"/>
      </w:r>
      <w:r>
        <w:instrText xml:space="preserve"> ADDIN ZOTERO_ITEM CSL_CITATION {"citationID":"j7eqt5f40","properties":{"formattedCitation":"(Caughley and Sinclair 1994)","plainCitation":"(Caughley and Sinclair 1994)"},"citationItems":[{"id":2756,"uris":["http://zotero.org/users/634364/items/JK9V66F9"],"uri":["http://zotero.org/users/634364/items/JK9V66F9"],"itemData":{"id":2756,"type":"book","title":"Wildlife ecology and management","publisher":"Blackwell Scientific Publications","publisher-place":"Cambridge, MS","event-place":"Cambridge, MS","author":[{"family":"Caughley","given":"G."},{"family":"Sinclair","given":"A. R. E."}],"issued":{"date-parts":[["1994"]]}}}],"schema":"https://github.com/citation-style-language/schema/raw/master/csl-citation.json"} </w:instrText>
      </w:r>
      <w:r>
        <w:fldChar w:fldCharType="separate"/>
      </w:r>
      <w:r w:rsidRPr="00FB15BE">
        <w:t>(Caughley and Sinclair 1994)</w:t>
      </w:r>
      <w:r>
        <w:fldChar w:fldCharType="end"/>
      </w:r>
      <w:r w:rsidRPr="004634A8">
        <w:t>.</w:t>
      </w:r>
      <w:r w:rsidR="00285836">
        <w:t xml:space="preserve"> </w:t>
      </w:r>
      <w:r w:rsidRPr="004634A8">
        <w:t xml:space="preserve">Walking along the transect, each observer recorded all </w:t>
      </w:r>
      <w:r w:rsidR="005574FB">
        <w:t>Koala</w:t>
      </w:r>
      <w:r w:rsidRPr="004634A8">
        <w:t>s seen within 25 m either side of the transect line (</w:t>
      </w:r>
      <w:r>
        <w:t>see field data sheet, Appendix 3</w:t>
      </w:r>
      <w:r w:rsidRPr="004634A8">
        <w:t>).</w:t>
      </w:r>
      <w:r w:rsidR="00285836">
        <w:t xml:space="preserve"> </w:t>
      </w:r>
      <w:r w:rsidRPr="004634A8">
        <w:t xml:space="preserve">If </w:t>
      </w:r>
      <w:r w:rsidR="005574FB">
        <w:t>Koala</w:t>
      </w:r>
      <w:r w:rsidRPr="004634A8">
        <w:t>s were scarce, but individuals were seen further from (and perpendicular to) the transect, they were included in the count data.</w:t>
      </w:r>
      <w:r w:rsidR="00285836">
        <w:t xml:space="preserve"> </w:t>
      </w:r>
      <w:r w:rsidRPr="004634A8">
        <w:t xml:space="preserve">The perpendicular distance from the transect centre line to the tree containing the </w:t>
      </w:r>
      <w:r w:rsidR="005574FB">
        <w:t>Koala</w:t>
      </w:r>
      <w:r w:rsidRPr="004634A8">
        <w:t xml:space="preserve"> was confirmed using a laser rangefinder (Bushnell 500 or Bushnell 1000), and notes were made of the distance along the transect, side of transect (left or right), tree species being used, approximate height of </w:t>
      </w:r>
      <w:r w:rsidR="005574FB">
        <w:t>Koala</w:t>
      </w:r>
      <w:r w:rsidRPr="004634A8">
        <w:t xml:space="preserve"> in tree, and presence of </w:t>
      </w:r>
      <w:r w:rsidR="00911655" w:rsidRPr="004634A8">
        <w:t>back</w:t>
      </w:r>
      <w:r w:rsidR="00911655">
        <w:t>-</w:t>
      </w:r>
      <w:r w:rsidRPr="004634A8">
        <w:t>young.</w:t>
      </w:r>
      <w:r w:rsidR="00285836">
        <w:t xml:space="preserve"> </w:t>
      </w:r>
      <w:r w:rsidRPr="004634A8">
        <w:t xml:space="preserve">When </w:t>
      </w:r>
      <w:r w:rsidR="005574FB">
        <w:t>Koala</w:t>
      </w:r>
      <w:r w:rsidRPr="004634A8">
        <w:t xml:space="preserve">s were further than 25 m from the transect, </w:t>
      </w:r>
      <w:r w:rsidR="00911655" w:rsidRPr="004634A8">
        <w:t>th</w:t>
      </w:r>
      <w:r w:rsidR="00911655">
        <w:t>at was</w:t>
      </w:r>
      <w:r w:rsidRPr="004634A8">
        <w:t xml:space="preserve"> clearly indicated by a </w:t>
      </w:r>
      <w:r w:rsidR="00911655">
        <w:t>‘</w:t>
      </w:r>
      <w:r w:rsidRPr="004634A8">
        <w:t>Y</w:t>
      </w:r>
      <w:r w:rsidR="00911655">
        <w:t>’</w:t>
      </w:r>
      <w:r w:rsidRPr="004634A8">
        <w:t xml:space="preserve"> in the appropriate column of the field data sheet.</w:t>
      </w:r>
    </w:p>
    <w:p w:rsidR="00C866BC" w:rsidRPr="004634A8" w:rsidRDefault="00C866BC" w:rsidP="00F6205D">
      <w:pPr>
        <w:pStyle w:val="ARIERBody"/>
      </w:pPr>
      <w:r w:rsidRPr="004634A8">
        <w:t xml:space="preserve">Upon completion of </w:t>
      </w:r>
      <w:r>
        <w:t>each</w:t>
      </w:r>
      <w:r w:rsidRPr="004634A8">
        <w:t xml:space="preserve"> survey</w:t>
      </w:r>
      <w:r w:rsidR="004F066F">
        <w:t>,</w:t>
      </w:r>
      <w:r w:rsidRPr="004634A8">
        <w:t xml:space="preserve"> the observers compared their data to determine </w:t>
      </w:r>
      <w:r w:rsidR="005574FB">
        <w:t>Koala</w:t>
      </w:r>
      <w:r w:rsidRPr="004634A8">
        <w:t>s missed by either observer (noting this on the data sheet), and observations were double-checked as necessary.</w:t>
      </w:r>
      <w:r w:rsidR="00285836">
        <w:t xml:space="preserve"> </w:t>
      </w:r>
      <w:r w:rsidRPr="004634A8">
        <w:t>All data were entered into an Access™ database.</w:t>
      </w:r>
      <w:r w:rsidR="00285836">
        <w:t xml:space="preserve"> </w:t>
      </w:r>
      <w:r w:rsidRPr="004634A8">
        <w:t xml:space="preserve">The number of </w:t>
      </w:r>
      <w:r w:rsidR="005574FB">
        <w:t>Koala</w:t>
      </w:r>
      <w:r w:rsidRPr="004634A8">
        <w:t xml:space="preserve">s in each replicate plot and the resultant </w:t>
      </w:r>
      <w:r w:rsidR="005574FB">
        <w:t>Koala</w:t>
      </w:r>
      <w:r w:rsidRPr="004634A8">
        <w:t xml:space="preserve"> population density were later calculated using the </w:t>
      </w:r>
      <w:r>
        <w:t>estimator</w:t>
      </w:r>
      <w:r w:rsidRPr="004634A8">
        <w:t xml:space="preserve"> </w:t>
      </w:r>
      <w:r w:rsidR="004F066F">
        <w:t xml:space="preserve">described </w:t>
      </w:r>
      <w:r w:rsidRPr="004634A8">
        <w:t xml:space="preserve">in </w:t>
      </w:r>
      <w:proofErr w:type="spellStart"/>
      <w:r w:rsidRPr="004634A8">
        <w:t>Caughley</w:t>
      </w:r>
      <w:proofErr w:type="spellEnd"/>
      <w:r w:rsidRPr="004634A8">
        <w:t xml:space="preserve"> and Sinclair (1994).</w:t>
      </w:r>
    </w:p>
    <w:p w:rsidR="00C866BC" w:rsidRPr="00B75952" w:rsidRDefault="00C866BC" w:rsidP="00576C1D">
      <w:pPr>
        <w:pStyle w:val="ARIERHD"/>
      </w:pPr>
      <w:r w:rsidRPr="00881BF9">
        <w:t>Tree condition assessment</w:t>
      </w:r>
      <w:r w:rsidR="00A144B6">
        <w:t>—</w:t>
      </w:r>
      <w:r w:rsidRPr="00881BF9">
        <w:t>additional sites</w:t>
      </w:r>
    </w:p>
    <w:p w:rsidR="00C866BC" w:rsidRPr="004634A8" w:rsidRDefault="00C866BC" w:rsidP="00F6205D">
      <w:pPr>
        <w:pStyle w:val="ARIERBody"/>
      </w:pPr>
      <w:r w:rsidRPr="004634A8">
        <w:t xml:space="preserve">Surveys for canopy condition were undertaken as per the point centre quarter sampling </w:t>
      </w:r>
      <w:r w:rsidR="004F066F">
        <w:t xml:space="preserve">technique </w:t>
      </w:r>
      <w:r w:rsidRPr="004634A8">
        <w:t xml:space="preserve">used at Mt Eccles National Park </w:t>
      </w:r>
      <w:r>
        <w:fldChar w:fldCharType="begin"/>
      </w:r>
      <w:r>
        <w:instrText xml:space="preserve"> ADDIN ZOTERO_ITEM CSL_CITATION {"citationID":"332atak13","properties":{"formattedCitation":"(Wood 2008)","plainCitation":"(Wood 2008)"},"citationItems":[{"id":1112,"uris":["http://zotero.org/users/634364/items/KT346PBG"],"uri":["http://zotero.org/users/634364/items/KT346PBG"],"itemData":{"id":1112,"type":"report","title":"Mount Eccles National Park Manna Gum Condition Assessment August 2008","publisher":"Australian Ecological Research Services","publisher-place":"Portland, Victoria","page":"49","event-place":"Portland, Victoria","number":"Unpublished report to Parks Victoria","author":[{"family":"Wood","given":"M"}],"issued":{"date-parts":[["2008"]]}}}],"schema":"https://github.com/citation-style-language/schema/raw/master/csl-citation.json"} </w:instrText>
      </w:r>
      <w:r>
        <w:fldChar w:fldCharType="separate"/>
      </w:r>
      <w:r w:rsidRPr="008D760C">
        <w:t>(Wood 2008)</w:t>
      </w:r>
      <w:r>
        <w:fldChar w:fldCharType="end"/>
      </w:r>
      <w:r w:rsidRPr="004634A8">
        <w:t xml:space="preserve"> and other locations, to ensure that the resultant data were compatible with previous surveys.</w:t>
      </w:r>
    </w:p>
    <w:p w:rsidR="00C866BC" w:rsidRDefault="00C866BC" w:rsidP="00F6205D">
      <w:pPr>
        <w:pStyle w:val="ARIERBody"/>
      </w:pPr>
      <w:r w:rsidRPr="004634A8">
        <w:t xml:space="preserve">At each 50 m </w:t>
      </w:r>
      <w:r>
        <w:t>interval</w:t>
      </w:r>
      <w:r w:rsidRPr="004634A8">
        <w:t xml:space="preserve"> along the 300 m transect (</w:t>
      </w:r>
      <w:r w:rsidR="00A74DB0" w:rsidRPr="00985524">
        <w:rPr>
          <w:i/>
        </w:rPr>
        <w:t>n</w:t>
      </w:r>
      <w:r w:rsidR="00A74DB0" w:rsidRPr="004634A8">
        <w:t xml:space="preserve"> = 7 survey points</w:t>
      </w:r>
      <w:r w:rsidR="00A74DB0">
        <w:t>, including the start point</w:t>
      </w:r>
      <w:r w:rsidRPr="004634A8">
        <w:t>), the closest mature and live eucalypt (DBH ≥10 cm) within each of the four compass quadrants (north-east, south-east, south-west</w:t>
      </w:r>
      <w:r w:rsidR="00A74DB0">
        <w:t xml:space="preserve"> and</w:t>
      </w:r>
      <w:r w:rsidR="00A74DB0" w:rsidRPr="004634A8">
        <w:t xml:space="preserve"> </w:t>
      </w:r>
      <w:r w:rsidRPr="004634A8">
        <w:t>north-west) was selected (</w:t>
      </w:r>
      <w:r w:rsidR="00A74DB0">
        <w:t>i.e.</w:t>
      </w:r>
      <w:r w:rsidR="00A74DB0" w:rsidRPr="004634A8">
        <w:t xml:space="preserve"> </w:t>
      </w:r>
      <w:r w:rsidRPr="004634A8">
        <w:t>28 trees per transect).</w:t>
      </w:r>
      <w:r w:rsidR="00285836">
        <w:t xml:space="preserve"> </w:t>
      </w:r>
      <w:r w:rsidRPr="004634A8">
        <w:t xml:space="preserve">For each tree, </w:t>
      </w:r>
      <w:r w:rsidR="00A74DB0">
        <w:t xml:space="preserve">the </w:t>
      </w:r>
      <w:r w:rsidRPr="004634A8">
        <w:t>observers recorded the species of eucalypt, distance from the transect survey point, DBH of each stem ≥10 cm, and canopy radius (average of four directions) (see field data sheet, Appendix 2).</w:t>
      </w:r>
      <w:r w:rsidR="00285836">
        <w:t xml:space="preserve"> </w:t>
      </w:r>
      <w:r w:rsidRPr="004634A8">
        <w:t xml:space="preserve">The </w:t>
      </w:r>
      <w:r w:rsidR="00D57DAF">
        <w:t>PFC</w:t>
      </w:r>
      <w:r w:rsidRPr="004634A8">
        <w:t xml:space="preserve"> of the canopy was estimated to </w:t>
      </w:r>
      <w:r w:rsidRPr="006850F1">
        <w:t xml:space="preserve">the nearest 5% using reference photographs </w:t>
      </w:r>
      <w:r w:rsidRPr="006850F1">
        <w:fldChar w:fldCharType="begin"/>
      </w:r>
      <w:r w:rsidRPr="006850F1">
        <w:instrText xml:space="preserve"> ADDIN EN.CITE &lt;EndNote&gt;&lt;Cite&gt;&lt;Author&gt;McDonald&lt;/Author&gt;&lt;Year&gt;1984&lt;/Year&gt;&lt;RecNum&gt;1636&lt;/RecNum&gt;&lt;DisplayText&gt;(McDonald&lt;style face="italic"&gt; et al.&lt;/style&gt; 1984)&lt;/DisplayText&gt;&lt;record&gt;&lt;rec-number&gt;1636&lt;/rec-number&gt;&lt;foreign-keys&gt;&lt;key app="EN" db-id="xeztefva5ww22sezaeapxv5s5xw2tsvv2p9p"&gt;1636&lt;/key&gt;&lt;/foreign-keys&gt;&lt;ref-type name="Book"&gt;6&lt;/ref-type&gt;&lt;contributors&gt;&lt;authors&gt;&lt;author&gt;McDonald, R. C.&lt;/author&gt;&lt;author&gt;Isbell, R. F.&lt;/author&gt;&lt;author&gt;Speight, J. G.&lt;/author&gt;&lt;author&gt;Walker, J.&lt;/author&gt;&lt;author&gt;Hopkins, M. S.&lt;/author&gt;&lt;/authors&gt;&lt;/contributors&gt;&lt;titles&gt;&lt;title&gt;Australian Soil and Land Survey Field Handbook&lt;/title&gt;&lt;/titles&gt;&lt;dates&gt;&lt;year&gt;1984&lt;/year&gt;&lt;/dates&gt;&lt;pub-location&gt;Melbourne&lt;/pub-location&gt;&lt;publisher&gt;Inkata Press&lt;/publisher&gt;&lt;urls&gt;&lt;/urls&gt;&lt;/record&gt;&lt;/Cite&gt;&lt;/EndNote&gt;</w:instrText>
      </w:r>
      <w:r w:rsidRPr="006850F1">
        <w:fldChar w:fldCharType="separate"/>
      </w:r>
      <w:r w:rsidRPr="006850F1">
        <w:rPr>
          <w:noProof/>
        </w:rPr>
        <w:t>(</w:t>
      </w:r>
      <w:hyperlink w:anchor="_ENREF_11" w:tooltip="McDonald, 1984 #1636" w:history="1">
        <w:r w:rsidRPr="006850F1">
          <w:rPr>
            <w:noProof/>
          </w:rPr>
          <w:t>McDonald et al. 1984</w:t>
        </w:r>
      </w:hyperlink>
      <w:r w:rsidRPr="006850F1">
        <w:rPr>
          <w:noProof/>
        </w:rPr>
        <w:t>)</w:t>
      </w:r>
      <w:r w:rsidRPr="006850F1">
        <w:fldChar w:fldCharType="end"/>
      </w:r>
      <w:r w:rsidRPr="006850F1">
        <w:t>, and the defoliation class (</w:t>
      </w:r>
      <w:r w:rsidR="00A74DB0">
        <w:t>nine</w:t>
      </w:r>
      <w:r w:rsidR="00A74DB0" w:rsidRPr="006850F1">
        <w:t xml:space="preserve"> </w:t>
      </w:r>
      <w:r w:rsidRPr="006850F1">
        <w:t xml:space="preserve">classes, </w:t>
      </w:r>
      <w:r w:rsidR="00A74DB0">
        <w:t>–</w:t>
      </w:r>
      <w:r w:rsidRPr="006850F1">
        <w:t>1</w:t>
      </w:r>
      <w:r w:rsidRPr="004634A8">
        <w:t xml:space="preserve"> to 7) was also estimated using reference photographs (Kelly 2000, cited in Wood 2</w:t>
      </w:r>
      <w:r>
        <w:t>008).</w:t>
      </w:r>
      <w:r w:rsidR="00285836">
        <w:t xml:space="preserve"> </w:t>
      </w:r>
      <w:r>
        <w:t>For private land sites (translocation trial donor sites), t</w:t>
      </w:r>
      <w:r w:rsidRPr="004634A8">
        <w:t xml:space="preserve">he GPS location (GDA94, Zone 54) of each survey point was recorded to facilitate future </w:t>
      </w:r>
      <w:r>
        <w:t>monitoring</w:t>
      </w:r>
      <w:r w:rsidRPr="004634A8">
        <w:t>.</w:t>
      </w:r>
      <w:r w:rsidR="00285836">
        <w:t xml:space="preserve"> </w:t>
      </w:r>
      <w:r w:rsidRPr="004634A8">
        <w:t>All data were entered into an Access™ database, and estimates of live tree density and leaf area per hectare for each tree species were later calculated as per Wood (200</w:t>
      </w:r>
      <w:r>
        <w:t>8</w:t>
      </w:r>
      <w:r w:rsidRPr="004634A8">
        <w:t>).</w:t>
      </w:r>
    </w:p>
    <w:p w:rsidR="00285836" w:rsidRDefault="00C866BC" w:rsidP="00576C1D">
      <w:pPr>
        <w:pStyle w:val="ARIERHD"/>
      </w:pPr>
      <w:r>
        <w:t>Other survey data</w:t>
      </w:r>
    </w:p>
    <w:p w:rsidR="00285836" w:rsidRDefault="00C866BC" w:rsidP="00F6205D">
      <w:pPr>
        <w:pStyle w:val="ARIERBody"/>
      </w:pPr>
      <w:r>
        <w:t xml:space="preserve">In addition to the 15 sites surveyed above, we </w:t>
      </w:r>
      <w:r w:rsidR="00A74DB0">
        <w:t xml:space="preserve">included </w:t>
      </w:r>
      <w:r>
        <w:t xml:space="preserve">data from three other sources </w:t>
      </w:r>
      <w:r w:rsidR="00A74DB0">
        <w:t>(</w:t>
      </w:r>
      <w:r>
        <w:t xml:space="preserve">collected </w:t>
      </w:r>
      <w:r w:rsidR="00A74DB0">
        <w:t xml:space="preserve">using </w:t>
      </w:r>
      <w:r>
        <w:t xml:space="preserve">similar </w:t>
      </w:r>
      <w:r w:rsidR="00A74DB0">
        <w:t>techniques)</w:t>
      </w:r>
      <w:r>
        <w:t>.</w:t>
      </w:r>
      <w:r w:rsidR="00285836">
        <w:t xml:space="preserve"> </w:t>
      </w:r>
      <w:r>
        <w:t>These data sources were</w:t>
      </w:r>
      <w:r w:rsidR="00A74DB0">
        <w:t>:</w:t>
      </w:r>
    </w:p>
    <w:p w:rsidR="00C866BC" w:rsidRDefault="00F6205D" w:rsidP="00AA27C1">
      <w:pPr>
        <w:pStyle w:val="ARIERBody"/>
        <w:ind w:left="426" w:hanging="426"/>
      </w:pPr>
      <w:r>
        <w:t>1.</w:t>
      </w:r>
      <w:r w:rsidR="00AA27C1">
        <w:tab/>
      </w:r>
      <w:proofErr w:type="spellStart"/>
      <w:r w:rsidR="00C866BC">
        <w:t>Gunditj</w:t>
      </w:r>
      <w:proofErr w:type="spellEnd"/>
      <w:r w:rsidR="00C866BC">
        <w:t xml:space="preserve"> </w:t>
      </w:r>
      <w:proofErr w:type="spellStart"/>
      <w:r w:rsidR="00C866BC">
        <w:t>Mirring</w:t>
      </w:r>
      <w:proofErr w:type="spellEnd"/>
      <w:r w:rsidR="00C866BC">
        <w:t xml:space="preserve"> Indigenous Protected Areas near Mt Eccles </w:t>
      </w:r>
      <w:r w:rsidR="00C866BC" w:rsidRPr="009636E2">
        <w:fldChar w:fldCharType="begin"/>
      </w:r>
      <w:r w:rsidR="00C866BC" w:rsidRPr="009636E2">
        <w:instrText xml:space="preserve"> ADDIN EN.CITE &lt;EndNote&gt;&lt;Cite&gt;&lt;Author&gt;AERS&lt;/Author&gt;&lt;Year&gt;2013&lt;/Year&gt;&lt;RecNum&gt;2097&lt;/RecNum&gt;&lt;DisplayText&gt;(AERS 2013)&lt;/DisplayText&gt;&lt;record&gt;&lt;rec-number&gt;2097&lt;/rec-number&gt;&lt;foreign-keys&gt;&lt;key app="EN" db-id="xeztefva5ww22sezaeapxv5s5xw2tsvv2p9p"&gt;2097&lt;/key&gt;&lt;/foreign-keys&gt;&lt;ref-type name="Report"&gt;27&lt;/ref-type&gt;&lt;contributors&gt;&lt;authors&gt;&lt;author&gt;AERS&lt;/author&gt;&lt;/authors&gt;&lt;/contributors&gt;&lt;titles&gt;&lt;title&gt;Manna Gum Condition and Koala Density Within Gunditj Mirring Indigenous Protected Areas, South West Victoria&lt;/title&gt;&lt;/titles&gt;&lt;dates&gt;&lt;year&gt;2013&lt;/year&gt;&lt;/dates&gt;&lt;publisher&gt;Report to Gunditj Mirring Traditional Owners Aboriginal Corporation and Parks Victoria by Australian Ecological Research Services&lt;/publisher&gt;&lt;urls&gt;&lt;/urls&gt;&lt;/record&gt;&lt;/Cite&gt;&lt;/EndNote&gt;</w:instrText>
      </w:r>
      <w:r w:rsidR="00C866BC" w:rsidRPr="009636E2">
        <w:fldChar w:fldCharType="separate"/>
      </w:r>
      <w:r w:rsidR="00C866BC" w:rsidRPr="009636E2">
        <w:t>(</w:t>
      </w:r>
      <w:r w:rsidR="00C866BC">
        <w:t>Wood</w:t>
      </w:r>
      <w:r w:rsidR="00C866BC" w:rsidRPr="009636E2">
        <w:fldChar w:fldCharType="end"/>
      </w:r>
      <w:r w:rsidR="00C866BC">
        <w:t xml:space="preserve"> 2013</w:t>
      </w:r>
      <w:r w:rsidR="00712027">
        <w:t>a</w:t>
      </w:r>
      <w:r w:rsidR="00C866BC">
        <w:t>)</w:t>
      </w:r>
      <w:r w:rsidR="00A74DB0">
        <w:t xml:space="preserve"> – f</w:t>
      </w:r>
      <w:r w:rsidR="00C866BC">
        <w:t>our freehold properties containing a total of 18 plots</w:t>
      </w:r>
      <w:r w:rsidR="00A74DB0">
        <w:t>,</w:t>
      </w:r>
      <w:r w:rsidR="00C866BC">
        <w:t xml:space="preserve"> with </w:t>
      </w:r>
      <w:r w:rsidR="005574FB">
        <w:t>Koala</w:t>
      </w:r>
      <w:r w:rsidR="00C866BC">
        <w:t xml:space="preserve"> densities ranging from 0.5 to 3.0 </w:t>
      </w:r>
      <w:r w:rsidR="005574FB">
        <w:t>Koala</w:t>
      </w:r>
      <w:r w:rsidR="00C866BC">
        <w:t xml:space="preserve">s/ha, </w:t>
      </w:r>
      <w:r w:rsidR="00C866BC" w:rsidRPr="009636E2">
        <w:t>monitored by Australian Ecological Services</w:t>
      </w:r>
      <w:r w:rsidR="00C866BC">
        <w:t>.</w:t>
      </w:r>
    </w:p>
    <w:p w:rsidR="00C866BC" w:rsidRDefault="00F6205D" w:rsidP="00AA27C1">
      <w:pPr>
        <w:pStyle w:val="ARIERBody"/>
        <w:ind w:left="426" w:hanging="426"/>
      </w:pPr>
      <w:r>
        <w:t>2.</w:t>
      </w:r>
      <w:r w:rsidR="00AA27C1">
        <w:tab/>
      </w:r>
      <w:r w:rsidR="00C866BC">
        <w:t xml:space="preserve">Cape Otway National Park </w:t>
      </w:r>
      <w:r w:rsidR="00C866BC">
        <w:fldChar w:fldCharType="begin"/>
      </w:r>
      <w:r w:rsidR="00C866BC">
        <w:instrText xml:space="preserve"> ADDIN ZOTERO_ITEM CSL_CITATION {"citationID":"1e5oi07qdc","properties":{"formattedCitation":"(Gibson and Thomas 2012)","plainCitation":"(Gibson and Thomas 2012)"},"citationItems":[{"id":5243,"uris":["http://zotero.org/users/634364/items/NW7RDBVG"],"uri":["http://zotero.org/users/634364/items/NW7RDBVG"],"itemData":{"id":5243,"type":"report","title":"Great Otway National Park Pilot Koala and Tree Condition Survey","publisher":"BIOSIS Research Pty. Ltd.","publisher-place":"Ballarat","page":"48","event-place":"Ballarat","number":"Report to Parks Victoria","author":[{"family":"Gibson","given":"M"},{"family":"Thomas","given":"G"}],"issued":{"date-parts":[["2012"]]}}}],"schema":"https://github.com/citation-style-language/schema/raw/master/csl-citation.json"} </w:instrText>
      </w:r>
      <w:r w:rsidR="00C866BC">
        <w:fldChar w:fldCharType="separate"/>
      </w:r>
      <w:r w:rsidR="00C866BC" w:rsidRPr="0016394C">
        <w:t>(Gibson and Thomas 2012)</w:t>
      </w:r>
      <w:r w:rsidR="00C866BC">
        <w:fldChar w:fldCharType="end"/>
      </w:r>
      <w:r w:rsidR="00A74DB0">
        <w:t xml:space="preserve"> – f</w:t>
      </w:r>
      <w:r w:rsidR="00C866BC">
        <w:t xml:space="preserve">our sites containing a total of 13 plots, each 1.5 ha, assessed by </w:t>
      </w:r>
      <w:proofErr w:type="spellStart"/>
      <w:r w:rsidR="00C866BC">
        <w:t>Biosis</w:t>
      </w:r>
      <w:proofErr w:type="spellEnd"/>
      <w:r w:rsidR="00C866BC">
        <w:t xml:space="preserve"> Research.</w:t>
      </w:r>
      <w:r w:rsidR="00285836">
        <w:t xml:space="preserve"> </w:t>
      </w:r>
      <w:r w:rsidR="00C866BC">
        <w:t xml:space="preserve">Koala densities ranged from 0.5 to 8 </w:t>
      </w:r>
      <w:r w:rsidR="005574FB">
        <w:t>Koala</w:t>
      </w:r>
      <w:r w:rsidR="00C866BC">
        <w:t>s/ha</w:t>
      </w:r>
      <w:r w:rsidR="00A74DB0">
        <w:t>.</w:t>
      </w:r>
    </w:p>
    <w:p w:rsidR="00285836" w:rsidRDefault="00F6205D" w:rsidP="00AA27C1">
      <w:pPr>
        <w:pStyle w:val="ARIERBody"/>
        <w:ind w:left="426" w:hanging="426"/>
      </w:pPr>
      <w:r>
        <w:t>3.</w:t>
      </w:r>
      <w:r w:rsidR="00AA27C1">
        <w:tab/>
      </w:r>
      <w:r w:rsidR="00C866BC">
        <w:t>Cape Otway Private land (</w:t>
      </w:r>
      <w:proofErr w:type="spellStart"/>
      <w:r w:rsidR="00C866BC">
        <w:t>Whisson</w:t>
      </w:r>
      <w:proofErr w:type="spellEnd"/>
      <w:r w:rsidR="00C866BC">
        <w:t xml:space="preserve"> </w:t>
      </w:r>
      <w:r w:rsidR="00E11C2B">
        <w:t xml:space="preserve">et al. </w:t>
      </w:r>
      <w:r w:rsidR="00C866BC">
        <w:t>2016)</w:t>
      </w:r>
      <w:r w:rsidR="00A74DB0">
        <w:t xml:space="preserve"> – d</w:t>
      </w:r>
      <w:r w:rsidR="00C866BC">
        <w:t xml:space="preserve">ata from several sites in two areas (Bimbi Park and Lighthouse) collected by </w:t>
      </w:r>
      <w:proofErr w:type="spellStart"/>
      <w:r w:rsidR="00C866BC">
        <w:t>Desley</w:t>
      </w:r>
      <w:proofErr w:type="spellEnd"/>
      <w:r w:rsidR="00C866BC">
        <w:t xml:space="preserve"> </w:t>
      </w:r>
      <w:proofErr w:type="spellStart"/>
      <w:r w:rsidR="00C866BC">
        <w:t>Whisson</w:t>
      </w:r>
      <w:proofErr w:type="spellEnd"/>
      <w:r w:rsidR="00C866BC">
        <w:t xml:space="preserve"> (Deakin University) and Alistair Melzer (Central Queensland University) with support from the </w:t>
      </w:r>
      <w:proofErr w:type="spellStart"/>
      <w:r w:rsidR="00C866BC">
        <w:t>Earthwatch</w:t>
      </w:r>
      <w:proofErr w:type="spellEnd"/>
      <w:r w:rsidR="00C866BC">
        <w:t xml:space="preserve"> </w:t>
      </w:r>
      <w:r w:rsidR="00A74DB0">
        <w:t xml:space="preserve">Institute </w:t>
      </w:r>
      <w:r w:rsidR="00C866BC">
        <w:t>during 2008</w:t>
      </w:r>
      <w:r w:rsidR="00F051B7">
        <w:t>–</w:t>
      </w:r>
      <w:r w:rsidR="00C866BC">
        <w:t>2015.</w:t>
      </w:r>
      <w:r w:rsidR="00285836">
        <w:t xml:space="preserve"> </w:t>
      </w:r>
      <w:r w:rsidR="00C866BC">
        <w:t xml:space="preserve">Koala densities ranged from 0.0 to 20 </w:t>
      </w:r>
      <w:r w:rsidR="005574FB">
        <w:t>Koala</w:t>
      </w:r>
      <w:r w:rsidR="00C866BC">
        <w:t>s/ha.</w:t>
      </w:r>
    </w:p>
    <w:p w:rsidR="00C866BC" w:rsidRDefault="00F6205D" w:rsidP="00AA27C1">
      <w:pPr>
        <w:pStyle w:val="ARIERBody"/>
        <w:ind w:left="426" w:hanging="426"/>
      </w:pPr>
      <w:r>
        <w:t>4.</w:t>
      </w:r>
      <w:r w:rsidR="00AA27C1">
        <w:tab/>
      </w:r>
      <w:r w:rsidR="00C866BC">
        <w:t>Cape Otway Private land</w:t>
      </w:r>
      <w:r w:rsidR="00A74DB0">
        <w:t xml:space="preserve"> – d</w:t>
      </w:r>
      <w:r w:rsidR="00C866BC">
        <w:t xml:space="preserve">ata collected in 2015 by the Conservation Ecology Centre (J. Pascoe </w:t>
      </w:r>
      <w:proofErr w:type="spellStart"/>
      <w:r w:rsidR="00A74DB0">
        <w:t>unpubl</w:t>
      </w:r>
      <w:proofErr w:type="spellEnd"/>
      <w:r w:rsidR="00A74DB0">
        <w:t>. data</w:t>
      </w:r>
      <w:r w:rsidR="00C866BC">
        <w:t xml:space="preserve">) from 13 sites in the </w:t>
      </w:r>
      <w:r w:rsidR="00A4160B">
        <w:t>Manna Gum</w:t>
      </w:r>
      <w:r w:rsidR="00C866BC">
        <w:t xml:space="preserve"> woodlands that were heavily impacted by </w:t>
      </w:r>
      <w:r w:rsidR="005574FB">
        <w:t>Koala</w:t>
      </w:r>
      <w:r w:rsidR="00C866BC">
        <w:t>s.</w:t>
      </w:r>
    </w:p>
    <w:p w:rsidR="00C866BC" w:rsidRDefault="00C866BC" w:rsidP="00F6205D">
      <w:pPr>
        <w:pStyle w:val="ARIERBody"/>
      </w:pPr>
      <w:r>
        <w:t xml:space="preserve">Data </w:t>
      </w:r>
      <w:r w:rsidR="00A74DB0">
        <w:t xml:space="preserve">sources 1 and 2 used the same data </w:t>
      </w:r>
      <w:r>
        <w:t xml:space="preserve">collection procedures for canopy measurements and </w:t>
      </w:r>
      <w:r w:rsidR="005574FB">
        <w:t>Koala</w:t>
      </w:r>
      <w:r>
        <w:t xml:space="preserve"> surveys as </w:t>
      </w:r>
      <w:r w:rsidR="00A74DB0">
        <w:t>described above</w:t>
      </w:r>
      <w:r>
        <w:t>.</w:t>
      </w:r>
      <w:r w:rsidR="00285836">
        <w:t xml:space="preserve"> </w:t>
      </w:r>
      <w:r>
        <w:t>Data source 3 used slightly different methods</w:t>
      </w:r>
      <w:r w:rsidR="00A74DB0">
        <w:t>;</w:t>
      </w:r>
      <w:r>
        <w:t xml:space="preserve"> hence, </w:t>
      </w:r>
      <w:r w:rsidR="00A74DB0">
        <w:t xml:space="preserve">those </w:t>
      </w:r>
      <w:r>
        <w:t>data are not strictly comparable</w:t>
      </w:r>
      <w:r w:rsidR="00A74DB0">
        <w:t>. However,</w:t>
      </w:r>
      <w:r>
        <w:t xml:space="preserve"> </w:t>
      </w:r>
      <w:r w:rsidR="00A74DB0">
        <w:t xml:space="preserve">they </w:t>
      </w:r>
      <w:r>
        <w:t xml:space="preserve">are particularly important </w:t>
      </w:r>
      <w:r w:rsidR="00A74DB0">
        <w:t xml:space="preserve">because </w:t>
      </w:r>
      <w:r>
        <w:t xml:space="preserve">they document the status of </w:t>
      </w:r>
      <w:r w:rsidR="005574FB">
        <w:t>Koala</w:t>
      </w:r>
      <w:r>
        <w:t xml:space="preserve"> populations and canopy cover both leading up to and following a collapse in the forest canopy and </w:t>
      </w:r>
      <w:r w:rsidR="00A74DB0">
        <w:t xml:space="preserve">the </w:t>
      </w:r>
      <w:r>
        <w:t xml:space="preserve">subsequent collapse of the </w:t>
      </w:r>
      <w:r w:rsidR="005574FB">
        <w:t>Koala</w:t>
      </w:r>
      <w:r>
        <w:t xml:space="preserve"> population.</w:t>
      </w:r>
      <w:r w:rsidR="00285836">
        <w:t xml:space="preserve"> </w:t>
      </w:r>
      <w:r>
        <w:t xml:space="preserve">Data from source 4 was also not used in the analysis </w:t>
      </w:r>
      <w:r w:rsidR="00A74DB0">
        <w:t xml:space="preserve">because </w:t>
      </w:r>
      <w:r>
        <w:t>individual trees were not assessed</w:t>
      </w:r>
      <w:r w:rsidR="00A74DB0">
        <w:t>;</w:t>
      </w:r>
      <w:r>
        <w:t xml:space="preserve"> hence, the data were not comparable with the other data sources used here.</w:t>
      </w:r>
    </w:p>
    <w:p w:rsidR="00C866BC" w:rsidRDefault="00C866BC" w:rsidP="006850F1">
      <w:pPr>
        <w:pStyle w:val="ARIERHD"/>
        <w:keepNext/>
      </w:pPr>
      <w:r>
        <w:lastRenderedPageBreak/>
        <w:t xml:space="preserve">Canopy defoliation levels in coastal forests subject to </w:t>
      </w:r>
      <w:r w:rsidR="005574FB">
        <w:t>Koala</w:t>
      </w:r>
      <w:r>
        <w:t xml:space="preserve"> browsing</w:t>
      </w:r>
    </w:p>
    <w:p w:rsidR="00C866BC" w:rsidRDefault="00C866BC" w:rsidP="00F6205D">
      <w:pPr>
        <w:pStyle w:val="ARIERBody"/>
      </w:pPr>
      <w:r>
        <w:t xml:space="preserve">We estimated the levels of canopy defoliation for </w:t>
      </w:r>
      <w:r w:rsidR="00A74DB0">
        <w:t xml:space="preserve">various </w:t>
      </w:r>
      <w:r>
        <w:t xml:space="preserve">eucalypt species </w:t>
      </w:r>
      <w:r w:rsidR="00A74DB0">
        <w:t xml:space="preserve">at </w:t>
      </w:r>
      <w:r>
        <w:t>the 15 sites sampled in Table</w:t>
      </w:r>
      <w:r w:rsidR="00294F19">
        <w:t> </w:t>
      </w:r>
      <w:r w:rsidR="00A74DB0">
        <w:t>2,</w:t>
      </w:r>
      <w:r>
        <w:t xml:space="preserve"> as well as from the data in sources 1 &amp; 2 above</w:t>
      </w:r>
      <w:r w:rsidR="00A74DB0">
        <w:t>,</w:t>
      </w:r>
      <w:r>
        <w:t xml:space="preserve"> by calculating the proportion of </w:t>
      </w:r>
      <w:r w:rsidR="00A96C0F">
        <w:t>trees</w:t>
      </w:r>
      <w:r>
        <w:t xml:space="preserve"> categorised as below the foliar cover threshold (as determined above).</w:t>
      </w:r>
      <w:r w:rsidR="00285836">
        <w:t xml:space="preserve"> </w:t>
      </w:r>
      <w:r>
        <w:t xml:space="preserve">Each site was also classified according to whether it was dominated by </w:t>
      </w:r>
      <w:r w:rsidR="00A4160B">
        <w:t>Manna Gum</w:t>
      </w:r>
      <w:r>
        <w:t xml:space="preserve">, without </w:t>
      </w:r>
      <w:r w:rsidR="00A4160B">
        <w:t>Manna Gum</w:t>
      </w:r>
      <w:r w:rsidR="00A74DB0">
        <w:t>,</w:t>
      </w:r>
      <w:r>
        <w:t xml:space="preserve"> or had </w:t>
      </w:r>
      <w:r w:rsidR="00A96C0F">
        <w:t>some</w:t>
      </w:r>
      <w:r>
        <w:t xml:space="preserve"> </w:t>
      </w:r>
      <w:r w:rsidR="00A4160B">
        <w:t>Manna Gum</w:t>
      </w:r>
      <w:r>
        <w:t xml:space="preserve"> </w:t>
      </w:r>
      <w:r w:rsidR="00A96C0F">
        <w:t xml:space="preserve">as well as </w:t>
      </w:r>
      <w:r>
        <w:t>other eucalypts.</w:t>
      </w:r>
      <w:r w:rsidR="00285836">
        <w:t xml:space="preserve"> </w:t>
      </w:r>
      <w:r>
        <w:t xml:space="preserve">We then attempted to determine relationships between levels of canopy defoliation for </w:t>
      </w:r>
      <w:r w:rsidR="00A74DB0">
        <w:t xml:space="preserve">the various </w:t>
      </w:r>
      <w:r>
        <w:t xml:space="preserve">eucalypt species and </w:t>
      </w:r>
      <w:r w:rsidR="005574FB">
        <w:t>Koala</w:t>
      </w:r>
      <w:r>
        <w:t xml:space="preserve"> density by fitting logistic regressions to the proportion of defoliated </w:t>
      </w:r>
      <w:r w:rsidR="00A96C0F">
        <w:t>trees</w:t>
      </w:r>
      <w:r>
        <w:t xml:space="preserve"> for each species at each site and </w:t>
      </w:r>
      <w:r w:rsidR="00A74DB0">
        <w:t xml:space="preserve">to </w:t>
      </w:r>
      <w:r w:rsidR="005574FB">
        <w:t>Koala</w:t>
      </w:r>
      <w:r>
        <w:t xml:space="preserve"> density.</w:t>
      </w:r>
      <w:r w:rsidR="00285836">
        <w:t xml:space="preserve"> </w:t>
      </w:r>
      <w:r>
        <w:t xml:space="preserve">We then used these relationships to estimate </w:t>
      </w:r>
      <w:r w:rsidR="00A74DB0">
        <w:t xml:space="preserve">the </w:t>
      </w:r>
      <w:r>
        <w:t xml:space="preserve">levels of </w:t>
      </w:r>
      <w:r w:rsidR="00A96C0F">
        <w:t>canopy</w:t>
      </w:r>
      <w:r>
        <w:t xml:space="preserve"> defoliation that could be expected at low (or zero) </w:t>
      </w:r>
      <w:r w:rsidR="005574FB">
        <w:t>Koala</w:t>
      </w:r>
      <w:r>
        <w:t xml:space="preserve"> densities</w:t>
      </w:r>
      <w:r w:rsidR="00A74DB0">
        <w:t>,</w:t>
      </w:r>
      <w:r>
        <w:t xml:space="preserve"> as well as estimating a threshold level of canopy defoliation and </w:t>
      </w:r>
      <w:r w:rsidR="005574FB">
        <w:t>Koala</w:t>
      </w:r>
      <w:r>
        <w:t xml:space="preserve"> density for </w:t>
      </w:r>
      <w:r w:rsidR="00A4160B">
        <w:t>Manna Gum</w:t>
      </w:r>
      <w:r>
        <w:t xml:space="preserve"> forests that could be used to define a prototype habitat health trigger.</w:t>
      </w:r>
    </w:p>
    <w:p w:rsidR="00285836" w:rsidRDefault="0027068A" w:rsidP="006850F1">
      <w:pPr>
        <w:pStyle w:val="ARIERHB"/>
      </w:pPr>
      <w:bookmarkStart w:id="30" w:name="_Toc455406125"/>
      <w:r>
        <w:t>2.</w:t>
      </w:r>
      <w:r w:rsidR="00C42D27">
        <w:t>2</w:t>
      </w:r>
      <w:r>
        <w:tab/>
      </w:r>
      <w:r w:rsidR="00E21680">
        <w:t>Carrying capacity of Koala habitat</w:t>
      </w:r>
      <w:r w:rsidR="00C866BC">
        <w:t xml:space="preserve"> at Cape Otway</w:t>
      </w:r>
      <w:bookmarkEnd w:id="30"/>
    </w:p>
    <w:p w:rsidR="00C866BC" w:rsidRDefault="00C866BC" w:rsidP="00F6205D">
      <w:pPr>
        <w:pStyle w:val="ARIERBody"/>
      </w:pPr>
      <w:r>
        <w:t xml:space="preserve">A central challenge in population ecology is to explain the persistence of populations </w:t>
      </w:r>
      <w:r>
        <w:fldChar w:fldCharType="begin"/>
      </w:r>
      <w:r>
        <w:instrText xml:space="preserve"> ADDIN ZOTERO_ITEM CSL_CITATION {"citationID":"1ggjlkvl8u","properties":{"formattedCitation":"{\\rtf (Murdoch {\\i{}et al.} 2003)}","plainCitation":"(Murdoch et al. 2003)"},"citationItems":[{"id":5248,"uris":["http://zotero.org/users/634364/items/HCFUNF6Q"],"uri":["http://zotero.org/users/634364/items/HCFUNF6Q"],"itemData":{"id":5248,"type":"book","title":"Consumer-resource dynamics","publisher":"Princeton University Press","volume":"Monographs in Population Biology 36","author":[{"family":"Murdoch","given":"W.W."},{"family":"Briggs","given":"C. J."},{"family":"Nisbet","given":"R. M."}],"issued":{"date-parts":[["2003"]]}}}],"schema":"https://github.com/citation-style-language/schema/raw/master/csl-citation.json"} </w:instrText>
      </w:r>
      <w:r>
        <w:fldChar w:fldCharType="separate"/>
      </w:r>
      <w:r w:rsidRPr="00FB15BE">
        <w:t xml:space="preserve">(Murdoch </w:t>
      </w:r>
      <w:r w:rsidR="008C4522" w:rsidRPr="006850F1">
        <w:rPr>
          <w:iCs/>
        </w:rPr>
        <w:t>et al.</w:t>
      </w:r>
      <w:r w:rsidRPr="00FB15BE">
        <w:t xml:space="preserve"> 2003)</w:t>
      </w:r>
      <w:r>
        <w:fldChar w:fldCharType="end"/>
      </w:r>
      <w:r>
        <w:t>.</w:t>
      </w:r>
      <w:r w:rsidR="00285836">
        <w:t xml:space="preserve"> </w:t>
      </w:r>
      <w:r>
        <w:t xml:space="preserve">In the natural world, the extinction of species or populations is usually rare, </w:t>
      </w:r>
      <w:r w:rsidR="00503A83">
        <w:t xml:space="preserve">because </w:t>
      </w:r>
      <w:r>
        <w:t>most natural populations are subject to regulation over some particular spatial scale.</w:t>
      </w:r>
      <w:r w:rsidR="00285836">
        <w:t xml:space="preserve"> </w:t>
      </w:r>
      <w:r>
        <w:t xml:space="preserve">Here we define regulation as factors or mechanisms that act to return a population to its </w:t>
      </w:r>
      <w:r w:rsidRPr="00721106">
        <w:rPr>
          <w:i/>
        </w:rPr>
        <w:t>equilibrium</w:t>
      </w:r>
      <w:r>
        <w:t xml:space="preserve"> </w:t>
      </w:r>
      <w:r w:rsidRPr="00825314">
        <w:rPr>
          <w:i/>
        </w:rPr>
        <w:t>density</w:t>
      </w:r>
      <w:r>
        <w:t xml:space="preserve"> (also termed </w:t>
      </w:r>
      <w:r w:rsidRPr="00560E65">
        <w:rPr>
          <w:i/>
        </w:rPr>
        <w:t>carrying capacity</w:t>
      </w:r>
      <w:r>
        <w:t xml:space="preserve"> or </w:t>
      </w:r>
      <w:r w:rsidRPr="00F02F54">
        <w:rPr>
          <w:i/>
        </w:rPr>
        <w:t>K</w:t>
      </w:r>
      <w:r>
        <w:t>).</w:t>
      </w:r>
      <w:r w:rsidR="00285836">
        <w:t xml:space="preserve"> </w:t>
      </w:r>
      <w:r>
        <w:t>Regulated population</w:t>
      </w:r>
      <w:r w:rsidR="00503A83">
        <w:t>s</w:t>
      </w:r>
      <w:r>
        <w:t xml:space="preserve"> can exhibit a range of dynamics from relative stability</w:t>
      </w:r>
      <w:r w:rsidR="00503A83">
        <w:t xml:space="preserve"> (</w:t>
      </w:r>
      <w:r>
        <w:t xml:space="preserve">with </w:t>
      </w:r>
      <w:r w:rsidR="00503A83">
        <w:t xml:space="preserve">small </w:t>
      </w:r>
      <w:r>
        <w:t>fluctuations around equilibrium density</w:t>
      </w:r>
      <w:r w:rsidR="00503A83">
        <w:t>)</w:t>
      </w:r>
      <w:r>
        <w:t xml:space="preserve"> to relative instability </w:t>
      </w:r>
      <w:r w:rsidR="00503A83">
        <w:t>(</w:t>
      </w:r>
      <w:r>
        <w:t>characterised by high fluctuations around equilibrium density</w:t>
      </w:r>
      <w:r w:rsidR="00503A83">
        <w:t>)</w:t>
      </w:r>
      <w:r>
        <w:t>.</w:t>
      </w:r>
      <w:r w:rsidR="00285836">
        <w:t xml:space="preserve"> </w:t>
      </w:r>
      <w:r>
        <w:t xml:space="preserve">The principle mechanism by which populations are regulated is known as </w:t>
      </w:r>
      <w:r w:rsidRPr="0052047B">
        <w:rPr>
          <w:i/>
        </w:rPr>
        <w:t>density</w:t>
      </w:r>
      <w:r w:rsidR="009535D5">
        <w:rPr>
          <w:i/>
        </w:rPr>
        <w:t xml:space="preserve"> </w:t>
      </w:r>
      <w:r w:rsidRPr="0052047B">
        <w:rPr>
          <w:i/>
        </w:rPr>
        <w:t>dependence</w:t>
      </w:r>
      <w:r>
        <w:t>.</w:t>
      </w:r>
      <w:r w:rsidR="00285836">
        <w:t xml:space="preserve"> </w:t>
      </w:r>
      <w:r>
        <w:t xml:space="preserve">If either the birth rate or the death rate of individuals in a population changes as the population density changes, then we characterise these changes as being </w:t>
      </w:r>
      <w:r w:rsidR="009535D5">
        <w:t>‘</w:t>
      </w:r>
      <w:r>
        <w:t>density</w:t>
      </w:r>
      <w:r w:rsidR="009535D5">
        <w:t xml:space="preserve"> </w:t>
      </w:r>
      <w:r>
        <w:t>dependent</w:t>
      </w:r>
      <w:r w:rsidR="009535D5">
        <w:t>’,</w:t>
      </w:r>
      <w:r>
        <w:t xml:space="preserve"> with the underlying causes for the changes being due to density-dependent factors </w:t>
      </w:r>
      <w:r>
        <w:fldChar w:fldCharType="begin"/>
      </w:r>
      <w:r>
        <w:instrText xml:space="preserve"> ADDIN ZOTERO_ITEM CSL_CITATION {"citationID":"1nbumg06j5","properties":{"formattedCitation":"(Caughley and Sinclair 1994)","plainCitation":"(Caughley and Sinclair 1994)"},"citationItems":[{"id":2756,"uris":["http://zotero.org/users/634364/items/JK9V66F9"],"uri":["http://zotero.org/users/634364/items/JK9V66F9"],"itemData":{"id":2756,"type":"book","title":"Wildlife ecology and management","publisher":"Blackwell Scientific Publications","publisher-place":"Cambridge, MS","event-place":"Cambridge, MS","author":[{"family":"Caughley","given":"G."},{"family":"Sinclair","given":"A. R. E."}],"issued":{"date-parts":[["1994"]]}}}],"schema":"https://github.com/citation-style-language/schema/raw/master/csl-citation.json"} </w:instrText>
      </w:r>
      <w:r>
        <w:fldChar w:fldCharType="separate"/>
      </w:r>
      <w:r w:rsidRPr="00FB15BE">
        <w:t>(Caughley and Sinclair 1994)</w:t>
      </w:r>
      <w:r>
        <w:fldChar w:fldCharType="end"/>
      </w:r>
      <w:r>
        <w:t>.</w:t>
      </w:r>
      <w:r w:rsidR="00285836">
        <w:t xml:space="preserve"> </w:t>
      </w:r>
      <w:r>
        <w:t>If a population is disturbed from its equilibrium density, then density</w:t>
      </w:r>
      <w:r w:rsidR="009535D5">
        <w:t xml:space="preserve"> </w:t>
      </w:r>
      <w:r>
        <w:t xml:space="preserve">dependence acts to return the population to </w:t>
      </w:r>
      <w:r w:rsidRPr="00A96C0F">
        <w:rPr>
          <w:i/>
        </w:rPr>
        <w:t>K</w:t>
      </w:r>
      <w:r>
        <w:t>.</w:t>
      </w:r>
      <w:r w:rsidR="00285836">
        <w:t xml:space="preserve"> </w:t>
      </w:r>
      <w:r>
        <w:t xml:space="preserve">Whether a population actually returns to </w:t>
      </w:r>
      <w:r w:rsidRPr="00A96C0F">
        <w:rPr>
          <w:i/>
        </w:rPr>
        <w:t>K</w:t>
      </w:r>
      <w:r>
        <w:t xml:space="preserve"> will depend on the nature of the disturbances affecting it.</w:t>
      </w:r>
      <w:r w:rsidR="00285836">
        <w:t xml:space="preserve"> </w:t>
      </w:r>
      <w:r>
        <w:t xml:space="preserve">In some populations, continual disturbances result in the appearance of cycles, sometimes with </w:t>
      </w:r>
      <w:r w:rsidR="009535D5">
        <w:t xml:space="preserve">a </w:t>
      </w:r>
      <w:r>
        <w:t xml:space="preserve">high amplitude </w:t>
      </w:r>
      <w:r w:rsidR="00F84D69">
        <w:t>[</w:t>
      </w:r>
      <w:r>
        <w:t xml:space="preserve">e.g. </w:t>
      </w:r>
      <w:r w:rsidR="009535D5">
        <w:t>Arctic Voles</w:t>
      </w:r>
      <w:r w:rsidR="00F84D69">
        <w:t xml:space="preserve"> (</w:t>
      </w:r>
      <w:proofErr w:type="spellStart"/>
      <w:r w:rsidR="00F84D69">
        <w:rPr>
          <w:i/>
        </w:rPr>
        <w:t>Microtus</w:t>
      </w:r>
      <w:proofErr w:type="spellEnd"/>
      <w:r w:rsidR="00F84D69">
        <w:rPr>
          <w:i/>
        </w:rPr>
        <w:t xml:space="preserve"> </w:t>
      </w:r>
      <w:proofErr w:type="spellStart"/>
      <w:r w:rsidR="00F84D69">
        <w:rPr>
          <w:i/>
        </w:rPr>
        <w:t>oeconomus</w:t>
      </w:r>
      <w:proofErr w:type="spellEnd"/>
      <w:r w:rsidR="00F84D69">
        <w:t>)</w:t>
      </w:r>
      <w:r>
        <w:t xml:space="preserve">, </w:t>
      </w:r>
      <w:r w:rsidR="009535D5">
        <w:t>Snowshoe Hares</w:t>
      </w:r>
      <w:r w:rsidR="00F84D69">
        <w:t xml:space="preserve"> (</w:t>
      </w:r>
      <w:r w:rsidR="00F84D69">
        <w:rPr>
          <w:i/>
        </w:rPr>
        <w:t xml:space="preserve">Lepus </w:t>
      </w:r>
      <w:proofErr w:type="spellStart"/>
      <w:r w:rsidR="00F84D69">
        <w:rPr>
          <w:i/>
        </w:rPr>
        <w:t>americanus</w:t>
      </w:r>
      <w:proofErr w:type="spellEnd"/>
      <w:r w:rsidR="00F84D69">
        <w:t xml:space="preserve">)], </w:t>
      </w:r>
      <w:r>
        <w:t xml:space="preserve">and the population may never </w:t>
      </w:r>
      <w:r w:rsidR="00F84D69">
        <w:t xml:space="preserve">actually </w:t>
      </w:r>
      <w:r>
        <w:t>be observed near carrying capacity.</w:t>
      </w:r>
      <w:r w:rsidR="00285836">
        <w:t xml:space="preserve"> </w:t>
      </w:r>
      <w:r>
        <w:t>Although to all appearances these populations seem unregulated, this is not the case</w:t>
      </w:r>
      <w:r w:rsidR="00F84D69">
        <w:t>,</w:t>
      </w:r>
      <w:r>
        <w:t xml:space="preserve"> </w:t>
      </w:r>
      <w:r w:rsidR="00F84D69">
        <w:t xml:space="preserve">because </w:t>
      </w:r>
      <w:r>
        <w:t xml:space="preserve">regulation </w:t>
      </w:r>
      <w:r w:rsidR="00F84D69">
        <w:t xml:space="preserve">is </w:t>
      </w:r>
      <w:r>
        <w:t xml:space="preserve">still </w:t>
      </w:r>
      <w:r w:rsidR="00F84D69">
        <w:t xml:space="preserve">acting </w:t>
      </w:r>
      <w:r>
        <w:t xml:space="preserve">to restrict the population within certain bounds, termed a </w:t>
      </w:r>
      <w:r w:rsidRPr="00356BA6">
        <w:rPr>
          <w:i/>
        </w:rPr>
        <w:t>stable limit cycle</w:t>
      </w:r>
      <w:r>
        <w:t>.</w:t>
      </w:r>
      <w:r w:rsidR="00285836">
        <w:t xml:space="preserve"> </w:t>
      </w:r>
      <w:r>
        <w:t>Hence, instability does not necessarily lead to extinction of the population.</w:t>
      </w:r>
    </w:p>
    <w:p w:rsidR="00285836" w:rsidRDefault="00C866BC" w:rsidP="00F6205D">
      <w:pPr>
        <w:pStyle w:val="ARIERBody"/>
      </w:pPr>
      <w:r>
        <w:t>However, in some cases local populations do go extinct.</w:t>
      </w:r>
      <w:r w:rsidR="00285836">
        <w:t xml:space="preserve"> </w:t>
      </w:r>
      <w:r>
        <w:t xml:space="preserve">This occurs due to </w:t>
      </w:r>
      <w:r w:rsidR="00F84D69">
        <w:t xml:space="preserve">a </w:t>
      </w:r>
      <w:r>
        <w:t>breakdown in the regulatory mechanisms in the population</w:t>
      </w:r>
      <w:r w:rsidR="00F84D69">
        <w:t>,</w:t>
      </w:r>
      <w:r>
        <w:t xml:space="preserve"> leading to instability that results in eventual extinction </w:t>
      </w:r>
      <w:r>
        <w:fldChar w:fldCharType="begin"/>
      </w:r>
      <w:r>
        <w:instrText xml:space="preserve"> ADDIN ZOTERO_ITEM CSL_CITATION {"citationID":"olls378s8","properties":{"formattedCitation":"{\\rtf (Murdoch {\\i{}et al.} 2003)}","plainCitation":"(Murdoch et al. 2003)"},"citationItems":[{"id":5248,"uris":["http://zotero.org/users/634364/items/HCFUNF6Q"],"uri":["http://zotero.org/users/634364/items/HCFUNF6Q"],"itemData":{"id":5248,"type":"book","title":"Consumer-resource dynamics","publisher":"Princeton University Press","volume":"Monographs in Population Biology 36","author":[{"family":"Murdoch","given":"W.W."},{"family":"Briggs","given":"C. J."},{"family":"Nisbet","given":"R. M."}],"issued":{"date-parts":[["2003"]]}}}],"schema":"https://github.com/citation-style-language/schema/raw/master/csl-citation.json"} </w:instrText>
      </w:r>
      <w:r>
        <w:fldChar w:fldCharType="separate"/>
      </w:r>
      <w:r w:rsidRPr="00FB15BE">
        <w:t xml:space="preserve">(Murdoch </w:t>
      </w:r>
      <w:r w:rsidR="008C4522" w:rsidRPr="006850F1">
        <w:rPr>
          <w:iCs/>
        </w:rPr>
        <w:t>et al.</w:t>
      </w:r>
      <w:r w:rsidRPr="00FB15BE">
        <w:t xml:space="preserve"> 2003)</w:t>
      </w:r>
      <w:r>
        <w:fldChar w:fldCharType="end"/>
      </w:r>
      <w:r>
        <w:t>.</w:t>
      </w:r>
      <w:r w:rsidR="00285836">
        <w:t xml:space="preserve"> </w:t>
      </w:r>
      <w:r>
        <w:t>In some cases, instability will lead to changes in the equilibrium density of the species</w:t>
      </w:r>
      <w:r w:rsidR="00F84D69">
        <w:t>,</w:t>
      </w:r>
      <w:r>
        <w:t xml:space="preserve"> and the system </w:t>
      </w:r>
      <w:r w:rsidR="00F84D69">
        <w:t xml:space="preserve">will </w:t>
      </w:r>
      <w:r>
        <w:t>undergo a radical shift to an alternative state (new equilibrium).</w:t>
      </w:r>
      <w:r w:rsidR="00285836">
        <w:t xml:space="preserve"> </w:t>
      </w:r>
      <w:r>
        <w:t xml:space="preserve">Instability can also be caused by overcompensation, </w:t>
      </w:r>
      <w:r w:rsidR="00F84D69">
        <w:t xml:space="preserve">in which </w:t>
      </w:r>
      <w:r>
        <w:t>the species overshoots its carrying capacity only to then be subject to strong density-dependent regulation</w:t>
      </w:r>
      <w:r w:rsidR="00F84D69">
        <w:t>,</w:t>
      </w:r>
      <w:r>
        <w:t xml:space="preserve"> resulting in density </w:t>
      </w:r>
      <w:r w:rsidR="00F84D69">
        <w:t xml:space="preserve">overcorrection </w:t>
      </w:r>
      <w:r>
        <w:t xml:space="preserve">and </w:t>
      </w:r>
      <w:r w:rsidR="00F84D69">
        <w:t xml:space="preserve">reduction </w:t>
      </w:r>
      <w:r>
        <w:t xml:space="preserve">to levels far below </w:t>
      </w:r>
      <w:r w:rsidRPr="00A96C0F">
        <w:rPr>
          <w:i/>
        </w:rPr>
        <w:t>K</w:t>
      </w:r>
      <w:r>
        <w:t>.</w:t>
      </w:r>
      <w:r w:rsidR="00285836">
        <w:t xml:space="preserve"> </w:t>
      </w:r>
      <w:r>
        <w:t xml:space="preserve">Small populations are then at a higher risk of extinction due to factors such as environmental and demographic </w:t>
      </w:r>
      <w:proofErr w:type="spellStart"/>
      <w:r>
        <w:t>stochasticity</w:t>
      </w:r>
      <w:proofErr w:type="spellEnd"/>
      <w:r>
        <w:t>.</w:t>
      </w:r>
      <w:r w:rsidR="00285836">
        <w:t xml:space="preserve"> </w:t>
      </w:r>
      <w:r>
        <w:t xml:space="preserve">One mechanism that can lead to </w:t>
      </w:r>
      <w:proofErr w:type="spellStart"/>
      <w:r>
        <w:t>overcompensatory</w:t>
      </w:r>
      <w:proofErr w:type="spellEnd"/>
      <w:r>
        <w:t xml:space="preserve"> dynamics is the phenomenon known as the </w:t>
      </w:r>
      <w:r w:rsidR="00F84D69">
        <w:t>‘</w:t>
      </w:r>
      <w:r>
        <w:t>paradox of enrichment</w:t>
      </w:r>
      <w:r w:rsidR="00F84D69">
        <w:t xml:space="preserve">’ </w:t>
      </w:r>
      <w:r>
        <w:fldChar w:fldCharType="begin"/>
      </w:r>
      <w:r>
        <w:instrText xml:space="preserve"> ADDIN ZOTERO_ITEM CSL_CITATION {"citationID":"ah1uqi82q","properties":{"formattedCitation":"(Rosenzweig 1971)","plainCitation":"(Rosenzweig 1971)"},"citationItems":[{"id":5247,"uris":["http://zotero.org/users/634364/items/4TEIGHDZ"],"uri":["http://zotero.org/users/634364/items/4TEIGHDZ"],"itemData":{"id":5247,"type":"article-journal","title":"The paradox of enrichment","container-title":"Science","page":"385-387","volume":"171","author":[{"family":"Rosenzweig","given":"M"}],"issued":{"date-parts":[["1971"]]}}}],"schema":"https://github.com/citation-style-language/schema/raw/master/csl-citation.json"} </w:instrText>
      </w:r>
      <w:r>
        <w:fldChar w:fldCharType="separate"/>
      </w:r>
      <w:r w:rsidRPr="00FB15BE">
        <w:t>(Rosenzweig 1971)</w:t>
      </w:r>
      <w:r>
        <w:fldChar w:fldCharType="end"/>
      </w:r>
      <w:r>
        <w:t>.</w:t>
      </w:r>
      <w:r w:rsidR="00285836">
        <w:t xml:space="preserve"> </w:t>
      </w:r>
      <w:r>
        <w:t>Under the paradox of enrichment</w:t>
      </w:r>
      <w:r w:rsidR="00F84D69">
        <w:t>,</w:t>
      </w:r>
      <w:r>
        <w:t xml:space="preserve"> increasing resource abundance can destabilise populations by causing them to increase well above carrying capacity</w:t>
      </w:r>
      <w:r w:rsidR="00F84D69">
        <w:t>,</w:t>
      </w:r>
      <w:r>
        <w:t xml:space="preserve"> inducing an </w:t>
      </w:r>
      <w:proofErr w:type="spellStart"/>
      <w:r>
        <w:t>overcompensatory</w:t>
      </w:r>
      <w:proofErr w:type="spellEnd"/>
      <w:r>
        <w:t xml:space="preserve"> response.</w:t>
      </w:r>
    </w:p>
    <w:p w:rsidR="00A96C0F" w:rsidRDefault="00C866BC" w:rsidP="00A96C0F">
      <w:pPr>
        <w:pStyle w:val="ARIERBody"/>
        <w:tabs>
          <w:tab w:val="center" w:pos="5103"/>
        </w:tabs>
      </w:pPr>
      <w:r>
        <w:t xml:space="preserve">Qualitatively, the observed trajectories of </w:t>
      </w:r>
      <w:r w:rsidR="005574FB">
        <w:t>Koala</w:t>
      </w:r>
      <w:r>
        <w:t xml:space="preserve">s and </w:t>
      </w:r>
      <w:r w:rsidR="00FF1DB9">
        <w:t>Manna Gum</w:t>
      </w:r>
      <w:r>
        <w:t xml:space="preserve"> canopy foliage at some sites at Cape Otway appear to be consistent with an </w:t>
      </w:r>
      <w:proofErr w:type="spellStart"/>
      <w:r>
        <w:t>overcompensatory</w:t>
      </w:r>
      <w:proofErr w:type="spellEnd"/>
      <w:r>
        <w:t>, density-dependent response.</w:t>
      </w:r>
      <w:r w:rsidR="00285836">
        <w:t xml:space="preserve"> </w:t>
      </w:r>
      <w:r>
        <w:t xml:space="preserve">Avoiding such an </w:t>
      </w:r>
      <w:proofErr w:type="spellStart"/>
      <w:r>
        <w:t>overcompensatory</w:t>
      </w:r>
      <w:proofErr w:type="spellEnd"/>
      <w:r>
        <w:t xml:space="preserve"> response requires the identification of the (stable) equilibrium density of both </w:t>
      </w:r>
      <w:r w:rsidR="005574FB">
        <w:t>Koala</w:t>
      </w:r>
      <w:r>
        <w:t>s</w:t>
      </w:r>
      <w:r w:rsidR="00F84D69">
        <w:t>,</w:t>
      </w:r>
      <w:r>
        <w:t xml:space="preserve"> and canopy foliage cover.</w:t>
      </w:r>
      <w:r w:rsidR="00285836">
        <w:t xml:space="preserve"> </w:t>
      </w:r>
      <w:r>
        <w:t xml:space="preserve">Hence, </w:t>
      </w:r>
      <w:r w:rsidR="00F84D69">
        <w:t xml:space="preserve">one </w:t>
      </w:r>
      <w:r>
        <w:t xml:space="preserve">objective of </w:t>
      </w:r>
      <w:r w:rsidR="00F84D69">
        <w:t>this</w:t>
      </w:r>
      <w:r>
        <w:t xml:space="preserve"> research</w:t>
      </w:r>
      <w:r w:rsidR="00F84D69">
        <w:t xml:space="preserve"> wa</w:t>
      </w:r>
      <w:r>
        <w:t xml:space="preserve">s to identify the most likely equilibrium density (carrying capacity) of </w:t>
      </w:r>
      <w:r w:rsidR="005574FB">
        <w:t>Koala</w:t>
      </w:r>
      <w:r>
        <w:t xml:space="preserve">s </w:t>
      </w:r>
      <w:r w:rsidR="00F84D69">
        <w:t xml:space="preserve">in </w:t>
      </w:r>
      <w:r w:rsidR="00FF1DB9">
        <w:t>Manna Gum</w:t>
      </w:r>
      <w:r>
        <w:t xml:space="preserve"> forests at Cape Otway.</w:t>
      </w:r>
      <w:r w:rsidR="00285836">
        <w:t xml:space="preserve"> </w:t>
      </w:r>
      <w:r>
        <w:t xml:space="preserve">Identification of the carrying capacity of </w:t>
      </w:r>
      <w:r w:rsidR="005574FB">
        <w:t>Koala</w:t>
      </w:r>
      <w:r w:rsidR="00F84D69">
        <w:t xml:space="preserve"> habitat</w:t>
      </w:r>
      <w:r>
        <w:t xml:space="preserve"> at Cape Otway would thus represent the best estimate </w:t>
      </w:r>
      <w:r w:rsidR="00F84D69">
        <w:t xml:space="preserve">of </w:t>
      </w:r>
      <w:r>
        <w:t xml:space="preserve">the management target required to achieve long-term sustainable populations of </w:t>
      </w:r>
      <w:r w:rsidR="005574FB">
        <w:t>Koala</w:t>
      </w:r>
      <w:r>
        <w:t>s.</w:t>
      </w:r>
      <w:r w:rsidR="00285836">
        <w:t xml:space="preserve"> </w:t>
      </w:r>
      <w:r>
        <w:t>As part of this analysis, we also investigate</w:t>
      </w:r>
      <w:r w:rsidR="00F84D69">
        <w:t>d</w:t>
      </w:r>
      <w:r>
        <w:t xml:space="preserve"> evidence that </w:t>
      </w:r>
      <w:r w:rsidR="005574FB">
        <w:t>Koala</w:t>
      </w:r>
      <w:r>
        <w:t xml:space="preserve"> dynamics in </w:t>
      </w:r>
      <w:r w:rsidR="00F84D69">
        <w:t xml:space="preserve">the study </w:t>
      </w:r>
      <w:r>
        <w:t xml:space="preserve">areas are consistent with </w:t>
      </w:r>
      <w:proofErr w:type="spellStart"/>
      <w:r>
        <w:t>overcompensatory</w:t>
      </w:r>
      <w:proofErr w:type="spellEnd"/>
      <w:r>
        <w:t xml:space="preserve"> dynamics.</w:t>
      </w:r>
    </w:p>
    <w:p w:rsidR="00C866BC" w:rsidRDefault="00C866BC" w:rsidP="00A96C0F">
      <w:pPr>
        <w:pStyle w:val="ARIERBody"/>
        <w:tabs>
          <w:tab w:val="center" w:pos="5103"/>
        </w:tabs>
      </w:pPr>
      <w:r>
        <w:lastRenderedPageBreak/>
        <w:t xml:space="preserve">Estimation of the equilibrium density or </w:t>
      </w:r>
      <w:r w:rsidR="009714A8">
        <w:t>‘</w:t>
      </w:r>
      <w:r>
        <w:t>carrying capacity</w:t>
      </w:r>
      <w:r w:rsidR="009714A8">
        <w:t xml:space="preserve">’ </w:t>
      </w:r>
      <w:r>
        <w:t>in a consumer</w:t>
      </w:r>
      <w:r w:rsidR="009714A8">
        <w:t>–</w:t>
      </w:r>
      <w:r>
        <w:t xml:space="preserve">resource system requires both a suitable model of the population dynamics of the consumer and </w:t>
      </w:r>
      <w:r w:rsidR="009714A8">
        <w:t xml:space="preserve">the </w:t>
      </w:r>
      <w:r>
        <w:t>resource (i.e. that has carrying capacity as a parameter) as well as suitable data with which to fit the model (i.e. time series of abundance estimates).</w:t>
      </w:r>
      <w:r w:rsidR="00285836">
        <w:t xml:space="preserve"> </w:t>
      </w:r>
      <w:r>
        <w:t>To our knowledge</w:t>
      </w:r>
      <w:r w:rsidR="009714A8">
        <w:t>,</w:t>
      </w:r>
      <w:r>
        <w:t xml:space="preserve"> there are only two long-term time series data that have measured both </w:t>
      </w:r>
      <w:r w:rsidR="005574FB">
        <w:t>Koala</w:t>
      </w:r>
      <w:r>
        <w:t xml:space="preserve"> abundances and </w:t>
      </w:r>
      <w:r w:rsidR="00FF1DB9">
        <w:t>Manna Gum</w:t>
      </w:r>
      <w:r>
        <w:t xml:space="preserve"> canopy foliage in southern Australia, these being the 10-year study at Mt Eccles </w:t>
      </w:r>
      <w:r w:rsidR="00712027">
        <w:t xml:space="preserve">National Park </w:t>
      </w:r>
      <w:r>
        <w:t>and the 15</w:t>
      </w:r>
      <w:r w:rsidR="009714A8">
        <w:t>+-</w:t>
      </w:r>
      <w:r>
        <w:t>year study on Kangaroo Island.</w:t>
      </w:r>
      <w:r w:rsidR="00285836">
        <w:t xml:space="preserve"> </w:t>
      </w:r>
      <w:r>
        <w:t xml:space="preserve">Unfortunately, neither of these are suitable for estimating </w:t>
      </w:r>
      <w:r w:rsidR="005574FB">
        <w:t>Koala</w:t>
      </w:r>
      <w:r w:rsidR="001E2563">
        <w:t>-</w:t>
      </w:r>
      <w:r>
        <w:t xml:space="preserve">carrying capacity </w:t>
      </w:r>
      <w:r w:rsidR="001E2563">
        <w:t xml:space="preserve">because </w:t>
      </w:r>
      <w:r>
        <w:t>both of these populations are subject to ongoing intensive management (i.e. intervention to reduce abundances).</w:t>
      </w:r>
      <w:r w:rsidR="00285836">
        <w:t xml:space="preserve"> </w:t>
      </w:r>
      <w:r>
        <w:t xml:space="preserve">As </w:t>
      </w:r>
      <w:r w:rsidR="005574FB">
        <w:t>Koala</w:t>
      </w:r>
      <w:r>
        <w:t xml:space="preserve">s have been artificially reduced at both these sites, it is not possible to estimate the effect of canopy foliage abundance on the rate of increase of </w:t>
      </w:r>
      <w:r w:rsidR="005574FB">
        <w:t>Koala</w:t>
      </w:r>
      <w:r>
        <w:t>s using these data.</w:t>
      </w:r>
    </w:p>
    <w:p w:rsidR="00C866BC" w:rsidRDefault="00C866BC" w:rsidP="00F6205D">
      <w:pPr>
        <w:pStyle w:val="ARIERBody"/>
      </w:pPr>
      <w:r>
        <w:t xml:space="preserve">However, suitable data do exist from a long-term study </w:t>
      </w:r>
      <w:r w:rsidR="001E2563">
        <w:t xml:space="preserve">at </w:t>
      </w:r>
      <w:r>
        <w:t xml:space="preserve">a number of sites at Cape Otway </w:t>
      </w:r>
      <w:r>
        <w:fldChar w:fldCharType="begin"/>
      </w:r>
      <w:r>
        <w:instrText xml:space="preserve"> ADDIN ZOTERO_ITEM CSL_CITATION {"citationID":"t6DYHig5","properties":{"formattedCitation":"{\\rtf (Whisson {\\i{}et al.} 2016; Whisson and Melzer unpublished)}","plainCitation":"(Whisson et al. 2016; Whisson and Melzer unpublished)"},"citationItems":[{"id":1423,"uris":["http://zotero.org/users/634364/items/SFNS2XS4"],"uri":["http://zotero.org/users/634364/items/SFNS2XS4"],"itemData":{"id":1423,"type":"article-journal","title":"Failure to Respond to Food Resource Decline Has Catastrophic Consequences for Koalas in a High-Density Population in Southern Australia","container-title":"PLOS ONE","page":"e0144348","volume":"11","issue":"1","source":"PLoS Journals","abstract":"Understanding the ability of koalas to respond to changes in their environment is critical for conservation of the species and their habitat. We monitored the behavioural response of koalas to declining food resources in manna gum ( Eucalyptus viminalis ) woodland at Cape Otway, Victoria, Australia, from September 2011 to November 2013. Over this period, koala population density increased from 10.1 to 18.4 koalas.ha -1 . As a result of the high browsing pressure of this population, manna gum canopy condition declined with 71.4% manna gum being completely or highly defoliated in September 2013. Despite declining food resources, radio collared koalas (N = 30) exhibited high fidelity to small ranges (0.4–1.2 ha). When trees became severely defoliated in September 2013, koalas moved relatively short distances from their former ranges (mean predicted change in range centroid = 144 m) and remained in areas of 0.9 to 1.0 ha. This was despite the high connectivity of most manna gum woodland, and close proximity of the study site (&amp;lt; 3 km) to the contiguous mixed forest of the Great Otway National Park. Limited movement had catastrophic consequences for koalas with 71% (15/21) of radio collared koalas dying from starvation or being euthanased due to their poor condition between September and November 2013.","DOI":"10.1371/journal.pone.0144348","ISSN":"1932-6203","journalAbbreviation":"PLOS ONE","author":[{"family":"Whisson","given":"Desley A."},{"family":"Dixon","given":"Victoria"},{"family":"Taylor","given":"Megan L."},{"family":"Melzer","given":"Alistair"}],"issued":{"date-parts":[["2016",1,6]]}},"suffix":"; Whisson and Melzer unpublished"}],"schema":"https://github.com/citation-style-language/schema/raw/master/csl-citation.json"} </w:instrText>
      </w:r>
      <w:r>
        <w:fldChar w:fldCharType="separate"/>
      </w:r>
      <w:r w:rsidRPr="00930C6A">
        <w:t xml:space="preserve">(Whisson </w:t>
      </w:r>
      <w:r w:rsidR="008C4522" w:rsidRPr="006850F1">
        <w:rPr>
          <w:iCs/>
        </w:rPr>
        <w:t>et al.</w:t>
      </w:r>
      <w:r w:rsidRPr="00930C6A">
        <w:t xml:space="preserve"> 2016; Whisson and Melzer </w:t>
      </w:r>
      <w:r w:rsidR="00E11C2B" w:rsidRPr="00930C6A">
        <w:t>unpubl</w:t>
      </w:r>
      <w:r w:rsidR="00E11C2B">
        <w:t>.</w:t>
      </w:r>
      <w:r w:rsidR="001E2563">
        <w:t xml:space="preserve"> data</w:t>
      </w:r>
      <w:r w:rsidRPr="00930C6A">
        <w:t>)</w:t>
      </w:r>
      <w:r>
        <w:fldChar w:fldCharType="end"/>
      </w:r>
      <w:r>
        <w:t>.</w:t>
      </w:r>
      <w:r w:rsidR="00285836">
        <w:t xml:space="preserve"> </w:t>
      </w:r>
      <w:r>
        <w:t>Although there are some limitations to these data</w:t>
      </w:r>
      <w:r w:rsidR="001E2563">
        <w:t>,</w:t>
      </w:r>
      <w:r>
        <w:t xml:space="preserve"> we used this source to fit a multivariate state</w:t>
      </w:r>
      <w:r w:rsidR="001E2563">
        <w:t>–</w:t>
      </w:r>
      <w:r>
        <w:t xml:space="preserve">space model of </w:t>
      </w:r>
      <w:r w:rsidR="001E2563">
        <w:t xml:space="preserve">both </w:t>
      </w:r>
      <w:r>
        <w:t xml:space="preserve">the population dynamics of </w:t>
      </w:r>
      <w:r w:rsidR="005574FB">
        <w:t>Koala</w:t>
      </w:r>
      <w:r>
        <w:t xml:space="preserve">s and </w:t>
      </w:r>
      <w:r w:rsidR="00FF1DB9">
        <w:t>Manna Gum</w:t>
      </w:r>
      <w:r>
        <w:t xml:space="preserve"> canopy foliage cover.</w:t>
      </w:r>
    </w:p>
    <w:p w:rsidR="00C866BC" w:rsidRDefault="00C866BC" w:rsidP="006850F1">
      <w:pPr>
        <w:pStyle w:val="ARIERHD"/>
      </w:pPr>
      <w:r>
        <w:t>Population dynamics model</w:t>
      </w:r>
    </w:p>
    <w:p w:rsidR="00C866BC" w:rsidRDefault="00C866BC" w:rsidP="00F6205D">
      <w:pPr>
        <w:pStyle w:val="ARIERBody"/>
      </w:pPr>
      <w:r>
        <w:t xml:space="preserve">The population model consists of a multivariate version of the discrete-time, stochastic, </w:t>
      </w:r>
      <w:proofErr w:type="spellStart"/>
      <w:r>
        <w:t>Gompertz</w:t>
      </w:r>
      <w:proofErr w:type="spellEnd"/>
      <w:r>
        <w:t xml:space="preserve"> model of density-dependent population regulation </w:t>
      </w:r>
      <w:r>
        <w:fldChar w:fldCharType="begin"/>
      </w:r>
      <w:r>
        <w:instrText xml:space="preserve"> ADDIN ZOTERO_ITEM CSL_CITATION {"citationID":"224sb898if","properties":{"formattedCitation":"{\\rtf (Dennis {\\i{}et al.} 2006)}","plainCitation":"(Dennis et al. 2006)"},"citationItems":[{"id":5083,"uris":["http://zotero.org/users/634364/items/UNHTR6TA"],"uri":["http://zotero.org/users/634364/items/UNHTR6TA"],"itemData":{"id":5083,"type":"article-journal","title":"Estimating density dependence, process noise, and observation error","container-title":"Ecological Monographs","page":"323-341","volume":"76","issue":"3","source":"Scopus","abstract":"We describe a discrete-time, stochastic population model with density dependence, environmental-type process noise, and lognormal observation or sampling error. The model, a stochastic version of the Gompertz model, can be transformed into a linear Gaussian state-space model (Kalman filter) for convenient fitting to time series data. The model has a multivariate normal likelihood function and is simple enough for a variety of uses ranging from theoretical study of parameter estimation issues to routine data analyses in population monitoring. A special case of the model is the discrete-time, stochastic exponential growth model (density independence) with environmental-type process error and lognormal observation error. We describe two methods for estimating parameters in the Gompertz state-space model, and we compare the statistical qualities of the methods with computer simulations. The methods are maximum likelihood based on observations and restricted maximum likelihood based on first differences. Both offer adequate statistical properties. Because the likelihood function is identical to a repeated-measures analysis of variance model with a random time effect, parameter estimates can be calculated using PROC MIXED of SAS. We use the model to analyze a data set from the Breeding Bird Survey. The fitted model suggests that over 70% of the noise in the population's growth rate is due to observation error. The model describes the autocovariance properties of the data especially well. While observation error and process noise variance parameters can both be estimated from one time series, multimodal likelihood functions can and do occur. For data arising from the model, the statistically consistent parameter estimates do not necessarily correspond to the global maximum in the likelihood function. Maximization, simulation, and bootstrapping programs must accommodate the phenomenon of multimodal likelihood functions to produce statistically valid results. © 2006 by the the Ecological Society of America.","author":[{"family":"Dennis","given":"B."},{"family":"Ponciano","given":"J.M."},{"family":"Lele","given":"S.R."},{"family":"Taper","given":"M.L."},{"family":"Staples","given":"D.F."}],"issued":{"date-parts":[["2006"]]}}}],"schema":"https://github.com/citation-style-language/schema/raw/master/csl-citation.json"} </w:instrText>
      </w:r>
      <w:r>
        <w:fldChar w:fldCharType="separate"/>
      </w:r>
      <w:r w:rsidRPr="00FB15BE">
        <w:t xml:space="preserve">(Dennis </w:t>
      </w:r>
      <w:r w:rsidR="008C4522" w:rsidRPr="006850F1">
        <w:rPr>
          <w:iCs/>
        </w:rPr>
        <w:t>et al.</w:t>
      </w:r>
      <w:r w:rsidRPr="00FB15BE">
        <w:t xml:space="preserve"> 2006)</w:t>
      </w:r>
      <w:r>
        <w:fldChar w:fldCharType="end"/>
      </w:r>
      <w:r>
        <w:t>.</w:t>
      </w:r>
      <w:r w:rsidR="00285836">
        <w:t xml:space="preserve"> </w:t>
      </w:r>
      <w:r>
        <w:t xml:space="preserve">For a single species, the </w:t>
      </w:r>
      <w:proofErr w:type="spellStart"/>
      <w:r>
        <w:t>Gompertz</w:t>
      </w:r>
      <w:proofErr w:type="spellEnd"/>
      <w:r>
        <w:t xml:space="preserve"> model has the form</w:t>
      </w:r>
      <w:r w:rsidR="001E2563">
        <w:t>:</w:t>
      </w:r>
    </w:p>
    <w:p w:rsidR="00C866BC" w:rsidRDefault="00AA27C1" w:rsidP="006850F1">
      <w:pPr>
        <w:pStyle w:val="ARIERBody"/>
        <w:tabs>
          <w:tab w:val="center" w:pos="5103"/>
          <w:tab w:val="right" w:pos="9639"/>
        </w:tabs>
        <w:rPr>
          <w:rFonts w:eastAsiaTheme="minorEastAsia"/>
        </w:rPr>
      </w:pPr>
      <w:r>
        <w:tab/>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1</m:t>
            </m:r>
          </m:sub>
        </m:sSub>
        <m:r>
          <m:rPr>
            <m:nor/>
          </m:rPr>
          <w:rPr>
            <w:rFonts w:ascii="Cambria Math" w:hAnsi="Cambria Math"/>
          </w:rPr>
          <m:t xml:space="preserve"> exp</m:t>
        </m:r>
        <m:d>
          <m:dPr>
            <m:ctrlPr>
              <w:rPr>
                <w:rFonts w:ascii="Cambria Math" w:hAnsi="Cambria Math"/>
                <w:i/>
              </w:rPr>
            </m:ctrlPr>
          </m:dPr>
          <m:e>
            <m:r>
              <w:rPr>
                <w:rFonts w:ascii="Cambria Math" w:hAnsi="Cambria Math"/>
              </w:rPr>
              <m:t xml:space="preserve">a+b </m:t>
            </m:r>
            <m:r>
              <m:rPr>
                <m:nor/>
              </m:rPr>
              <w:rPr>
                <w:rFonts w:ascii="Cambria Math" w:hAnsi="Cambria Math"/>
              </w:rPr>
              <m:t>l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e>
        </m:d>
      </m:oMath>
      <w:r w:rsidR="00C866BC">
        <w:rPr>
          <w:rFonts w:eastAsiaTheme="minorEastAsia"/>
        </w:rPr>
        <w:t>,</w:t>
      </w:r>
      <w:r w:rsidR="00C866BC">
        <w:rPr>
          <w:rFonts w:eastAsiaTheme="minorEastAsia"/>
        </w:rPr>
        <w:tab/>
        <w:t>Eq</w:t>
      </w:r>
      <w:r>
        <w:rPr>
          <w:rFonts w:eastAsiaTheme="minorEastAsia"/>
        </w:rPr>
        <w:t>.</w:t>
      </w:r>
      <w:r w:rsidR="00C866BC">
        <w:rPr>
          <w:rFonts w:eastAsiaTheme="minorEastAsia"/>
        </w:rPr>
        <w:t xml:space="preserve"> 1</w:t>
      </w:r>
    </w:p>
    <w:p w:rsidR="00C866BC" w:rsidRDefault="00AA27C1" w:rsidP="00F6205D">
      <w:pPr>
        <w:pStyle w:val="ARIERBody"/>
        <w:rPr>
          <w:rFonts w:eastAsiaTheme="minorEastAsia"/>
        </w:rPr>
      </w:pPr>
      <w:r>
        <w:rPr>
          <w:rFonts w:eastAsiaTheme="minorEastAsia"/>
        </w:rPr>
        <w:t xml:space="preserve">where </w:t>
      </w:r>
      <w:proofErr w:type="spellStart"/>
      <w:r w:rsidR="00C866BC" w:rsidRPr="00BE3713">
        <w:rPr>
          <w:rFonts w:eastAsiaTheme="minorEastAsia"/>
          <w:i/>
        </w:rPr>
        <w:t>N</w:t>
      </w:r>
      <w:r w:rsidR="00C866BC" w:rsidRPr="00BE3713">
        <w:rPr>
          <w:rFonts w:eastAsiaTheme="minorEastAsia"/>
          <w:i/>
          <w:vertAlign w:val="subscript"/>
        </w:rPr>
        <w:t>t</w:t>
      </w:r>
      <w:proofErr w:type="spellEnd"/>
      <w:r w:rsidR="00C866BC">
        <w:rPr>
          <w:rFonts w:eastAsiaTheme="minorEastAsia"/>
        </w:rPr>
        <w:t xml:space="preserve"> is the population abundance at time </w:t>
      </w:r>
      <w:r w:rsidR="00C866BC" w:rsidRPr="00BE3713">
        <w:rPr>
          <w:rFonts w:eastAsiaTheme="minorEastAsia"/>
          <w:i/>
        </w:rPr>
        <w:t>t</w:t>
      </w:r>
      <w:r w:rsidR="00C866BC">
        <w:rPr>
          <w:rFonts w:eastAsiaTheme="minorEastAsia"/>
        </w:rPr>
        <w:t xml:space="preserve">, </w:t>
      </w:r>
      <w:r w:rsidR="00C866BC" w:rsidRPr="00BE3713">
        <w:rPr>
          <w:rFonts w:eastAsiaTheme="minorEastAsia"/>
          <w:i/>
        </w:rPr>
        <w:t>a</w:t>
      </w:r>
      <w:r w:rsidR="00C866BC">
        <w:rPr>
          <w:rFonts w:eastAsiaTheme="minorEastAsia"/>
        </w:rPr>
        <w:t xml:space="preserve"> is the intrinsic rate of increase, </w:t>
      </w:r>
      <w:r w:rsidR="00C866BC" w:rsidRPr="00BE3713">
        <w:rPr>
          <w:rFonts w:eastAsiaTheme="minorEastAsia"/>
          <w:i/>
        </w:rPr>
        <w:t>b</w:t>
      </w:r>
      <w:r w:rsidR="00C866BC">
        <w:rPr>
          <w:rFonts w:eastAsiaTheme="minorEastAsia"/>
        </w:rPr>
        <w:t xml:space="preserve"> governs the strength of </w:t>
      </w:r>
      <w:r w:rsidR="001E2563">
        <w:rPr>
          <w:rFonts w:eastAsiaTheme="minorEastAsia"/>
        </w:rPr>
        <w:t xml:space="preserve">the </w:t>
      </w:r>
      <w:r w:rsidR="00C866BC">
        <w:rPr>
          <w:rFonts w:eastAsiaTheme="minorEastAsia"/>
        </w:rPr>
        <w:t>density</w:t>
      </w:r>
      <w:r w:rsidR="001E2563">
        <w:rPr>
          <w:rFonts w:eastAsiaTheme="minorEastAsia"/>
        </w:rPr>
        <w:t xml:space="preserve"> </w:t>
      </w:r>
      <w:r w:rsidR="00C866BC">
        <w:rPr>
          <w:rFonts w:eastAsiaTheme="minorEastAsia"/>
        </w:rPr>
        <w:t>dependence</w:t>
      </w:r>
      <w:r w:rsidR="001E2563">
        <w:rPr>
          <w:rFonts w:eastAsiaTheme="minorEastAsia"/>
        </w:rPr>
        <w:t>,</w:t>
      </w:r>
      <w:r w:rsidR="00C866BC">
        <w:rPr>
          <w:rFonts w:eastAsiaTheme="minorEastAsia"/>
        </w:rPr>
        <w:t xml:space="preserve"> and </w:t>
      </w:r>
      <w:r w:rsidR="00C866BC" w:rsidRPr="00BE3713">
        <w:rPr>
          <w:rFonts w:eastAsiaTheme="minorEastAsia"/>
          <w:i/>
        </w:rPr>
        <w:t>E</w:t>
      </w:r>
      <w:r w:rsidR="00C866BC" w:rsidRPr="00BE3713">
        <w:rPr>
          <w:rFonts w:eastAsiaTheme="minorEastAsia"/>
          <w:i/>
          <w:vertAlign w:val="subscript"/>
        </w:rPr>
        <w:t>t</w:t>
      </w:r>
      <w:r w:rsidR="00C866BC">
        <w:rPr>
          <w:rFonts w:eastAsiaTheme="minorEastAsia"/>
        </w:rPr>
        <w:t xml:space="preserve"> is the stochastic process error at time </w:t>
      </w:r>
      <w:r w:rsidR="00C866BC" w:rsidRPr="00BE3713">
        <w:rPr>
          <w:rFonts w:eastAsiaTheme="minorEastAsia"/>
          <w:i/>
        </w:rPr>
        <w:t>t</w:t>
      </w:r>
      <w:r w:rsidR="00C866BC">
        <w:rPr>
          <w:rFonts w:eastAsiaTheme="minorEastAsia"/>
        </w:rPr>
        <w:t>, which is assumed to be normally distributed with variance σ</w:t>
      </w:r>
      <w:r w:rsidR="00C866BC" w:rsidRPr="00BE3713">
        <w:rPr>
          <w:rFonts w:eastAsiaTheme="minorEastAsia"/>
          <w:vertAlign w:val="superscript"/>
        </w:rPr>
        <w:t>2</w:t>
      </w:r>
      <w:r w:rsidR="00C866BC">
        <w:rPr>
          <w:rFonts w:eastAsiaTheme="minorEastAsia"/>
        </w:rPr>
        <w:t>.</w:t>
      </w:r>
      <w:r w:rsidR="00285836">
        <w:rPr>
          <w:rFonts w:eastAsiaTheme="minorEastAsia"/>
        </w:rPr>
        <w:t xml:space="preserve"> </w:t>
      </w:r>
      <w:r w:rsidR="00C866BC">
        <w:rPr>
          <w:rFonts w:eastAsiaTheme="minorEastAsia"/>
        </w:rPr>
        <w:t xml:space="preserve">On the log scale, </w:t>
      </w:r>
      <w:r w:rsidR="00123A86">
        <w:rPr>
          <w:rFonts w:eastAsiaTheme="minorEastAsia"/>
        </w:rPr>
        <w:t>Equation</w:t>
      </w:r>
      <w:r w:rsidR="00C866BC">
        <w:rPr>
          <w:rFonts w:eastAsiaTheme="minorEastAsia"/>
        </w:rPr>
        <w:t xml:space="preserve"> 1 can be rewritten as a simple difference equation</w:t>
      </w:r>
      <w:r>
        <w:rPr>
          <w:rFonts w:eastAsiaTheme="minorEastAsia"/>
        </w:rPr>
        <w:t>:</w:t>
      </w:r>
    </w:p>
    <w:p w:rsidR="00C866BC" w:rsidRDefault="00AA27C1" w:rsidP="006850F1">
      <w:pPr>
        <w:pStyle w:val="ARIERBody"/>
        <w:tabs>
          <w:tab w:val="center" w:pos="5103"/>
          <w:tab w:val="right" w:pos="9639"/>
        </w:tabs>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a+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oMath>
      <w:r w:rsidR="00C866BC">
        <w:rPr>
          <w:rFonts w:eastAsiaTheme="minorEastAsia"/>
        </w:rPr>
        <w:t>,</w:t>
      </w:r>
      <w:r w:rsidR="00C866BC">
        <w:rPr>
          <w:rFonts w:eastAsiaTheme="minorEastAsia"/>
        </w:rPr>
        <w:tab/>
        <w:t>Eq</w:t>
      </w:r>
      <w:r>
        <w:rPr>
          <w:rFonts w:eastAsiaTheme="minorEastAsia"/>
        </w:rPr>
        <w:t>.</w:t>
      </w:r>
      <w:r w:rsidR="00C866BC">
        <w:rPr>
          <w:rFonts w:eastAsiaTheme="minorEastAsia"/>
        </w:rPr>
        <w:t xml:space="preserve"> 2</w:t>
      </w:r>
    </w:p>
    <w:p w:rsidR="00942570" w:rsidRDefault="001E2563" w:rsidP="00942570">
      <w:pPr>
        <w:pStyle w:val="ARIERBody"/>
        <w:rPr>
          <w:rFonts w:eastAsiaTheme="minorEastAsia"/>
        </w:rPr>
      </w:pPr>
      <w:r>
        <w:rPr>
          <w:rFonts w:eastAsiaTheme="minorEastAsia"/>
        </w:rPr>
        <w:t xml:space="preserve">where </w:t>
      </w:r>
      <w:proofErr w:type="spellStart"/>
      <w:r w:rsidR="00C866BC" w:rsidRPr="008F056C">
        <w:rPr>
          <w:rFonts w:eastAsiaTheme="minorEastAsia"/>
          <w:i/>
        </w:rPr>
        <w:t>X</w:t>
      </w:r>
      <w:r w:rsidR="00C866BC" w:rsidRPr="008F056C">
        <w:rPr>
          <w:rFonts w:eastAsiaTheme="minorEastAsia"/>
          <w:vertAlign w:val="subscript"/>
        </w:rPr>
        <w:t>t</w:t>
      </w:r>
      <w:proofErr w:type="spellEnd"/>
      <w:r w:rsidR="00C866BC">
        <w:rPr>
          <w:rFonts w:eastAsiaTheme="minorEastAsia"/>
        </w:rPr>
        <w:t xml:space="preserve"> = log(</w:t>
      </w:r>
      <w:proofErr w:type="spellStart"/>
      <w:r w:rsidR="00C866BC" w:rsidRPr="008F056C">
        <w:rPr>
          <w:rFonts w:eastAsiaTheme="minorEastAsia"/>
          <w:i/>
        </w:rPr>
        <w:t>N</w:t>
      </w:r>
      <w:r w:rsidR="00C866BC" w:rsidRPr="008F056C">
        <w:rPr>
          <w:rFonts w:eastAsiaTheme="minorEastAsia"/>
          <w:vertAlign w:val="subscript"/>
        </w:rPr>
        <w:t>t</w:t>
      </w:r>
      <w:proofErr w:type="spellEnd"/>
      <w:r w:rsidR="00C866BC">
        <w:rPr>
          <w:rFonts w:eastAsiaTheme="minorEastAsia"/>
        </w:rPr>
        <w:t xml:space="preserve">) and </w:t>
      </w:r>
      <w:r w:rsidR="00C866BC" w:rsidRPr="008F056C">
        <w:rPr>
          <w:rFonts w:eastAsiaTheme="minorEastAsia"/>
          <w:i/>
        </w:rPr>
        <w:t>c</w:t>
      </w:r>
      <w:r w:rsidR="00C866BC">
        <w:rPr>
          <w:rFonts w:eastAsiaTheme="minorEastAsia"/>
        </w:rPr>
        <w:t xml:space="preserve"> = </w:t>
      </w:r>
      <w:r w:rsidR="00C866BC" w:rsidRPr="008F056C">
        <w:rPr>
          <w:rFonts w:eastAsiaTheme="minorEastAsia"/>
          <w:i/>
        </w:rPr>
        <w:t>b</w:t>
      </w:r>
      <w:r w:rsidR="00C866BC">
        <w:rPr>
          <w:rFonts w:eastAsiaTheme="minorEastAsia"/>
        </w:rPr>
        <w:t xml:space="preserve"> + 1.</w:t>
      </w:r>
      <w:r w:rsidR="00285836">
        <w:rPr>
          <w:rFonts w:eastAsiaTheme="minorEastAsia"/>
        </w:rPr>
        <w:t xml:space="preserve"> </w:t>
      </w:r>
      <w:r w:rsidR="00C866BC">
        <w:rPr>
          <w:rFonts w:eastAsiaTheme="minorEastAsia"/>
        </w:rPr>
        <w:t>Equation 2 has an equilibrium point (equilibrium density</w:t>
      </w:r>
      <w:r w:rsidR="00A144B6">
        <w:rPr>
          <w:rFonts w:eastAsiaTheme="minorEastAsia"/>
        </w:rPr>
        <w:t>—</w:t>
      </w:r>
      <w:r w:rsidR="00C866BC">
        <w:rPr>
          <w:rFonts w:eastAsiaTheme="minorEastAsia"/>
        </w:rPr>
        <w:t>carrying capacity) given by</w:t>
      </w:r>
    </w:p>
    <w:p w:rsidR="00C866BC" w:rsidRPr="007E59D2" w:rsidRDefault="00942570" w:rsidP="00942570">
      <w:pPr>
        <w:pStyle w:val="ARIERBody"/>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a</m:t>
            </m:r>
          </m:num>
          <m:den>
            <m:d>
              <m:dPr>
                <m:ctrlPr>
                  <w:rPr>
                    <w:rFonts w:ascii="Cambria Math" w:eastAsiaTheme="minorEastAsia" w:hAnsi="Cambria Math"/>
                    <w:i/>
                  </w:rPr>
                </m:ctrlPr>
              </m:dPr>
              <m:e>
                <m:r>
                  <w:rPr>
                    <w:rFonts w:ascii="Cambria Math" w:eastAsiaTheme="minorEastAsia" w:hAnsi="Cambria Math"/>
                  </w:rPr>
                  <m:t>1-c</m:t>
                </m:r>
              </m:e>
            </m:d>
          </m:den>
        </m:f>
      </m:oMath>
      <w:r w:rsidR="00A96C0F">
        <w:rPr>
          <w:rFonts w:eastAsiaTheme="minorEastAsia"/>
        </w:rPr>
        <w:t>,</w:t>
      </w:r>
      <w:r>
        <w:rPr>
          <w:rFonts w:eastAsiaTheme="minorEastAsia"/>
        </w:rPr>
        <w:tab/>
      </w:r>
      <w:r>
        <w:rPr>
          <w:rFonts w:eastAsiaTheme="minorEastAsia"/>
        </w:rPr>
        <w:tab/>
      </w:r>
      <w:r>
        <w:rPr>
          <w:rFonts w:eastAsiaTheme="minorEastAsia"/>
        </w:rPr>
        <w:tab/>
      </w:r>
      <w:r>
        <w:rPr>
          <w:rFonts w:eastAsiaTheme="minorEastAsia"/>
        </w:rPr>
        <w:tab/>
        <w:t xml:space="preserve">           E</w:t>
      </w:r>
      <w:r w:rsidR="00A96C0F">
        <w:rPr>
          <w:rFonts w:eastAsiaTheme="minorEastAsia"/>
        </w:rPr>
        <w:t>q. 3</w:t>
      </w:r>
    </w:p>
    <w:p w:rsidR="00C866BC" w:rsidRDefault="001E2563" w:rsidP="00F6205D">
      <w:pPr>
        <w:pStyle w:val="ARIERBody"/>
        <w:rPr>
          <w:rFonts w:eastAsiaTheme="minorEastAsia"/>
        </w:rPr>
      </w:pPr>
      <w:r>
        <w:rPr>
          <w:rFonts w:eastAsiaTheme="minorEastAsia"/>
        </w:rPr>
        <w:t xml:space="preserve">Providing </w:t>
      </w:r>
      <m:oMath>
        <m:d>
          <m:dPr>
            <m:begChr m:val="|"/>
            <m:endChr m:val="|"/>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lt;1,</m:t>
        </m:r>
      </m:oMath>
      <w:r w:rsidR="00C866BC">
        <w:rPr>
          <w:rFonts w:eastAsiaTheme="minorEastAsia"/>
        </w:rPr>
        <w:t xml:space="preserve"> the estimated equilibrium densit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t>
            </m:r>
          </m:sub>
        </m:sSub>
      </m:oMath>
      <w:r w:rsidR="00C866BC">
        <w:rPr>
          <w:rFonts w:eastAsiaTheme="minorEastAsia"/>
        </w:rPr>
        <w:t>will be stable.</w:t>
      </w:r>
      <w:r w:rsidR="00285836">
        <w:rPr>
          <w:rFonts w:eastAsiaTheme="minorEastAsia"/>
        </w:rPr>
        <w:t xml:space="preserve"> </w:t>
      </w:r>
      <w:r w:rsidR="00C866BC">
        <w:rPr>
          <w:rFonts w:eastAsiaTheme="minorEastAsia"/>
        </w:rPr>
        <w:t xml:space="preserve">We can generalise this model to </w:t>
      </w:r>
      <w:r w:rsidR="00C866BC" w:rsidRPr="0095542A">
        <w:rPr>
          <w:rFonts w:eastAsiaTheme="minorEastAsia"/>
          <w:i/>
        </w:rPr>
        <w:t>n</w:t>
      </w:r>
      <w:r w:rsidR="00C866BC">
        <w:rPr>
          <w:rFonts w:eastAsiaTheme="minorEastAsia"/>
        </w:rPr>
        <w:t xml:space="preserve"> interacting species by using a multivariate version of </w:t>
      </w:r>
      <w:r w:rsidR="00123A86">
        <w:rPr>
          <w:rFonts w:eastAsiaTheme="minorEastAsia"/>
        </w:rPr>
        <w:t>Equation</w:t>
      </w:r>
      <w:r w:rsidR="00C866BC">
        <w:rPr>
          <w:rFonts w:eastAsiaTheme="minorEastAsia"/>
        </w:rPr>
        <w:t xml:space="preserve"> 2</w:t>
      </w:r>
      <w:r w:rsidR="00AA27C1">
        <w:rPr>
          <w:rFonts w:eastAsiaTheme="minorEastAsia"/>
        </w:rPr>
        <w:t>:</w:t>
      </w:r>
    </w:p>
    <w:p w:rsidR="00C866BC" w:rsidRPr="001E2563" w:rsidRDefault="00AA27C1" w:rsidP="006850F1">
      <w:pPr>
        <w:pStyle w:val="ARIERBody"/>
        <w:tabs>
          <w:tab w:val="center" w:pos="5103"/>
          <w:tab w:val="right" w:pos="9639"/>
        </w:tabs>
        <w:rPr>
          <w:rFonts w:eastAsiaTheme="minorEastAsia"/>
        </w:rPr>
      </w:pPr>
      <w:r w:rsidRPr="001E2563">
        <w:rPr>
          <w:rFonts w:eastAsiaTheme="minorEastAsia"/>
        </w:rPr>
        <w:tab/>
      </w:r>
      <m:oMath>
        <m:sSub>
          <m:sSubPr>
            <m:ctrlPr>
              <w:rPr>
                <w:rFonts w:ascii="Cambria Math" w:eastAsiaTheme="minorEastAsia" w:hAnsi="Cambria Math"/>
                <w:i/>
              </w:rPr>
            </m:ctrlPr>
          </m:sSubPr>
          <m:e>
            <m:r>
              <m:rPr>
                <m:sty m:val="b"/>
              </m:rPr>
              <w:rPr>
                <w:rFonts w:ascii="Cambria Math" w:eastAsiaTheme="minorEastAsia" w:hAnsi="Cambria Math" w:hint="eastAsia"/>
              </w:rPr>
              <m:t>X</m:t>
            </m:r>
          </m:e>
          <m:sub>
            <m:r>
              <w:rPr>
                <w:rFonts w:ascii="Cambria Math" w:eastAsiaTheme="minorEastAsia" w:hAnsi="Cambria Math"/>
              </w:rPr>
              <m:t>t</m:t>
            </m:r>
          </m:sub>
        </m:sSub>
        <m:r>
          <w:rPr>
            <w:rFonts w:ascii="Cambria Math" w:eastAsiaTheme="minorEastAsia" w:hAnsi="Cambria Math" w:hint="eastAsia"/>
          </w:rPr>
          <m:t>=</m:t>
        </m:r>
        <m:r>
          <m:rPr>
            <m:sty m:val="b"/>
          </m:rPr>
          <w:rPr>
            <w:rFonts w:ascii="Cambria Math" w:eastAsiaTheme="minorEastAsia" w:hAnsi="Cambria Math" w:hint="eastAsia"/>
          </w:rPr>
          <m:t>A</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rPr>
            </m:ctrlPr>
          </m:sSubPr>
          <m:e>
            <m:r>
              <m:rPr>
                <m:sty m:val="p"/>
              </m:rPr>
              <w:rPr>
                <w:rFonts w:ascii="Cambria Math" w:eastAsiaTheme="minorEastAsia" w:hAnsi="Cambria Math" w:hint="eastAsia"/>
              </w:rPr>
              <m:t xml:space="preserve"> </m:t>
            </m:r>
            <m:r>
              <m:rPr>
                <m:sty m:val="b"/>
              </m:rPr>
              <w:rPr>
                <w:rFonts w:ascii="Cambria Math" w:eastAsiaTheme="minorEastAsia" w:hAnsi="Cambria Math" w:hint="eastAsia"/>
              </w:rPr>
              <m:t>X</m:t>
            </m:r>
          </m:e>
          <m:sub>
            <m:r>
              <w:rPr>
                <w:rFonts w:ascii="Cambria Math" w:eastAsiaTheme="minorEastAsia" w:hAnsi="Cambria Math"/>
              </w:rPr>
              <m:t>t-1</m:t>
            </m:r>
          </m:sub>
        </m:sSub>
        <m:r>
          <w:rPr>
            <w:rFonts w:ascii="Cambria Math" w:eastAsiaTheme="minorEastAsia" w:hAnsi="Cambria Math" w:hint="eastAsia"/>
          </w:rPr>
          <m:t>+</m:t>
        </m:r>
        <m:sSub>
          <m:sSubPr>
            <m:ctrlPr>
              <w:rPr>
                <w:rFonts w:ascii="Cambria Math" w:eastAsiaTheme="minorEastAsia" w:hAnsi="Cambria Math"/>
                <w:i/>
              </w:rPr>
            </m:ctrlPr>
          </m:sSubPr>
          <m:e>
            <m:r>
              <m:rPr>
                <m:sty m:val="b"/>
              </m:rPr>
              <w:rPr>
                <w:rFonts w:ascii="Cambria Math" w:eastAsiaTheme="minorEastAsia" w:hAnsi="Cambria Math" w:hint="eastAsia"/>
              </w:rPr>
              <m:t>E</m:t>
            </m:r>
          </m:e>
          <m:sub>
            <m:r>
              <w:rPr>
                <w:rFonts w:ascii="Cambria Math" w:eastAsiaTheme="minorEastAsia" w:hAnsi="Cambria Math"/>
              </w:rPr>
              <m:t>t</m:t>
            </m:r>
          </m:sub>
        </m:sSub>
      </m:oMath>
      <w:r w:rsidR="00C866BC" w:rsidRPr="001E2563">
        <w:rPr>
          <w:rFonts w:eastAsiaTheme="minorEastAsia"/>
        </w:rPr>
        <w:t xml:space="preserve">, </w:t>
      </w:r>
      <w:r w:rsidR="00C866BC" w:rsidRPr="001E2563">
        <w:rPr>
          <w:rFonts w:eastAsiaTheme="minorEastAsia"/>
        </w:rPr>
        <w:tab/>
        <w:t>Eq</w:t>
      </w:r>
      <w:r w:rsidRPr="001E2563">
        <w:rPr>
          <w:rFonts w:eastAsiaTheme="minorEastAsia"/>
        </w:rPr>
        <w:t>.</w:t>
      </w:r>
      <w:r w:rsidR="00C866BC" w:rsidRPr="001E2563">
        <w:rPr>
          <w:rFonts w:eastAsiaTheme="minorEastAsia"/>
        </w:rPr>
        <w:t xml:space="preserve"> </w:t>
      </w:r>
      <w:r w:rsidR="00942570">
        <w:rPr>
          <w:rFonts w:eastAsiaTheme="minorEastAsia"/>
        </w:rPr>
        <w:t>4</w:t>
      </w:r>
    </w:p>
    <w:p w:rsidR="00C866BC" w:rsidRPr="001E2563" w:rsidRDefault="00AA27C1" w:rsidP="00F6205D">
      <w:pPr>
        <w:pStyle w:val="ARIERBody"/>
        <w:rPr>
          <w:rFonts w:eastAsiaTheme="minorEastAsia"/>
        </w:rPr>
      </w:pPr>
      <w:r w:rsidRPr="001E2563">
        <w:rPr>
          <w:rFonts w:eastAsiaTheme="minorEastAsia"/>
        </w:rPr>
        <w:t xml:space="preserve">where </w:t>
      </w:r>
      <w:r w:rsidR="00C866BC" w:rsidRPr="006850F1">
        <w:rPr>
          <w:rFonts w:eastAsiaTheme="minorEastAsia"/>
        </w:rPr>
        <w:t>X</w:t>
      </w:r>
      <w:r w:rsidR="00C866BC" w:rsidRPr="001E2563">
        <w:rPr>
          <w:rFonts w:eastAsiaTheme="minorEastAsia"/>
        </w:rPr>
        <w:t xml:space="preserve"> and A are now a vector of size </w:t>
      </w:r>
      <w:r w:rsidR="00C866BC" w:rsidRPr="001E2563">
        <w:rPr>
          <w:rFonts w:eastAsiaTheme="minorEastAsia"/>
          <w:i/>
        </w:rPr>
        <w:t>n</w:t>
      </w:r>
      <w:r w:rsidR="00C866BC" w:rsidRPr="001E2563">
        <w:rPr>
          <w:rFonts w:eastAsiaTheme="minorEastAsia"/>
        </w:rPr>
        <w:t xml:space="preserve"> of </w:t>
      </w:r>
      <w:r w:rsidR="001E2563" w:rsidRPr="001E2563">
        <w:rPr>
          <w:rFonts w:eastAsiaTheme="minorEastAsia"/>
        </w:rPr>
        <w:t>log</w:t>
      </w:r>
      <w:r w:rsidR="001E2563">
        <w:rPr>
          <w:rFonts w:eastAsiaTheme="minorEastAsia"/>
        </w:rPr>
        <w:t>-</w:t>
      </w:r>
      <w:r w:rsidR="00C866BC" w:rsidRPr="001E2563">
        <w:rPr>
          <w:rFonts w:eastAsiaTheme="minorEastAsia"/>
        </w:rPr>
        <w:t>transformed abundances and rate of increase</w:t>
      </w:r>
      <w:r w:rsidR="001E2563">
        <w:rPr>
          <w:rFonts w:eastAsiaTheme="minorEastAsia"/>
        </w:rPr>
        <w:t>,</w:t>
      </w:r>
      <w:r w:rsidR="00C866BC" w:rsidRPr="001E2563">
        <w:rPr>
          <w:rFonts w:eastAsiaTheme="minorEastAsia"/>
        </w:rPr>
        <w:t xml:space="preserve"> respectively</w:t>
      </w:r>
      <w:r w:rsidR="001E2563">
        <w:rPr>
          <w:rFonts w:eastAsiaTheme="minorEastAsia"/>
        </w:rPr>
        <w:t>,</w:t>
      </w:r>
      <w:r w:rsidR="00C866BC" w:rsidRPr="001E2563">
        <w:rPr>
          <w:rFonts w:eastAsiaTheme="minorEastAsia"/>
        </w:rPr>
        <w:t xml:space="preserve"> and C is now a matrix whose elements give the effect of species </w:t>
      </w:r>
      <w:r w:rsidR="00C866BC" w:rsidRPr="001E2563">
        <w:rPr>
          <w:rFonts w:eastAsiaTheme="minorEastAsia"/>
          <w:i/>
        </w:rPr>
        <w:t>j</w:t>
      </w:r>
      <w:r w:rsidR="00C866BC" w:rsidRPr="001E2563">
        <w:rPr>
          <w:rFonts w:eastAsiaTheme="minorEastAsia"/>
        </w:rPr>
        <w:t xml:space="preserve"> on the rate of increase of species </w:t>
      </w:r>
      <w:proofErr w:type="spellStart"/>
      <w:r w:rsidR="00C866BC" w:rsidRPr="001E2563">
        <w:rPr>
          <w:rFonts w:eastAsiaTheme="minorEastAsia"/>
          <w:i/>
        </w:rPr>
        <w:t>i</w:t>
      </w:r>
      <w:proofErr w:type="spellEnd"/>
      <w:r w:rsidR="00C866BC" w:rsidRPr="001E2563">
        <w:rPr>
          <w:rFonts w:eastAsiaTheme="minorEastAsia"/>
        </w:rPr>
        <w:t>.</w:t>
      </w:r>
      <w:r w:rsidR="00285836" w:rsidRPr="001E2563">
        <w:rPr>
          <w:rFonts w:eastAsiaTheme="minorEastAsia"/>
        </w:rPr>
        <w:t xml:space="preserve"> </w:t>
      </w:r>
      <w:r w:rsidR="00C866BC" w:rsidRPr="001E2563">
        <w:rPr>
          <w:rFonts w:eastAsiaTheme="minorEastAsia"/>
        </w:rPr>
        <w:t xml:space="preserve">Equation 3 thus represents a multivariate autoregressive process of order 1 </w:t>
      </w:r>
      <w:r w:rsidR="00C866BC" w:rsidRPr="00480B19">
        <w:rPr>
          <w:rFonts w:eastAsiaTheme="minorEastAsia"/>
        </w:rPr>
        <w:fldChar w:fldCharType="begin"/>
      </w:r>
      <w:r w:rsidR="00C866BC" w:rsidRPr="001E2563">
        <w:rPr>
          <w:rFonts w:eastAsiaTheme="minorEastAsia"/>
        </w:rPr>
        <w:instrText xml:space="preserve"> ADDIN ZOTERO_ITEM CSL_CITATION {"citationID":"1j27vagtfv","properties":{"formattedCitation":"{\\rtf (Ives {\\i{}et al.} 2003)}","plainCitation":"(Ives et al. 2003)"},"citationItems":[{"id":5056,"uris":["http://zotero.org/users/634364/items/8IQ6ZZ9M"],"uri":["http://zotero.org/users/634364/items/8IQ6ZZ9M"],"itemData":{"id":5056,"type":"article-journal","title":"Estimating community stability and ecological interactions from time-series data","container-title":"Ecological Monographs","page":"301-330","volume":"73","issue":"2","source":"Scopus","abstract":"Natural ecological communities are continuously buffeted by a varying environment, often making it difficult to measure the stability of communities using concepts requiring the existence of an equilibrium point. Instead of an equilibrium point, the equilibrial state of communities subject to environmental stochasticity is a stationary distribution, which is characterized by means, variances, and other statistical moments. Here, we derive three properties of stochastic multispecies communities that measure different characteristics associated with community stability. These properties can be estimated from multispecies time-series data using first-order multivariate autoregressive (MAR(1)) models. We demonstrate how to estimate the parameters of MAR(1) models and obtain confidence intervals for both parameters and the measures of stability. We also address the problem of estimation when there is observation (measurement) error. To illustrate these methods, we compare the stability of the planktonic communities in three lakes in which nutrient loading and planktivorous fish abundance were experimentally manipulated. MAR(1) models and the statistical methods we present can be used to identify dynamically important interactions between species and to test hypotheses about stability and other dynamical properties of naturally varying ecological communities. Thus, they can be used to integrate theoretical and empirical studies of community dynamics.","author":[{"family":"Ives","given":"A.R."},{"family":"Dennis","given":"B."},{"family":"Cottingham","given":"K.L."},{"family":"Carpenter","given":"S.R."}],"issued":{"date-parts":[["2003"]]}}}],"schema":"https://github.com/citation-style-language/schema/raw/master/csl-citation.json"} </w:instrText>
      </w:r>
      <w:r w:rsidR="00C866BC" w:rsidRPr="00480B19">
        <w:rPr>
          <w:rFonts w:eastAsiaTheme="minorEastAsia"/>
        </w:rPr>
        <w:fldChar w:fldCharType="separate"/>
      </w:r>
      <w:r w:rsidR="00C866BC" w:rsidRPr="001E2563">
        <w:t xml:space="preserve">(Ives </w:t>
      </w:r>
      <w:r w:rsidR="008C4522" w:rsidRPr="006850F1">
        <w:rPr>
          <w:iCs/>
        </w:rPr>
        <w:t>et al.</w:t>
      </w:r>
      <w:r w:rsidR="00C866BC" w:rsidRPr="001E2563">
        <w:t xml:space="preserve"> 2003)</w:t>
      </w:r>
      <w:r w:rsidR="00C866BC" w:rsidRPr="00480B19">
        <w:rPr>
          <w:rFonts w:eastAsiaTheme="minorEastAsia"/>
        </w:rPr>
        <w:fldChar w:fldCharType="end"/>
      </w:r>
      <w:r w:rsidR="00C866BC" w:rsidRPr="001E2563">
        <w:rPr>
          <w:rFonts w:eastAsiaTheme="minorEastAsia"/>
        </w:rPr>
        <w:t>.</w:t>
      </w:r>
      <w:r w:rsidR="00285836" w:rsidRPr="001E2563">
        <w:rPr>
          <w:rFonts w:eastAsiaTheme="minorEastAsia"/>
        </w:rPr>
        <w:t xml:space="preserve"> </w:t>
      </w:r>
      <w:r w:rsidR="00C866BC" w:rsidRPr="001E2563">
        <w:rPr>
          <w:rFonts w:eastAsiaTheme="minorEastAsia"/>
        </w:rPr>
        <w:t xml:space="preserve">The estimate of the equilibrium </w:t>
      </w:r>
      <w:r w:rsidR="001E2563" w:rsidRPr="001E2563">
        <w:rPr>
          <w:rFonts w:eastAsiaTheme="minorEastAsia"/>
        </w:rPr>
        <w:t>densit</w:t>
      </w:r>
      <w:r w:rsidR="001E2563">
        <w:rPr>
          <w:rFonts w:eastAsiaTheme="minorEastAsia"/>
        </w:rPr>
        <w:t>y</w:t>
      </w:r>
      <w:r w:rsidR="001E2563" w:rsidRPr="001E2563">
        <w:rPr>
          <w:rFonts w:eastAsiaTheme="minorEastAsia"/>
        </w:rPr>
        <w:t xml:space="preserve"> </w:t>
      </w:r>
      <w:r w:rsidR="00C866BC" w:rsidRPr="001E2563">
        <w:rPr>
          <w:rFonts w:eastAsiaTheme="minorEastAsia"/>
        </w:rPr>
        <w:t>for each species is now given by</w:t>
      </w:r>
      <w:r w:rsidRPr="001E2563">
        <w:rPr>
          <w:rFonts w:eastAsiaTheme="minorEastAsia"/>
        </w:rPr>
        <w:t>:</w:t>
      </w:r>
    </w:p>
    <w:p w:rsidR="00C866BC" w:rsidRPr="001E2563" w:rsidRDefault="00AA27C1" w:rsidP="006850F1">
      <w:pPr>
        <w:pStyle w:val="ARIERBody"/>
        <w:tabs>
          <w:tab w:val="center" w:pos="5103"/>
        </w:tabs>
        <w:rPr>
          <w:rFonts w:eastAsiaTheme="minorEastAsia"/>
        </w:rPr>
      </w:pPr>
      <w:r w:rsidRPr="001E2563">
        <w:rPr>
          <w:rFonts w:eastAsiaTheme="minorEastAsia"/>
        </w:rPr>
        <w:tab/>
      </w:r>
      <m:oMath>
        <m:sSub>
          <m:sSubPr>
            <m:ctrlPr>
              <w:rPr>
                <w:rFonts w:ascii="Cambria Math" w:eastAsiaTheme="minorEastAsia" w:hAnsi="Cambria Math"/>
                <w:i/>
              </w:rPr>
            </m:ctrlPr>
          </m:sSubPr>
          <m:e>
            <m:r>
              <m:rPr>
                <m:sty m:val="b"/>
              </m:rPr>
              <w:rPr>
                <w:rFonts w:ascii="Cambria Math" w:eastAsiaTheme="minorEastAsia" w:hAnsi="Cambria Math" w:hint="eastAsia"/>
              </w:rPr>
              <m:t>X</m:t>
            </m:r>
          </m:e>
          <m:sub>
            <m:r>
              <w:rPr>
                <w:rFonts w:ascii="Cambria Math" w:eastAsiaTheme="minorEastAsia" w:hAnsi="Cambria Math" w:hint="eastAsia"/>
              </w:rPr>
              <m:t>∞</m:t>
            </m:r>
          </m:sub>
        </m:sSub>
        <m:r>
          <w:rPr>
            <w:rFonts w:ascii="Cambria Math" w:eastAsiaTheme="minorEastAsia" w:hAnsi="Cambria Math" w:hint="eastAsia"/>
          </w:rPr>
          <m:t>=</m:t>
        </m:r>
        <m:sSup>
          <m:sSupPr>
            <m:ctrlPr>
              <w:rPr>
                <w:rFonts w:ascii="Cambria Math" w:eastAsiaTheme="minorEastAsia" w:hAnsi="Cambria Math"/>
                <w:i/>
              </w:rPr>
            </m:ctrlPr>
          </m:sSupPr>
          <m:e>
            <m:d>
              <m:dPr>
                <m:ctrlPr>
                  <w:rPr>
                    <w:rFonts w:ascii="Cambria Math" w:eastAsiaTheme="minorEastAsia" w:hAnsi="Cambria Math"/>
                    <w:i/>
                  </w:rPr>
                </m:ctrlPr>
              </m:dPr>
              <m:e>
                <m:r>
                  <m:rPr>
                    <m:sty m:val="b"/>
                  </m:rPr>
                  <w:rPr>
                    <w:rFonts w:ascii="Cambria Math" w:eastAsiaTheme="minorEastAsia" w:hAnsi="Cambria Math" w:hint="eastAsia"/>
                  </w:rPr>
                  <m:t>I</m:t>
                </m:r>
                <m:r>
                  <w:rPr>
                    <w:rFonts w:ascii="Cambria Math" w:eastAsiaTheme="minorEastAsia" w:hAnsi="Cambria Math"/>
                  </w:rPr>
                  <m:t>-</m:t>
                </m:r>
                <m:r>
                  <m:rPr>
                    <m:sty m:val="b"/>
                  </m:rPr>
                  <w:rPr>
                    <w:rFonts w:ascii="Cambria Math" w:eastAsiaTheme="minorEastAsia" w:hAnsi="Cambria Math"/>
                  </w:rPr>
                  <m:t>C</m:t>
                </m:r>
              </m:e>
            </m:d>
          </m:e>
          <m:sup>
            <m:r>
              <w:rPr>
                <w:rFonts w:ascii="Cambria Math" w:eastAsiaTheme="minorEastAsia" w:hAnsi="Cambria Math"/>
              </w:rPr>
              <m:t>-1</m:t>
            </m:r>
          </m:sup>
        </m:sSup>
        <m:r>
          <m:rPr>
            <m:sty m:val="b"/>
          </m:rPr>
          <w:rPr>
            <w:rFonts w:ascii="Cambria Math" w:eastAsiaTheme="minorEastAsia" w:hAnsi="Cambria Math" w:hint="eastAsia"/>
          </w:rPr>
          <m:t>A</m:t>
        </m:r>
      </m:oMath>
      <w:r w:rsidRPr="006850F1">
        <w:rPr>
          <w:rFonts w:eastAsiaTheme="minorEastAsia"/>
        </w:rPr>
        <w:t>,</w:t>
      </w:r>
      <w:r w:rsidR="00942570">
        <w:rPr>
          <w:rFonts w:eastAsiaTheme="minorEastAsia"/>
        </w:rPr>
        <w:tab/>
      </w:r>
      <w:r w:rsidR="00942570">
        <w:rPr>
          <w:rFonts w:eastAsiaTheme="minorEastAsia"/>
        </w:rPr>
        <w:tab/>
      </w:r>
      <w:r w:rsidR="00942570">
        <w:rPr>
          <w:rFonts w:eastAsiaTheme="minorEastAsia"/>
        </w:rPr>
        <w:tab/>
      </w:r>
      <w:r w:rsidR="00942570">
        <w:rPr>
          <w:rFonts w:eastAsiaTheme="minorEastAsia"/>
        </w:rPr>
        <w:tab/>
        <w:t xml:space="preserve">           Eq. 5</w:t>
      </w:r>
    </w:p>
    <w:p w:rsidR="00C866BC" w:rsidRDefault="00AA27C1" w:rsidP="00F6205D">
      <w:pPr>
        <w:pStyle w:val="ARIERBody"/>
        <w:rPr>
          <w:rFonts w:eastAsiaTheme="minorEastAsia"/>
        </w:rPr>
      </w:pPr>
      <w:r w:rsidRPr="001E2563">
        <w:rPr>
          <w:rFonts w:eastAsiaTheme="minorEastAsia"/>
        </w:rPr>
        <w:t xml:space="preserve">where </w:t>
      </w:r>
      <w:r w:rsidR="00C866BC" w:rsidRPr="006850F1">
        <w:rPr>
          <w:rFonts w:ascii="Times New Roman" w:eastAsiaTheme="minorEastAsia" w:hAnsi="Times New Roman"/>
        </w:rPr>
        <w:t>I</w:t>
      </w:r>
      <w:r w:rsidR="00C866BC" w:rsidRPr="001E2563">
        <w:rPr>
          <w:rFonts w:eastAsiaTheme="minorEastAsia"/>
        </w:rPr>
        <w:t xml:space="preserve"> is the </w:t>
      </w:r>
      <w:r w:rsidR="00C866BC" w:rsidRPr="001E2563">
        <w:rPr>
          <w:rFonts w:eastAsiaTheme="minorEastAsia"/>
          <w:i/>
        </w:rPr>
        <w:t>n</w:t>
      </w:r>
      <w:r w:rsidR="00C866BC" w:rsidRPr="001E2563">
        <w:rPr>
          <w:rFonts w:eastAsiaTheme="minorEastAsia"/>
        </w:rPr>
        <w:t xml:space="preserve"> × </w:t>
      </w:r>
      <w:r w:rsidR="00C866BC" w:rsidRPr="001E2563">
        <w:rPr>
          <w:rFonts w:eastAsiaTheme="minorEastAsia"/>
          <w:i/>
        </w:rPr>
        <w:t>n</w:t>
      </w:r>
      <w:r w:rsidR="00C866BC" w:rsidRPr="001E2563">
        <w:rPr>
          <w:rFonts w:eastAsiaTheme="minorEastAsia"/>
        </w:rPr>
        <w:t xml:space="preserve"> identity matrix.</w:t>
      </w:r>
      <w:r w:rsidR="00285836" w:rsidRPr="001E2563">
        <w:rPr>
          <w:rFonts w:eastAsiaTheme="minorEastAsia"/>
        </w:rPr>
        <w:t xml:space="preserve"> </w:t>
      </w:r>
      <w:r w:rsidR="00C866BC" w:rsidRPr="001E2563">
        <w:rPr>
          <w:rFonts w:eastAsiaTheme="minorEastAsia"/>
        </w:rPr>
        <w:t xml:space="preserve">We fitted </w:t>
      </w:r>
      <w:r w:rsidR="00123A86" w:rsidRPr="001E2563">
        <w:rPr>
          <w:rFonts w:eastAsiaTheme="minorEastAsia"/>
        </w:rPr>
        <w:t>Equation</w:t>
      </w:r>
      <w:r w:rsidR="00C866BC" w:rsidRPr="001E2563">
        <w:rPr>
          <w:rFonts w:eastAsiaTheme="minorEastAsia"/>
        </w:rPr>
        <w:t xml:space="preserve"> </w:t>
      </w:r>
      <w:r w:rsidR="00942570">
        <w:rPr>
          <w:rFonts w:eastAsiaTheme="minorEastAsia"/>
        </w:rPr>
        <w:t>4</w:t>
      </w:r>
      <w:r w:rsidR="00C866BC" w:rsidRPr="001E2563">
        <w:rPr>
          <w:rFonts w:eastAsiaTheme="minorEastAsia"/>
        </w:rPr>
        <w:t xml:space="preserve"> to the time series of </w:t>
      </w:r>
      <w:r w:rsidR="005574FB" w:rsidRPr="001E2563">
        <w:rPr>
          <w:rFonts w:eastAsiaTheme="minorEastAsia"/>
        </w:rPr>
        <w:t>Koala</w:t>
      </w:r>
      <w:r w:rsidR="00C866BC" w:rsidRPr="001E2563">
        <w:rPr>
          <w:rFonts w:eastAsiaTheme="minorEastAsia"/>
        </w:rPr>
        <w:t xml:space="preserve"> densities and average</w:t>
      </w:r>
      <w:r w:rsidR="00C866BC">
        <w:rPr>
          <w:rFonts w:eastAsiaTheme="minorEastAsia"/>
        </w:rPr>
        <w:t xml:space="preserve"> </w:t>
      </w:r>
      <w:r w:rsidR="00D57DAF">
        <w:rPr>
          <w:rFonts w:eastAsiaTheme="minorEastAsia"/>
        </w:rPr>
        <w:t>PFC</w:t>
      </w:r>
      <w:r w:rsidR="00C866BC">
        <w:rPr>
          <w:rFonts w:eastAsiaTheme="minorEastAsia"/>
        </w:rPr>
        <w:t xml:space="preserve"> estimates for </w:t>
      </w:r>
      <w:r w:rsidR="00A4160B">
        <w:rPr>
          <w:rFonts w:eastAsiaTheme="minorEastAsia"/>
        </w:rPr>
        <w:t>Manna Gum</w:t>
      </w:r>
      <w:r w:rsidR="00C866BC">
        <w:rPr>
          <w:rFonts w:eastAsiaTheme="minorEastAsia"/>
        </w:rPr>
        <w:t xml:space="preserve"> from five sites around Bimbi Park, Cape Otway</w:t>
      </w:r>
      <w:r w:rsidR="001E2563">
        <w:rPr>
          <w:rFonts w:eastAsiaTheme="minorEastAsia"/>
        </w:rPr>
        <w:t>,</w:t>
      </w:r>
      <w:r w:rsidR="00C866BC">
        <w:rPr>
          <w:rFonts w:eastAsiaTheme="minorEastAsia"/>
        </w:rPr>
        <w:t xml:space="preserve"> collected </w:t>
      </w:r>
      <w:r w:rsidR="001E2563">
        <w:rPr>
          <w:rFonts w:eastAsiaTheme="minorEastAsia"/>
        </w:rPr>
        <w:t xml:space="preserve">in </w:t>
      </w:r>
      <w:r w:rsidR="00C866BC">
        <w:rPr>
          <w:rFonts w:eastAsiaTheme="minorEastAsia"/>
        </w:rPr>
        <w:t>2008</w:t>
      </w:r>
      <w:r w:rsidR="00F051B7">
        <w:rPr>
          <w:rFonts w:eastAsiaTheme="minorEastAsia"/>
        </w:rPr>
        <w:t>–</w:t>
      </w:r>
      <w:r w:rsidR="00C866BC">
        <w:rPr>
          <w:rFonts w:eastAsiaTheme="minorEastAsia"/>
        </w:rPr>
        <w:t xml:space="preserve">2015 </w:t>
      </w:r>
      <w:r w:rsidR="00C866BC">
        <w:rPr>
          <w:rFonts w:eastAsiaTheme="minorEastAsia"/>
        </w:rPr>
        <w:fldChar w:fldCharType="begin"/>
      </w:r>
      <w:r w:rsidR="00C866BC">
        <w:rPr>
          <w:rFonts w:eastAsiaTheme="minorEastAsia"/>
        </w:rPr>
        <w:instrText xml:space="preserve"> ADDIN ZOTERO_ITEM CSL_CITATION {"citationID":"PR2K4HCO","properties":{"formattedCitation":"{\\rtf (Whisson {\\i{}et al.} 2016; Whisson and Melzer unpublished)}","plainCitation":"(Whisson et al. 2016; Whisson and Melzer unpublished)"},"citationItems":[{"id":1423,"uris":["http://zotero.org/users/634364/items/SFNS2XS4"],"uri":["http://zotero.org/users/634364/items/SFNS2XS4"],"itemData":{"id":1423,"type":"article-journal","title":"Failure to Respond to Food Resource Decline Has Catastrophic Consequences for Koalas in a High-Density Population in Southern Australia","container-title":"PLOS ONE","page":"e0144348","volume":"11","issue":"1","source":"PLoS Journals","abstract":"Understanding the ability of koalas to respond to changes in their environment is critical for conservation of the species and their habitat. We monitored the behavioural response of koalas to declining food resources in manna gum ( Eucalyptus viminalis ) woodland at Cape Otway, Victoria, Australia, from September 2011 to November 2013. Over this period, koala population density increased from 10.1 to 18.4 koalas.ha -1 . As a result of the high browsing pressure of this population, manna gum canopy condition declined with 71.4% manna gum being completely or highly defoliated in September 2013. Despite declining food resources, radio collared koalas (N = 30) exhibited high fidelity to small ranges (0.4–1.2 ha). When trees became severely defoliated in September 2013, koalas moved relatively short distances from their former ranges (mean predicted change in range centroid = 144 m) and remained in areas of 0.9 to 1.0 ha. This was despite the high connectivity of most manna gum woodland, and close proximity of the study site (&amp;lt; 3 km) to the contiguous mixed forest of the Great Otway National Park. Limited movement had catastrophic consequences for koalas with 71% (15/21) of radio collared koalas dying from starvation or being euthanased due to their poor condition between September and November 2013.","DOI":"10.1371/journal.pone.0144348","ISSN":"1932-6203","journalAbbreviation":"PLOS ONE","author":[{"family":"Whisson","given":"Desley A."},{"family":"Dixon","given":"Victoria"},{"family":"Taylor","given":"Megan L."},{"family":"Melzer","given":"Alistair"}],"issued":{"date-parts":[["2016",1,6]]}},"suffix":"; Whisson and Melzer unpublished"}],"schema":"https://github.com/citation-style-language/schema/raw/master/csl-citation.json"} </w:instrText>
      </w:r>
      <w:r w:rsidR="00C866BC">
        <w:rPr>
          <w:rFonts w:eastAsiaTheme="minorEastAsia"/>
        </w:rPr>
        <w:fldChar w:fldCharType="separate"/>
      </w:r>
      <w:r w:rsidR="00C866BC" w:rsidRPr="00930C6A">
        <w:t xml:space="preserve">(Whisson </w:t>
      </w:r>
      <w:r w:rsidR="008C4522" w:rsidRPr="006850F1">
        <w:rPr>
          <w:iCs/>
        </w:rPr>
        <w:t>et al.</w:t>
      </w:r>
      <w:r w:rsidR="00C866BC" w:rsidRPr="00930C6A">
        <w:t xml:space="preserve"> 2016; Whisson and Melzer </w:t>
      </w:r>
      <w:r w:rsidR="00E11C2B" w:rsidRPr="00930C6A">
        <w:t>unpubl</w:t>
      </w:r>
      <w:r w:rsidR="00E11C2B">
        <w:t>.</w:t>
      </w:r>
      <w:r w:rsidR="001E2563">
        <w:t xml:space="preserve"> data</w:t>
      </w:r>
      <w:r w:rsidR="00C866BC" w:rsidRPr="00930C6A">
        <w:t>)</w:t>
      </w:r>
      <w:r w:rsidR="00C866BC">
        <w:rPr>
          <w:rFonts w:eastAsiaTheme="minorEastAsia"/>
        </w:rPr>
        <w:fldChar w:fldCharType="end"/>
      </w:r>
      <w:r w:rsidR="00C866BC">
        <w:rPr>
          <w:rFonts w:eastAsiaTheme="minorEastAsia"/>
        </w:rPr>
        <w:t xml:space="preserve">. These data were used </w:t>
      </w:r>
      <w:r w:rsidR="001E2563">
        <w:rPr>
          <w:rFonts w:eastAsiaTheme="minorEastAsia"/>
        </w:rPr>
        <w:t xml:space="preserve">because </w:t>
      </w:r>
      <w:r w:rsidR="00C866BC">
        <w:rPr>
          <w:rFonts w:eastAsiaTheme="minorEastAsia"/>
        </w:rPr>
        <w:t xml:space="preserve">they are the most comprehensive record of </w:t>
      </w:r>
      <w:r w:rsidR="005574FB">
        <w:rPr>
          <w:rFonts w:eastAsiaTheme="minorEastAsia"/>
        </w:rPr>
        <w:t>Koala</w:t>
      </w:r>
      <w:r w:rsidR="00C866BC">
        <w:rPr>
          <w:rFonts w:eastAsiaTheme="minorEastAsia"/>
        </w:rPr>
        <w:t xml:space="preserve"> populations covering the period between 2011</w:t>
      </w:r>
      <w:r w:rsidR="001E2563">
        <w:rPr>
          <w:rFonts w:eastAsiaTheme="minorEastAsia"/>
        </w:rPr>
        <w:t xml:space="preserve"> and </w:t>
      </w:r>
      <w:r w:rsidR="00C866BC">
        <w:rPr>
          <w:rFonts w:eastAsiaTheme="minorEastAsia"/>
        </w:rPr>
        <w:t>2015</w:t>
      </w:r>
      <w:r w:rsidR="001E2563">
        <w:rPr>
          <w:rFonts w:eastAsiaTheme="minorEastAsia"/>
        </w:rPr>
        <w:t>,</w:t>
      </w:r>
      <w:r w:rsidR="00C866BC">
        <w:rPr>
          <w:rFonts w:eastAsiaTheme="minorEastAsia"/>
        </w:rPr>
        <w:t xml:space="preserve"> when populations reached very high densities before subsequently collapsing.</w:t>
      </w:r>
      <w:r w:rsidR="00285836">
        <w:rPr>
          <w:rFonts w:eastAsiaTheme="minorEastAsia"/>
        </w:rPr>
        <w:t xml:space="preserve"> </w:t>
      </w:r>
      <w:r w:rsidR="00C866BC">
        <w:rPr>
          <w:rFonts w:eastAsiaTheme="minorEastAsia"/>
        </w:rPr>
        <w:t>Each site was monitored during September of each year</w:t>
      </w:r>
      <w:r w:rsidR="001E2563">
        <w:rPr>
          <w:rFonts w:eastAsiaTheme="minorEastAsia"/>
        </w:rPr>
        <w:t>,</w:t>
      </w:r>
      <w:r w:rsidR="00C866BC">
        <w:rPr>
          <w:rFonts w:eastAsiaTheme="minorEastAsia"/>
        </w:rPr>
        <w:t xml:space="preserve"> with up to </w:t>
      </w:r>
      <w:r w:rsidR="001E2563">
        <w:rPr>
          <w:rFonts w:eastAsiaTheme="minorEastAsia"/>
        </w:rPr>
        <w:t xml:space="preserve">eight </w:t>
      </w:r>
      <w:r w:rsidR="00C866BC">
        <w:rPr>
          <w:rFonts w:eastAsiaTheme="minorEastAsia"/>
        </w:rPr>
        <w:t xml:space="preserve">observers systematically searching trees in each area for </w:t>
      </w:r>
      <w:r w:rsidR="005574FB">
        <w:rPr>
          <w:rFonts w:eastAsiaTheme="minorEastAsia"/>
        </w:rPr>
        <w:t>Koala</w:t>
      </w:r>
      <w:r w:rsidR="00C866BC">
        <w:rPr>
          <w:rFonts w:eastAsiaTheme="minorEastAsia"/>
        </w:rPr>
        <w:t>s.</w:t>
      </w:r>
      <w:r w:rsidR="00285836">
        <w:rPr>
          <w:rFonts w:eastAsiaTheme="minorEastAsia"/>
        </w:rPr>
        <w:t xml:space="preserve"> </w:t>
      </w:r>
      <w:r w:rsidR="00C866BC">
        <w:rPr>
          <w:rFonts w:eastAsiaTheme="minorEastAsia"/>
        </w:rPr>
        <w:t>Since every tree at each site was subject to searching</w:t>
      </w:r>
      <w:r w:rsidR="001E2563">
        <w:rPr>
          <w:rFonts w:eastAsiaTheme="minorEastAsia"/>
        </w:rPr>
        <w:t>,</w:t>
      </w:r>
      <w:r w:rsidR="00C866BC">
        <w:rPr>
          <w:rFonts w:eastAsiaTheme="minorEastAsia"/>
        </w:rPr>
        <w:t xml:space="preserve"> the count of the number of </w:t>
      </w:r>
      <w:r w:rsidR="005574FB">
        <w:rPr>
          <w:rFonts w:eastAsiaTheme="minorEastAsia"/>
        </w:rPr>
        <w:t>Koala</w:t>
      </w:r>
      <w:r w:rsidR="00C866BC">
        <w:rPr>
          <w:rFonts w:eastAsiaTheme="minorEastAsia"/>
        </w:rPr>
        <w:t xml:space="preserve">s seen divided by the area searched constituted a complete census and </w:t>
      </w:r>
      <w:r w:rsidR="001E2563">
        <w:rPr>
          <w:rFonts w:eastAsiaTheme="minorEastAsia"/>
        </w:rPr>
        <w:t xml:space="preserve">was </w:t>
      </w:r>
      <w:r w:rsidR="00C866BC">
        <w:rPr>
          <w:rFonts w:eastAsiaTheme="minorEastAsia"/>
        </w:rPr>
        <w:t xml:space="preserve">used as the estimate of </w:t>
      </w:r>
      <w:r w:rsidR="005574FB">
        <w:rPr>
          <w:rFonts w:eastAsiaTheme="minorEastAsia"/>
        </w:rPr>
        <w:t>Koala</w:t>
      </w:r>
      <w:r w:rsidR="00C866BC">
        <w:rPr>
          <w:rFonts w:eastAsiaTheme="minorEastAsia"/>
        </w:rPr>
        <w:t xml:space="preserve"> density.</w:t>
      </w:r>
      <w:r w:rsidR="00285836">
        <w:rPr>
          <w:rFonts w:eastAsiaTheme="minorEastAsia"/>
        </w:rPr>
        <w:t xml:space="preserve"> </w:t>
      </w:r>
      <w:r w:rsidR="00C866BC">
        <w:rPr>
          <w:rFonts w:eastAsiaTheme="minorEastAsia"/>
        </w:rPr>
        <w:t>At the same time, the canopies of 20</w:t>
      </w:r>
      <w:r w:rsidR="001E2563">
        <w:rPr>
          <w:rFonts w:eastAsiaTheme="minorEastAsia"/>
        </w:rPr>
        <w:t>–</w:t>
      </w:r>
      <w:r w:rsidR="00C866BC">
        <w:rPr>
          <w:rFonts w:eastAsiaTheme="minorEastAsia"/>
        </w:rPr>
        <w:t xml:space="preserve">40 randomly selected </w:t>
      </w:r>
      <w:r w:rsidR="00FF1DB9">
        <w:rPr>
          <w:rFonts w:eastAsiaTheme="minorEastAsia"/>
        </w:rPr>
        <w:t>Manna Gum</w:t>
      </w:r>
      <w:r w:rsidR="00C866BC">
        <w:rPr>
          <w:rFonts w:eastAsiaTheme="minorEastAsia"/>
        </w:rPr>
        <w:t xml:space="preserve"> trees were assessed</w:t>
      </w:r>
      <w:r w:rsidR="001E2563">
        <w:rPr>
          <w:rFonts w:eastAsiaTheme="minorEastAsia"/>
        </w:rPr>
        <w:t>,</w:t>
      </w:r>
      <w:r w:rsidR="00C866BC">
        <w:rPr>
          <w:rFonts w:eastAsiaTheme="minorEastAsia"/>
        </w:rPr>
        <w:t xml:space="preserve"> and an estimate </w:t>
      </w:r>
      <w:r w:rsidR="001E2563">
        <w:rPr>
          <w:rFonts w:eastAsiaTheme="minorEastAsia"/>
        </w:rPr>
        <w:t xml:space="preserve">was </w:t>
      </w:r>
      <w:r w:rsidR="00C866BC">
        <w:rPr>
          <w:rFonts w:eastAsiaTheme="minorEastAsia"/>
        </w:rPr>
        <w:t xml:space="preserve">obtained of the </w:t>
      </w:r>
      <w:r w:rsidR="001E2563">
        <w:rPr>
          <w:rFonts w:eastAsiaTheme="minorEastAsia"/>
        </w:rPr>
        <w:t>PFC</w:t>
      </w:r>
      <w:r w:rsidR="00C866BC">
        <w:rPr>
          <w:rFonts w:eastAsiaTheme="minorEastAsia"/>
        </w:rPr>
        <w:t xml:space="preserve"> as well as an index of canopy defoliation ranging from 1 (complete defoliation) to 5 (little defoliation).</w:t>
      </w:r>
      <w:r w:rsidR="00285836">
        <w:rPr>
          <w:rFonts w:eastAsiaTheme="minorEastAsia"/>
        </w:rPr>
        <w:t xml:space="preserve"> </w:t>
      </w:r>
      <w:r w:rsidR="00C866BC">
        <w:rPr>
          <w:rFonts w:eastAsiaTheme="minorEastAsia"/>
        </w:rPr>
        <w:t xml:space="preserve">A more complete description of the data collection at these sites is given in </w:t>
      </w:r>
      <w:proofErr w:type="spellStart"/>
      <w:r w:rsidR="00C866BC">
        <w:rPr>
          <w:rFonts w:eastAsiaTheme="minorEastAsia"/>
        </w:rPr>
        <w:t>Whisson</w:t>
      </w:r>
      <w:proofErr w:type="spellEnd"/>
      <w:r w:rsidR="00C866BC">
        <w:rPr>
          <w:rFonts w:eastAsiaTheme="minorEastAsia"/>
        </w:rPr>
        <w:t xml:space="preserve"> </w:t>
      </w:r>
      <w:r w:rsidR="00C866BC" w:rsidRPr="006850F1">
        <w:rPr>
          <w:rFonts w:eastAsiaTheme="minorEastAsia"/>
        </w:rPr>
        <w:t xml:space="preserve">et al. </w:t>
      </w:r>
      <w:r w:rsidR="00C866BC">
        <w:rPr>
          <w:rFonts w:eastAsiaTheme="minorEastAsia"/>
        </w:rPr>
        <w:t>(2016).</w:t>
      </w:r>
      <w:r w:rsidR="00285836">
        <w:rPr>
          <w:rFonts w:eastAsiaTheme="minorEastAsia"/>
        </w:rPr>
        <w:t xml:space="preserve"> </w:t>
      </w:r>
      <w:r w:rsidR="00C866BC">
        <w:rPr>
          <w:rFonts w:eastAsiaTheme="minorEastAsia"/>
        </w:rPr>
        <w:t xml:space="preserve">Missing data for canopy </w:t>
      </w:r>
      <w:r w:rsidR="001E2563">
        <w:rPr>
          <w:rFonts w:eastAsiaTheme="minorEastAsia"/>
        </w:rPr>
        <w:t>PFC</w:t>
      </w:r>
      <w:r w:rsidR="00C866BC">
        <w:rPr>
          <w:rFonts w:eastAsiaTheme="minorEastAsia"/>
        </w:rPr>
        <w:t xml:space="preserve"> for some of these sites in 2010 were imputed by calibrating canopy cover estimates with concurrent estimates of defoliation class (</w:t>
      </w:r>
      <w:r w:rsidR="001E2563">
        <w:rPr>
          <w:rFonts w:eastAsiaTheme="minorEastAsia"/>
        </w:rPr>
        <w:t xml:space="preserve">five </w:t>
      </w:r>
      <w:r w:rsidR="00C866BC">
        <w:rPr>
          <w:rFonts w:eastAsiaTheme="minorEastAsia"/>
        </w:rPr>
        <w:t>classes).</w:t>
      </w:r>
      <w:r w:rsidR="00285836">
        <w:rPr>
          <w:rFonts w:eastAsiaTheme="minorEastAsia"/>
        </w:rPr>
        <w:t xml:space="preserve"> </w:t>
      </w:r>
      <w:r w:rsidR="00C866BC">
        <w:rPr>
          <w:rFonts w:eastAsiaTheme="minorEastAsia"/>
        </w:rPr>
        <w:t xml:space="preserve">We predicted the missing data </w:t>
      </w:r>
      <w:r w:rsidR="00C866BC">
        <w:rPr>
          <w:rFonts w:eastAsiaTheme="minorEastAsia"/>
        </w:rPr>
        <w:lastRenderedPageBreak/>
        <w:t xml:space="preserve">for canopy cover for all individual </w:t>
      </w:r>
      <w:r w:rsidR="00FF1DB9">
        <w:rPr>
          <w:rFonts w:eastAsiaTheme="minorEastAsia"/>
        </w:rPr>
        <w:t>Manna Gum</w:t>
      </w:r>
      <w:r w:rsidR="00C866BC">
        <w:rPr>
          <w:rFonts w:eastAsiaTheme="minorEastAsia"/>
        </w:rPr>
        <w:t xml:space="preserve">s that had concurrent defoliation class estimates by fitting an ordinal regression to the defoliation classifications using </w:t>
      </w:r>
      <w:r w:rsidR="00D57DAF">
        <w:rPr>
          <w:rFonts w:eastAsiaTheme="minorEastAsia"/>
        </w:rPr>
        <w:t>PFC</w:t>
      </w:r>
      <w:r w:rsidR="00C866BC">
        <w:rPr>
          <w:rFonts w:eastAsiaTheme="minorEastAsia"/>
        </w:rPr>
        <w:t xml:space="preserve"> as the single predictor.</w:t>
      </w:r>
    </w:p>
    <w:p w:rsidR="00285836" w:rsidRDefault="00C866BC" w:rsidP="00F6205D">
      <w:pPr>
        <w:pStyle w:val="ARIERBody"/>
        <w:rPr>
          <w:rFonts w:eastAsiaTheme="minorEastAsia"/>
        </w:rPr>
      </w:pPr>
      <w:r>
        <w:rPr>
          <w:rFonts w:eastAsiaTheme="minorEastAsia"/>
        </w:rPr>
        <w:t xml:space="preserve">We took the natural log of </w:t>
      </w:r>
      <w:r w:rsidR="005574FB">
        <w:rPr>
          <w:rFonts w:eastAsiaTheme="minorEastAsia"/>
        </w:rPr>
        <w:t>Koala</w:t>
      </w:r>
      <w:r>
        <w:rPr>
          <w:rFonts w:eastAsiaTheme="minorEastAsia"/>
        </w:rPr>
        <w:t xml:space="preserve"> density at each site as the estimate of log abundance used in </w:t>
      </w:r>
      <w:r w:rsidR="00123A86">
        <w:rPr>
          <w:rFonts w:eastAsiaTheme="minorEastAsia"/>
        </w:rPr>
        <w:t>Equation</w:t>
      </w:r>
      <w:r w:rsidR="00942570">
        <w:rPr>
          <w:rFonts w:eastAsiaTheme="minorEastAsia"/>
        </w:rPr>
        <w:t xml:space="preserve"> 4</w:t>
      </w:r>
      <w:r>
        <w:rPr>
          <w:rFonts w:eastAsiaTheme="minorEastAsia"/>
        </w:rPr>
        <w:t>.</w:t>
      </w:r>
      <w:r w:rsidR="00285836">
        <w:rPr>
          <w:rFonts w:eastAsiaTheme="minorEastAsia"/>
        </w:rPr>
        <w:t xml:space="preserve"> </w:t>
      </w:r>
      <w:r>
        <w:rPr>
          <w:rFonts w:eastAsiaTheme="minorEastAsia"/>
        </w:rPr>
        <w:t>We also calculated the mean canopy cover from the random sample of trees and made the following transformation</w:t>
      </w:r>
      <w:r w:rsidR="00AA27C1">
        <w:rPr>
          <w:rFonts w:eastAsiaTheme="minorEastAsia"/>
        </w:rPr>
        <w:t>:</w:t>
      </w:r>
    </w:p>
    <w:p w:rsidR="00C866BC" w:rsidRPr="00AA27C1" w:rsidRDefault="00AA27C1" w:rsidP="006850F1">
      <w:pPr>
        <w:pStyle w:val="ARIERBody"/>
        <w:tabs>
          <w:tab w:val="center" w:pos="5103"/>
        </w:tabs>
        <w:rPr>
          <w:rFonts w:eastAsiaTheme="minorEastAsia"/>
        </w:rPr>
      </w:pPr>
      <w:r>
        <w:rPr>
          <w:rFonts w:eastAsiaTheme="minorEastAsia"/>
        </w:rPr>
        <w:tab/>
      </w:r>
      <m:oMath>
        <m:r>
          <m:rPr>
            <m:sty m:val="p"/>
          </m:rPr>
          <w:rPr>
            <w:rFonts w:ascii="Cambria Math" w:eastAsiaTheme="minorEastAsia" w:hAnsi="Cambria Math"/>
          </w:rPr>
          <m:t>LAI</m:t>
        </m:r>
        <m:r>
          <w:rPr>
            <w:rFonts w:ascii="Cambria Math" w:eastAsiaTheme="minorEastAsia" w:hAnsi="Cambria Math"/>
          </w:rPr>
          <m:t>= -</m:t>
        </m:r>
        <m:func>
          <m:funcPr>
            <m:ctrlPr>
              <w:rPr>
                <w:rFonts w:ascii="Cambria Math" w:eastAsiaTheme="minorEastAsia" w:hAnsi="Cambria Math"/>
                <w:i/>
              </w:rPr>
            </m:ctrlPr>
          </m:funcPr>
          <m:fName>
            <m:r>
              <m:rPr>
                <m:sty m:val="p"/>
              </m:rPr>
              <w:rPr>
                <w:rFonts w:ascii="Cambria Math" w:hAnsi="Cambria Math"/>
              </w:rPr>
              <m:t>ln</m:t>
            </m:r>
          </m:fName>
          <m:e>
            <m:d>
              <m:dPr>
                <m:ctrlPr>
                  <w:rPr>
                    <w:rFonts w:ascii="Cambria Math" w:eastAsiaTheme="minorEastAsia" w:hAnsi="Cambria Math"/>
                    <w:i/>
                  </w:rPr>
                </m:ctrlPr>
              </m:dPr>
              <m:e>
                <m:r>
                  <w:rPr>
                    <w:rFonts w:ascii="Cambria Math" w:eastAsiaTheme="minorEastAsia" w:hAnsi="Cambria Math"/>
                  </w:rPr>
                  <m:t>1-</m:t>
                </m:r>
                <m:r>
                  <m:rPr>
                    <m:sty m:val="p"/>
                  </m:rPr>
                  <w:rPr>
                    <w:rFonts w:ascii="Cambria Math" w:eastAsiaTheme="minorEastAsia" w:hAnsi="Cambria Math"/>
                  </w:rPr>
                  <m:t>PFC</m:t>
                </m:r>
              </m:e>
            </m:d>
          </m:e>
        </m:func>
      </m:oMath>
      <w:r w:rsidR="001E2563">
        <w:rPr>
          <w:rFonts w:eastAsiaTheme="minorEastAsia"/>
        </w:rPr>
        <w:t>,</w:t>
      </w:r>
    </w:p>
    <w:p w:rsidR="00606707" w:rsidRDefault="001E2563" w:rsidP="006850F1">
      <w:pPr>
        <w:pStyle w:val="ARIERBody"/>
      </w:pPr>
      <w:r>
        <w:rPr>
          <w:rFonts w:eastAsiaTheme="minorEastAsia"/>
        </w:rPr>
        <w:t xml:space="preserve">where </w:t>
      </w:r>
      <w:r w:rsidR="00C866BC">
        <w:rPr>
          <w:rFonts w:eastAsiaTheme="minorEastAsia"/>
        </w:rPr>
        <w:t xml:space="preserve">LAI is the leaf area index </w:t>
      </w:r>
      <w:r w:rsidR="00C866BC">
        <w:rPr>
          <w:rFonts w:eastAsiaTheme="minorEastAsia"/>
        </w:rPr>
        <w:fldChar w:fldCharType="begin"/>
      </w:r>
      <w:r w:rsidR="00C866BC">
        <w:rPr>
          <w:rFonts w:eastAsiaTheme="minorEastAsia"/>
        </w:rPr>
        <w:instrText xml:space="preserve"> ADDIN ZOTERO_ITEM CSL_CITATION {"citationID":"2ls0r65cfv","properties":{"formattedCitation":"(Holland 2013)","plainCitation":"(Holland 2013)"},"citationItems":[{"id":1079,"uris":["http://zotero.org/users/634364/items/G25UNZH6"],"uri":["http://zotero.org/users/634364/items/G25UNZH6"],"itemData":{"id":1079,"type":"article-journal","title":"Inferring changes in foliar mass and area from foliage cover: A mechanistic model","container-title":"Austral Ecology","page":"121-130","volume":"38","issue":"2","source":"EBSCOhost","abstract":"Measuring foliar area or mass directly is destructive, and precludes long-term, repeated observations of individual trees as they suffer or recover from foliar damage. Instead, foliage cover indices are often used as a proxy for foliar mass. Patterns of fluctuations in foliage cover indices can be used to infer qualitative changes in canopy health. However, foliage cover is not necessarily linearly related to foliar area or mass, and this may confound the detection of significant foliar damage, and comparisons of herbivore browse impacts between individual trees, tree species or sites. I derived a mechanistic model to quantify the relationship between foliar area or mass and foliage cover measured as the proportion of sky occluded by leaves. This one parameter model is close to linear for single-tiered trees, but increasingly non-linear for multi-tiered trees. I compared the non-linear model to a linear model using foliage cover data from an artificial defoliation experiment on two single-tiered, sub-canopy species and from simulated photographic images of single- and multi-tiered canopies. The non-linear model had lower errors than the linear model, and errors did not increase with foliage density (leaf area per unit area), variation (of leaf sizes within and between canopies) or leaf geometry. The non-linear model can be easily parameterized from relatively low-cost observations of foliage cover, independently of empirical measurements of foliar area or mass, and is applicable to a wide range of tree species. It should therefore help managers quantify how changes in foliage cover due to natural fluctuations or foliar damage affect foliar area and mass, and can be used to quantify parameters for models of browse impacts in mixed forest.","DOI":"10.1111/j.1442-9993.2012.02384.x","ISSN":"14429985","shortTitle":"Inferring changes in foliar mass and area from foliage cover","journalAbbreviation":"Austral Ecology","author":[{"family":"Holland","given":"E. Penelope"}],"issued":{"date-parts":[["2013",4]]}}}],"schema":"https://github.com/citation-style-language/schema/raw/master/csl-citation.json"} </w:instrText>
      </w:r>
      <w:r w:rsidR="00C866BC">
        <w:rPr>
          <w:rFonts w:eastAsiaTheme="minorEastAsia"/>
        </w:rPr>
        <w:fldChar w:fldCharType="separate"/>
      </w:r>
      <w:r w:rsidR="00C866BC" w:rsidRPr="00FB15BE">
        <w:t>(Holland 2013)</w:t>
      </w:r>
      <w:r w:rsidR="00C866BC">
        <w:rPr>
          <w:rFonts w:eastAsiaTheme="minorEastAsia"/>
        </w:rPr>
        <w:fldChar w:fldCharType="end"/>
      </w:r>
      <w:r w:rsidR="00C866BC">
        <w:rPr>
          <w:rFonts w:eastAsiaTheme="minorEastAsia"/>
        </w:rPr>
        <w:t>.</w:t>
      </w:r>
      <w:r w:rsidR="00285836">
        <w:rPr>
          <w:rFonts w:eastAsiaTheme="minorEastAsia"/>
        </w:rPr>
        <w:t xml:space="preserve"> </w:t>
      </w:r>
      <w:r w:rsidR="00C866BC">
        <w:rPr>
          <w:rFonts w:eastAsiaTheme="minorEastAsia"/>
        </w:rPr>
        <w:t xml:space="preserve">We took the natural log of LAI as the estimate of the abundance of canopy foliage for use in </w:t>
      </w:r>
      <w:r w:rsidR="00123A86">
        <w:rPr>
          <w:rFonts w:eastAsiaTheme="minorEastAsia"/>
        </w:rPr>
        <w:t>Equation</w:t>
      </w:r>
      <w:r w:rsidR="00C866BC">
        <w:rPr>
          <w:rFonts w:eastAsiaTheme="minorEastAsia"/>
        </w:rPr>
        <w:t xml:space="preserve"> 3.</w:t>
      </w:r>
      <w:r w:rsidR="00285836">
        <w:rPr>
          <w:rFonts w:eastAsiaTheme="minorEastAsia"/>
        </w:rPr>
        <w:t xml:space="preserve"> </w:t>
      </w:r>
      <w:r w:rsidR="00C866BC">
        <w:rPr>
          <w:rFonts w:eastAsiaTheme="minorEastAsia"/>
        </w:rPr>
        <w:t>We also allowed canopy foliage abundance to be influenced by annual rainfall (</w:t>
      </w:r>
      <w:r>
        <w:rPr>
          <w:rFonts w:eastAsiaTheme="minorEastAsia"/>
        </w:rPr>
        <w:t>millimetres</w:t>
      </w:r>
      <w:r w:rsidR="00C866BC">
        <w:rPr>
          <w:rFonts w:eastAsiaTheme="minorEastAsia"/>
        </w:rPr>
        <w:t>) falling in the previous year</w:t>
      </w:r>
      <w:r>
        <w:rPr>
          <w:rFonts w:eastAsiaTheme="minorEastAsia"/>
        </w:rPr>
        <w:t>,</w:t>
      </w:r>
      <w:r w:rsidR="00C866BC">
        <w:rPr>
          <w:rFonts w:eastAsiaTheme="minorEastAsia"/>
        </w:rPr>
        <w:t xml:space="preserve"> as measured by the meteorological station at Cape Otway Lighthouse.</w:t>
      </w:r>
      <w:r w:rsidR="00285836">
        <w:rPr>
          <w:rFonts w:eastAsiaTheme="minorEastAsia"/>
        </w:rPr>
        <w:t xml:space="preserve"> </w:t>
      </w:r>
      <w:r w:rsidR="00C866BC">
        <w:rPr>
          <w:rFonts w:eastAsiaTheme="minorEastAsia"/>
        </w:rPr>
        <w:t xml:space="preserve">These modifications were included by adding an extra term </w:t>
      </w:r>
      <w:r>
        <w:rPr>
          <w:rFonts w:eastAsiaTheme="minorEastAsia"/>
        </w:rPr>
        <w:t>in</w:t>
      </w:r>
      <w:r w:rsidR="00C866BC">
        <w:rPr>
          <w:rFonts w:eastAsiaTheme="minorEastAsia"/>
        </w:rPr>
        <w:t xml:space="preserve">to the linear model in </w:t>
      </w:r>
      <w:r w:rsidR="00123A86">
        <w:rPr>
          <w:rFonts w:eastAsiaTheme="minorEastAsia"/>
        </w:rPr>
        <w:t>Equation</w:t>
      </w:r>
      <w:r w:rsidR="00C866BC">
        <w:rPr>
          <w:rFonts w:eastAsiaTheme="minorEastAsia"/>
        </w:rPr>
        <w:t xml:space="preserve"> 3.</w:t>
      </w:r>
      <w:r w:rsidR="00285836">
        <w:rPr>
          <w:rFonts w:eastAsiaTheme="minorEastAsia"/>
        </w:rPr>
        <w:t xml:space="preserve"> </w:t>
      </w:r>
      <w:r w:rsidR="00C866BC">
        <w:rPr>
          <w:rFonts w:eastAsiaTheme="minorEastAsia"/>
        </w:rPr>
        <w:t>The multivariate state</w:t>
      </w:r>
      <w:r>
        <w:rPr>
          <w:rFonts w:eastAsiaTheme="minorEastAsia"/>
        </w:rPr>
        <w:t>–</w:t>
      </w:r>
      <w:r w:rsidR="00C866BC">
        <w:rPr>
          <w:rFonts w:eastAsiaTheme="minorEastAsia"/>
        </w:rPr>
        <w:t>space model was fitted in JAGS version 4.0</w:t>
      </w:r>
      <w:r w:rsidR="00942570">
        <w:rPr>
          <w:rFonts w:eastAsiaTheme="minorEastAsia"/>
        </w:rPr>
        <w:t xml:space="preserve"> and the resulting estimates of the parameters </w:t>
      </w:r>
      <w:r w:rsidR="00942570" w:rsidRPr="00942570">
        <w:rPr>
          <w:rFonts w:ascii="Times New Roman" w:eastAsiaTheme="minorEastAsia" w:hAnsi="Times New Roman" w:cs="Times New Roman"/>
          <w:b/>
        </w:rPr>
        <w:t>A</w:t>
      </w:r>
      <w:r w:rsidR="00942570">
        <w:rPr>
          <w:rFonts w:eastAsiaTheme="minorEastAsia"/>
        </w:rPr>
        <w:t xml:space="preserve"> and </w:t>
      </w:r>
      <w:r w:rsidR="00942570" w:rsidRPr="00942570">
        <w:rPr>
          <w:rFonts w:ascii="Times New Roman" w:eastAsiaTheme="minorEastAsia" w:hAnsi="Times New Roman" w:cs="Times New Roman"/>
          <w:b/>
        </w:rPr>
        <w:t>C</w:t>
      </w:r>
      <w:r w:rsidR="00942570">
        <w:rPr>
          <w:rFonts w:eastAsiaTheme="minorEastAsia"/>
        </w:rPr>
        <w:t xml:space="preserve"> used to estimate the equilibrium densities of koalas and Manna Gum PFC using Equation 5.</w:t>
      </w:r>
    </w:p>
    <w:p w:rsidR="00606707" w:rsidRPr="00B75952" w:rsidRDefault="00606707" w:rsidP="003B1492">
      <w:pPr>
        <w:pStyle w:val="ARIERHA"/>
        <w:spacing w:after="480"/>
      </w:pPr>
      <w:r w:rsidRPr="00B75952">
        <w:br w:type="page"/>
      </w:r>
      <w:bookmarkStart w:id="31" w:name="_Toc286018770"/>
      <w:bookmarkStart w:id="32" w:name="_Toc455406126"/>
      <w:r w:rsidRPr="00B75952">
        <w:lastRenderedPageBreak/>
        <w:t>3</w:t>
      </w:r>
      <w:r w:rsidRPr="00B75952">
        <w:tab/>
      </w:r>
      <w:bookmarkStart w:id="33" w:name="_Toc409798427"/>
      <w:r w:rsidRPr="00B75952">
        <w:t>Results</w:t>
      </w:r>
      <w:bookmarkEnd w:id="31"/>
      <w:bookmarkEnd w:id="32"/>
      <w:bookmarkEnd w:id="33"/>
    </w:p>
    <w:p w:rsidR="00606707" w:rsidRPr="00B75952" w:rsidRDefault="00606707" w:rsidP="00606707">
      <w:pPr>
        <w:pStyle w:val="ARIERHB"/>
      </w:pPr>
      <w:bookmarkStart w:id="34" w:name="_Toc286018771"/>
      <w:bookmarkStart w:id="35" w:name="_Toc455406127"/>
      <w:r w:rsidRPr="00B75952">
        <w:t>3.1</w:t>
      </w:r>
      <w:r w:rsidRPr="00B75952">
        <w:rPr>
          <w:rFonts w:cs="Times New Roman"/>
          <w:lang w:val="en-US"/>
        </w:rPr>
        <w:tab/>
      </w:r>
      <w:bookmarkEnd w:id="34"/>
      <w:r w:rsidR="00C866BC">
        <w:t xml:space="preserve">Development of a </w:t>
      </w:r>
      <w:r w:rsidR="008B1E21">
        <w:t xml:space="preserve">eucalypt </w:t>
      </w:r>
      <w:r w:rsidR="00C866BC">
        <w:t>‘habitat health trigger’</w:t>
      </w:r>
      <w:bookmarkEnd w:id="35"/>
    </w:p>
    <w:p w:rsidR="00606707" w:rsidRPr="00B75952" w:rsidRDefault="00606707" w:rsidP="00606707">
      <w:pPr>
        <w:pStyle w:val="ARIERHC"/>
      </w:pPr>
      <w:bookmarkStart w:id="36" w:name="_Toc409798430"/>
      <w:bookmarkStart w:id="37" w:name="_Toc455406128"/>
      <w:r w:rsidRPr="00B75952">
        <w:t>3.</w:t>
      </w:r>
      <w:r w:rsidR="0010306B">
        <w:t>1</w:t>
      </w:r>
      <w:r w:rsidRPr="00B75952">
        <w:t>.1</w:t>
      </w:r>
      <w:r w:rsidRPr="00B75952">
        <w:rPr>
          <w:rFonts w:cs="Times New Roman"/>
          <w:lang w:val="en-US"/>
        </w:rPr>
        <w:tab/>
      </w:r>
      <w:bookmarkEnd w:id="36"/>
      <w:r w:rsidR="00C866BC">
        <w:t xml:space="preserve">Canopy </w:t>
      </w:r>
      <w:r w:rsidR="001774A6">
        <w:t>cover</w:t>
      </w:r>
      <w:r w:rsidR="00C866BC">
        <w:t xml:space="preserve"> and tree mortality for </w:t>
      </w:r>
      <w:r w:rsidR="00FF1DB9">
        <w:t>Manna Gum</w:t>
      </w:r>
      <w:r w:rsidR="00C866BC">
        <w:t>s</w:t>
      </w:r>
      <w:bookmarkEnd w:id="37"/>
    </w:p>
    <w:p w:rsidR="00C866BC" w:rsidRDefault="00C866BC" w:rsidP="00F6205D">
      <w:pPr>
        <w:pStyle w:val="ARIERBody"/>
      </w:pPr>
      <w:bookmarkStart w:id="38" w:name="_Toc196540910"/>
      <w:r>
        <w:t xml:space="preserve">The PFC and status (alive/dead) of 865 tagged </w:t>
      </w:r>
      <w:r w:rsidR="00FF1DB9">
        <w:t>Manna Gum</w:t>
      </w:r>
      <w:r>
        <w:t xml:space="preserve"> trees were used in the analysis of tree survival.</w:t>
      </w:r>
      <w:r w:rsidR="00285836">
        <w:t xml:space="preserve"> </w:t>
      </w:r>
      <w:r>
        <w:t xml:space="preserve">Estimates from the discrete-time survival model indicated that tree mortality was strongly related to PFC, but not to either DBH or annual rainfall falling in the previous year (Table </w:t>
      </w:r>
      <w:r w:rsidR="00294F19">
        <w:t>3</w:t>
      </w:r>
      <w:r>
        <w:t>).</w:t>
      </w:r>
      <w:r w:rsidR="00285836">
        <w:t xml:space="preserve"> </w:t>
      </w:r>
      <w:r>
        <w:t xml:space="preserve">The estimated mortality rate of trees showed very low mortality when canopy cover was </w:t>
      </w:r>
      <w:r w:rsidR="00B76E0F">
        <w:t>&gt;</w:t>
      </w:r>
      <w:r>
        <w:t>50%</w:t>
      </w:r>
      <w:r w:rsidR="00B76E0F">
        <w:t>, and</w:t>
      </w:r>
      <w:r>
        <w:t xml:space="preserve"> a 10% rate of annual mortality estimated when canopy cover dropped to </w:t>
      </w:r>
      <w:r w:rsidR="00B76E0F">
        <w:t>~</w:t>
      </w:r>
      <w:r>
        <w:t>27%.</w:t>
      </w:r>
      <w:r w:rsidR="00285836">
        <w:t xml:space="preserve"> </w:t>
      </w:r>
      <w:r>
        <w:t xml:space="preserve">Very low levels of canopy cover (&lt;10%) resulted in annual mortality estimates </w:t>
      </w:r>
      <w:r w:rsidR="00B76E0F">
        <w:t xml:space="preserve">of </w:t>
      </w:r>
      <w:r>
        <w:t>between 30</w:t>
      </w:r>
      <w:r w:rsidR="00B76E0F">
        <w:t xml:space="preserve"> and </w:t>
      </w:r>
      <w:r>
        <w:t>50% (</w:t>
      </w:r>
      <w:r w:rsidR="007B0211">
        <w:t>Fig. </w:t>
      </w:r>
      <w:r w:rsidR="00FC1164">
        <w:t>1</w:t>
      </w:r>
      <w:r>
        <w:t>).</w:t>
      </w:r>
    </w:p>
    <w:p w:rsidR="00C866BC" w:rsidRDefault="00C866BC" w:rsidP="006850F1">
      <w:pPr>
        <w:pStyle w:val="ARIERCaption-Table"/>
      </w:pPr>
      <w:bookmarkStart w:id="39" w:name="_Toc454803939"/>
      <w:r>
        <w:t xml:space="preserve">Table </w:t>
      </w:r>
      <w:r w:rsidR="00294F19">
        <w:t>3</w:t>
      </w:r>
      <w:r>
        <w:t>.</w:t>
      </w:r>
      <w:r w:rsidR="00285836">
        <w:t xml:space="preserve"> </w:t>
      </w:r>
      <w:r>
        <w:t>Parameter estimates (complementary log</w:t>
      </w:r>
      <w:r w:rsidR="00B76E0F">
        <w:t>–</w:t>
      </w:r>
      <w:r>
        <w:t xml:space="preserve">log scale) from the Bayesian discrete-time survival model fitted to observations of </w:t>
      </w:r>
      <w:r w:rsidR="00FF1DB9">
        <w:t>Manna Gum</w:t>
      </w:r>
      <w:r>
        <w:t xml:space="preserve"> tree deaths between 2004</w:t>
      </w:r>
      <w:r w:rsidR="00B76E0F">
        <w:t xml:space="preserve"> and </w:t>
      </w:r>
      <w:r>
        <w:t>2014.</w:t>
      </w:r>
      <w:r w:rsidR="00285836">
        <w:t xml:space="preserve"> </w:t>
      </w:r>
      <w:r>
        <w:t xml:space="preserve">SD </w:t>
      </w:r>
      <w:r w:rsidR="00B76E0F">
        <w:t xml:space="preserve">= </w:t>
      </w:r>
      <w:r>
        <w:t xml:space="preserve">standard deviation, LCL </w:t>
      </w:r>
      <w:r w:rsidR="00B76E0F">
        <w:t xml:space="preserve">= </w:t>
      </w:r>
      <w:r>
        <w:t xml:space="preserve">2.5% quantile, UCL </w:t>
      </w:r>
      <w:r w:rsidR="00B76E0F">
        <w:t xml:space="preserve">= </w:t>
      </w:r>
      <w:r>
        <w:t>97.5% quantile.</w:t>
      </w:r>
      <w:bookmarkEnd w:id="39"/>
    </w:p>
    <w:tbl>
      <w:tblPr>
        <w:tblStyle w:val="ListTable21"/>
        <w:tblW w:w="5000" w:type="pct"/>
        <w:tblLook w:val="0620" w:firstRow="1" w:lastRow="0" w:firstColumn="0" w:lastColumn="0" w:noHBand="1" w:noVBand="1"/>
      </w:tblPr>
      <w:tblGrid>
        <w:gridCol w:w="2368"/>
        <w:gridCol w:w="2031"/>
        <w:gridCol w:w="1436"/>
        <w:gridCol w:w="2010"/>
        <w:gridCol w:w="2010"/>
      </w:tblGrid>
      <w:tr w:rsidR="00C866BC" w:rsidRPr="00865C1F" w:rsidTr="006850F1">
        <w:trPr>
          <w:cnfStyle w:val="100000000000" w:firstRow="1" w:lastRow="0" w:firstColumn="0" w:lastColumn="0" w:oddVBand="0" w:evenVBand="0" w:oddHBand="0" w:evenHBand="0" w:firstRowFirstColumn="0" w:firstRowLastColumn="0" w:lastRowFirstColumn="0" w:lastRowLastColumn="0"/>
          <w:cantSplit/>
          <w:trHeight w:val="397"/>
        </w:trPr>
        <w:tc>
          <w:tcPr>
            <w:tcW w:w="1201" w:type="pct"/>
            <w:tcBorders>
              <w:top w:val="single" w:sz="4" w:space="0" w:color="228591"/>
              <w:bottom w:val="single" w:sz="4" w:space="0" w:color="228591"/>
            </w:tcBorders>
            <w:shd w:val="clear" w:color="auto" w:fill="228591"/>
            <w:vAlign w:val="center"/>
          </w:tcPr>
          <w:p w:rsidR="00C866BC" w:rsidRPr="006850F1" w:rsidRDefault="00C866BC" w:rsidP="006850F1">
            <w:pPr>
              <w:jc w:val="center"/>
              <w:rPr>
                <w:b w:val="0"/>
                <w:color w:val="FFFFFF" w:themeColor="background1"/>
              </w:rPr>
            </w:pPr>
            <w:r w:rsidRPr="006850F1">
              <w:rPr>
                <w:color w:val="FFFFFF" w:themeColor="background1"/>
              </w:rPr>
              <w:t>Parameter</w:t>
            </w:r>
          </w:p>
        </w:tc>
        <w:tc>
          <w:tcPr>
            <w:tcW w:w="1030" w:type="pct"/>
            <w:tcBorders>
              <w:top w:val="single" w:sz="4" w:space="0" w:color="228591"/>
              <w:bottom w:val="single" w:sz="4" w:space="0" w:color="228591"/>
            </w:tcBorders>
            <w:shd w:val="clear" w:color="auto" w:fill="228591"/>
            <w:vAlign w:val="center"/>
          </w:tcPr>
          <w:p w:rsidR="00C866BC" w:rsidRPr="006850F1" w:rsidRDefault="00C866BC" w:rsidP="006850F1">
            <w:pPr>
              <w:jc w:val="center"/>
              <w:rPr>
                <w:b w:val="0"/>
                <w:color w:val="FFFFFF" w:themeColor="background1"/>
              </w:rPr>
            </w:pPr>
            <w:r w:rsidRPr="006850F1">
              <w:rPr>
                <w:color w:val="FFFFFF" w:themeColor="background1"/>
              </w:rPr>
              <w:t>Estimate</w:t>
            </w:r>
          </w:p>
        </w:tc>
        <w:tc>
          <w:tcPr>
            <w:tcW w:w="728" w:type="pct"/>
            <w:tcBorders>
              <w:top w:val="single" w:sz="4" w:space="0" w:color="228591"/>
              <w:bottom w:val="single" w:sz="4" w:space="0" w:color="228591"/>
            </w:tcBorders>
            <w:shd w:val="clear" w:color="auto" w:fill="228591"/>
            <w:vAlign w:val="center"/>
          </w:tcPr>
          <w:p w:rsidR="00C866BC" w:rsidRPr="006850F1" w:rsidRDefault="00C866BC" w:rsidP="006850F1">
            <w:pPr>
              <w:jc w:val="center"/>
              <w:rPr>
                <w:b w:val="0"/>
                <w:color w:val="FFFFFF" w:themeColor="background1"/>
              </w:rPr>
            </w:pPr>
            <w:r w:rsidRPr="006850F1">
              <w:rPr>
                <w:color w:val="FFFFFF" w:themeColor="background1"/>
              </w:rPr>
              <w:t>SD</w:t>
            </w:r>
          </w:p>
        </w:tc>
        <w:tc>
          <w:tcPr>
            <w:tcW w:w="1020" w:type="pct"/>
            <w:tcBorders>
              <w:top w:val="single" w:sz="4" w:space="0" w:color="228591"/>
              <w:bottom w:val="single" w:sz="4" w:space="0" w:color="228591"/>
            </w:tcBorders>
            <w:shd w:val="clear" w:color="auto" w:fill="228591"/>
            <w:vAlign w:val="center"/>
          </w:tcPr>
          <w:p w:rsidR="00C866BC" w:rsidRPr="006850F1" w:rsidRDefault="00C866BC" w:rsidP="006850F1">
            <w:pPr>
              <w:jc w:val="center"/>
              <w:rPr>
                <w:b w:val="0"/>
                <w:color w:val="FFFFFF" w:themeColor="background1"/>
              </w:rPr>
            </w:pPr>
            <w:r w:rsidRPr="006850F1">
              <w:rPr>
                <w:color w:val="FFFFFF" w:themeColor="background1"/>
              </w:rPr>
              <w:t>LCL</w:t>
            </w:r>
          </w:p>
        </w:tc>
        <w:tc>
          <w:tcPr>
            <w:tcW w:w="1020" w:type="pct"/>
            <w:tcBorders>
              <w:top w:val="single" w:sz="4" w:space="0" w:color="228591"/>
              <w:bottom w:val="single" w:sz="4" w:space="0" w:color="228591"/>
            </w:tcBorders>
            <w:shd w:val="clear" w:color="auto" w:fill="228591"/>
            <w:vAlign w:val="center"/>
          </w:tcPr>
          <w:p w:rsidR="00C866BC" w:rsidRPr="006850F1" w:rsidRDefault="00C866BC" w:rsidP="006850F1">
            <w:pPr>
              <w:jc w:val="center"/>
              <w:rPr>
                <w:b w:val="0"/>
                <w:color w:val="FFFFFF" w:themeColor="background1"/>
              </w:rPr>
            </w:pPr>
            <w:r w:rsidRPr="006850F1">
              <w:rPr>
                <w:color w:val="FFFFFF" w:themeColor="background1"/>
              </w:rPr>
              <w:t>UCL</w:t>
            </w:r>
          </w:p>
        </w:tc>
      </w:tr>
      <w:tr w:rsidR="00C866BC" w:rsidTr="006850F1">
        <w:trPr>
          <w:cantSplit/>
          <w:trHeight w:val="397"/>
        </w:trPr>
        <w:tc>
          <w:tcPr>
            <w:tcW w:w="1201" w:type="pct"/>
            <w:tcBorders>
              <w:top w:val="single" w:sz="4" w:space="0" w:color="228591"/>
              <w:bottom w:val="nil"/>
            </w:tcBorders>
            <w:vAlign w:val="center"/>
          </w:tcPr>
          <w:p w:rsidR="00C866BC" w:rsidRDefault="00C866BC" w:rsidP="006850F1">
            <w:pPr>
              <w:jc w:val="center"/>
              <w:rPr>
                <w:rFonts w:eastAsia="Times New Roman" w:cs="Times New Roman"/>
                <w:b/>
                <w:bCs/>
                <w:szCs w:val="28"/>
              </w:rPr>
            </w:pPr>
            <w:r>
              <w:t>Intercept</w:t>
            </w:r>
          </w:p>
        </w:tc>
        <w:tc>
          <w:tcPr>
            <w:tcW w:w="1030" w:type="pct"/>
            <w:tcBorders>
              <w:top w:val="single" w:sz="4" w:space="0" w:color="228591"/>
              <w:bottom w:val="nil"/>
            </w:tcBorders>
            <w:vAlign w:val="center"/>
          </w:tcPr>
          <w:p w:rsidR="00C866BC" w:rsidRDefault="00075597">
            <w:pPr>
              <w:jc w:val="center"/>
              <w:rPr>
                <w:rFonts w:eastAsia="Times New Roman" w:cs="Times New Roman"/>
                <w:szCs w:val="24"/>
              </w:rPr>
            </w:pPr>
            <w:r>
              <w:t>–</w:t>
            </w:r>
            <w:r w:rsidR="00C866BC">
              <w:t>0.40</w:t>
            </w:r>
          </w:p>
        </w:tc>
        <w:tc>
          <w:tcPr>
            <w:tcW w:w="728" w:type="pct"/>
            <w:tcBorders>
              <w:top w:val="single" w:sz="4" w:space="0" w:color="228591"/>
              <w:bottom w:val="nil"/>
            </w:tcBorders>
            <w:vAlign w:val="center"/>
          </w:tcPr>
          <w:p w:rsidR="00C866BC" w:rsidRDefault="00C866BC" w:rsidP="006850F1">
            <w:pPr>
              <w:jc w:val="center"/>
              <w:rPr>
                <w:rFonts w:eastAsia="Times New Roman" w:cs="Times New Roman"/>
                <w:b/>
                <w:bCs/>
                <w:szCs w:val="28"/>
              </w:rPr>
            </w:pPr>
            <w:r>
              <w:t>0.118</w:t>
            </w:r>
          </w:p>
        </w:tc>
        <w:tc>
          <w:tcPr>
            <w:tcW w:w="1020" w:type="pct"/>
            <w:tcBorders>
              <w:top w:val="single" w:sz="4" w:space="0" w:color="228591"/>
              <w:bottom w:val="nil"/>
            </w:tcBorders>
            <w:vAlign w:val="center"/>
          </w:tcPr>
          <w:p w:rsidR="00C866BC" w:rsidRDefault="00075597">
            <w:pPr>
              <w:jc w:val="center"/>
              <w:rPr>
                <w:rFonts w:eastAsia="Times New Roman" w:cs="Times New Roman"/>
                <w:szCs w:val="24"/>
              </w:rPr>
            </w:pPr>
            <w:r>
              <w:t>–</w:t>
            </w:r>
            <w:r w:rsidR="00C866BC" w:rsidRPr="0052414F">
              <w:t>0.639</w:t>
            </w:r>
          </w:p>
        </w:tc>
        <w:tc>
          <w:tcPr>
            <w:tcW w:w="1020" w:type="pct"/>
            <w:tcBorders>
              <w:top w:val="single" w:sz="4" w:space="0" w:color="228591"/>
              <w:bottom w:val="nil"/>
            </w:tcBorders>
            <w:vAlign w:val="center"/>
          </w:tcPr>
          <w:p w:rsidR="00C866BC" w:rsidRDefault="00075597">
            <w:pPr>
              <w:jc w:val="center"/>
              <w:rPr>
                <w:rFonts w:eastAsia="Times New Roman" w:cs="Times New Roman"/>
                <w:szCs w:val="24"/>
              </w:rPr>
            </w:pPr>
            <w:r>
              <w:t>–</w:t>
            </w:r>
            <w:r w:rsidR="00C866BC">
              <w:t>0.172</w:t>
            </w:r>
          </w:p>
        </w:tc>
      </w:tr>
      <w:tr w:rsidR="00C866BC" w:rsidTr="006850F1">
        <w:trPr>
          <w:cantSplit/>
          <w:trHeight w:val="397"/>
        </w:trPr>
        <w:tc>
          <w:tcPr>
            <w:tcW w:w="1201" w:type="pct"/>
            <w:tcBorders>
              <w:top w:val="nil"/>
              <w:bottom w:val="nil"/>
            </w:tcBorders>
            <w:vAlign w:val="center"/>
          </w:tcPr>
          <w:p w:rsidR="00C866BC" w:rsidRDefault="00C866BC" w:rsidP="006850F1">
            <w:pPr>
              <w:jc w:val="center"/>
              <w:rPr>
                <w:rFonts w:eastAsia="Times New Roman" w:cs="Times New Roman"/>
                <w:b/>
                <w:bCs/>
                <w:szCs w:val="28"/>
              </w:rPr>
            </w:pPr>
            <w:r>
              <w:t>PFC</w:t>
            </w:r>
          </w:p>
        </w:tc>
        <w:tc>
          <w:tcPr>
            <w:tcW w:w="1030" w:type="pct"/>
            <w:tcBorders>
              <w:top w:val="nil"/>
              <w:bottom w:val="nil"/>
            </w:tcBorders>
            <w:vAlign w:val="center"/>
          </w:tcPr>
          <w:p w:rsidR="00C866BC" w:rsidRDefault="00075597">
            <w:pPr>
              <w:jc w:val="center"/>
              <w:rPr>
                <w:rFonts w:eastAsia="Times New Roman" w:cs="Times New Roman"/>
                <w:szCs w:val="24"/>
              </w:rPr>
            </w:pPr>
            <w:r>
              <w:t>–</w:t>
            </w:r>
            <w:r w:rsidR="00C866BC">
              <w:t>15.4</w:t>
            </w:r>
          </w:p>
        </w:tc>
        <w:tc>
          <w:tcPr>
            <w:tcW w:w="728" w:type="pct"/>
            <w:tcBorders>
              <w:top w:val="nil"/>
              <w:bottom w:val="nil"/>
            </w:tcBorders>
            <w:vAlign w:val="center"/>
          </w:tcPr>
          <w:p w:rsidR="00C866BC" w:rsidRDefault="00C866BC" w:rsidP="006850F1">
            <w:pPr>
              <w:jc w:val="center"/>
              <w:rPr>
                <w:rFonts w:eastAsia="Times New Roman" w:cs="Times New Roman"/>
                <w:b/>
                <w:bCs/>
                <w:szCs w:val="28"/>
              </w:rPr>
            </w:pPr>
            <w:r>
              <w:t>1.034</w:t>
            </w:r>
          </w:p>
        </w:tc>
        <w:tc>
          <w:tcPr>
            <w:tcW w:w="1020" w:type="pct"/>
            <w:tcBorders>
              <w:top w:val="nil"/>
              <w:bottom w:val="nil"/>
            </w:tcBorders>
            <w:vAlign w:val="center"/>
          </w:tcPr>
          <w:p w:rsidR="00C866BC" w:rsidRDefault="00075597">
            <w:pPr>
              <w:jc w:val="center"/>
              <w:rPr>
                <w:rFonts w:eastAsia="Times New Roman" w:cs="Times New Roman"/>
                <w:szCs w:val="24"/>
              </w:rPr>
            </w:pPr>
            <w:r>
              <w:t>–</w:t>
            </w:r>
            <w:r w:rsidR="00C866BC">
              <w:t>17.525</w:t>
            </w:r>
          </w:p>
        </w:tc>
        <w:tc>
          <w:tcPr>
            <w:tcW w:w="1020" w:type="pct"/>
            <w:tcBorders>
              <w:top w:val="nil"/>
              <w:bottom w:val="nil"/>
            </w:tcBorders>
            <w:vAlign w:val="center"/>
          </w:tcPr>
          <w:p w:rsidR="00C866BC" w:rsidRDefault="00075597">
            <w:pPr>
              <w:jc w:val="center"/>
              <w:rPr>
                <w:rFonts w:eastAsia="Times New Roman" w:cs="Times New Roman"/>
                <w:szCs w:val="24"/>
              </w:rPr>
            </w:pPr>
            <w:r>
              <w:t>–</w:t>
            </w:r>
            <w:r w:rsidR="00C866BC" w:rsidRPr="0052414F">
              <w:t>13.476</w:t>
            </w:r>
          </w:p>
        </w:tc>
      </w:tr>
      <w:tr w:rsidR="00C866BC" w:rsidTr="006850F1">
        <w:trPr>
          <w:cantSplit/>
          <w:trHeight w:val="397"/>
        </w:trPr>
        <w:tc>
          <w:tcPr>
            <w:tcW w:w="1201" w:type="pct"/>
            <w:tcBorders>
              <w:top w:val="nil"/>
              <w:bottom w:val="nil"/>
            </w:tcBorders>
            <w:vAlign w:val="center"/>
          </w:tcPr>
          <w:p w:rsidR="00C866BC" w:rsidRDefault="00C866BC" w:rsidP="006850F1">
            <w:pPr>
              <w:jc w:val="center"/>
              <w:rPr>
                <w:rFonts w:eastAsia="Times New Roman" w:cs="Times New Roman"/>
                <w:b/>
                <w:bCs/>
                <w:szCs w:val="28"/>
              </w:rPr>
            </w:pPr>
            <w:r>
              <w:t>DBH</w:t>
            </w:r>
          </w:p>
        </w:tc>
        <w:tc>
          <w:tcPr>
            <w:tcW w:w="1030" w:type="pct"/>
            <w:tcBorders>
              <w:top w:val="nil"/>
              <w:bottom w:val="nil"/>
            </w:tcBorders>
            <w:vAlign w:val="center"/>
          </w:tcPr>
          <w:p w:rsidR="00C866BC" w:rsidRDefault="00C866BC" w:rsidP="006850F1">
            <w:pPr>
              <w:jc w:val="center"/>
              <w:rPr>
                <w:rFonts w:eastAsia="Times New Roman" w:cs="Times New Roman"/>
                <w:b/>
                <w:bCs/>
                <w:szCs w:val="28"/>
              </w:rPr>
            </w:pPr>
            <w:r>
              <w:t>0.03</w:t>
            </w:r>
          </w:p>
        </w:tc>
        <w:tc>
          <w:tcPr>
            <w:tcW w:w="728" w:type="pct"/>
            <w:tcBorders>
              <w:top w:val="nil"/>
              <w:bottom w:val="nil"/>
            </w:tcBorders>
            <w:vAlign w:val="center"/>
          </w:tcPr>
          <w:p w:rsidR="00C866BC" w:rsidRDefault="00C866BC" w:rsidP="006850F1">
            <w:pPr>
              <w:jc w:val="center"/>
              <w:rPr>
                <w:rFonts w:eastAsia="Times New Roman" w:cs="Times New Roman"/>
                <w:b/>
                <w:bCs/>
                <w:szCs w:val="28"/>
              </w:rPr>
            </w:pPr>
            <w:r>
              <w:t>0.088</w:t>
            </w:r>
          </w:p>
        </w:tc>
        <w:tc>
          <w:tcPr>
            <w:tcW w:w="1020" w:type="pct"/>
            <w:tcBorders>
              <w:top w:val="nil"/>
              <w:bottom w:val="nil"/>
            </w:tcBorders>
            <w:vAlign w:val="center"/>
          </w:tcPr>
          <w:p w:rsidR="00C866BC" w:rsidRDefault="00075597">
            <w:pPr>
              <w:jc w:val="center"/>
              <w:rPr>
                <w:rFonts w:eastAsia="Times New Roman" w:cs="Times New Roman"/>
                <w:szCs w:val="24"/>
              </w:rPr>
            </w:pPr>
            <w:r>
              <w:t>–</w:t>
            </w:r>
            <w:r w:rsidR="00C866BC">
              <w:t>0.145</w:t>
            </w:r>
          </w:p>
        </w:tc>
        <w:tc>
          <w:tcPr>
            <w:tcW w:w="1020" w:type="pct"/>
            <w:tcBorders>
              <w:top w:val="nil"/>
              <w:bottom w:val="nil"/>
            </w:tcBorders>
            <w:vAlign w:val="center"/>
          </w:tcPr>
          <w:p w:rsidR="00C866BC" w:rsidRDefault="00C866BC" w:rsidP="006850F1">
            <w:pPr>
              <w:jc w:val="center"/>
              <w:rPr>
                <w:rFonts w:eastAsia="Times New Roman" w:cs="Times New Roman"/>
                <w:b/>
                <w:bCs/>
                <w:szCs w:val="28"/>
              </w:rPr>
            </w:pPr>
            <w:r w:rsidRPr="00E70A47">
              <w:t>0.201</w:t>
            </w:r>
          </w:p>
        </w:tc>
      </w:tr>
      <w:tr w:rsidR="00C866BC" w:rsidTr="006850F1">
        <w:trPr>
          <w:cantSplit/>
          <w:trHeight w:val="397"/>
        </w:trPr>
        <w:tc>
          <w:tcPr>
            <w:tcW w:w="1201" w:type="pct"/>
            <w:tcBorders>
              <w:top w:val="nil"/>
              <w:bottom w:val="single" w:sz="4" w:space="0" w:color="228591"/>
            </w:tcBorders>
            <w:vAlign w:val="center"/>
          </w:tcPr>
          <w:p w:rsidR="00C866BC" w:rsidRDefault="00C866BC" w:rsidP="006850F1">
            <w:pPr>
              <w:jc w:val="center"/>
              <w:rPr>
                <w:rFonts w:eastAsia="Times New Roman" w:cs="Times New Roman"/>
                <w:b/>
                <w:bCs/>
                <w:szCs w:val="28"/>
              </w:rPr>
            </w:pPr>
            <w:r>
              <w:t>Rainfall</w:t>
            </w:r>
          </w:p>
        </w:tc>
        <w:tc>
          <w:tcPr>
            <w:tcW w:w="1030" w:type="pct"/>
            <w:tcBorders>
              <w:top w:val="nil"/>
              <w:bottom w:val="single" w:sz="4" w:space="0" w:color="228591"/>
            </w:tcBorders>
            <w:vAlign w:val="center"/>
          </w:tcPr>
          <w:p w:rsidR="00C866BC" w:rsidRDefault="00075597">
            <w:pPr>
              <w:jc w:val="center"/>
              <w:rPr>
                <w:rFonts w:eastAsia="Times New Roman" w:cs="Times New Roman"/>
                <w:szCs w:val="24"/>
              </w:rPr>
            </w:pPr>
            <w:r>
              <w:t>–</w:t>
            </w:r>
            <w:r w:rsidR="00C866BC">
              <w:t>0.16</w:t>
            </w:r>
          </w:p>
        </w:tc>
        <w:tc>
          <w:tcPr>
            <w:tcW w:w="728" w:type="pct"/>
            <w:tcBorders>
              <w:top w:val="nil"/>
              <w:bottom w:val="single" w:sz="4" w:space="0" w:color="228591"/>
            </w:tcBorders>
            <w:vAlign w:val="center"/>
          </w:tcPr>
          <w:p w:rsidR="00C866BC" w:rsidRDefault="00C866BC" w:rsidP="006850F1">
            <w:pPr>
              <w:jc w:val="center"/>
              <w:rPr>
                <w:rFonts w:eastAsia="Times New Roman" w:cs="Times New Roman"/>
                <w:b/>
                <w:bCs/>
                <w:szCs w:val="28"/>
              </w:rPr>
            </w:pPr>
            <w:r>
              <w:t>0.105</w:t>
            </w:r>
          </w:p>
        </w:tc>
        <w:tc>
          <w:tcPr>
            <w:tcW w:w="1020" w:type="pct"/>
            <w:tcBorders>
              <w:top w:val="nil"/>
              <w:bottom w:val="single" w:sz="4" w:space="0" w:color="228591"/>
            </w:tcBorders>
            <w:vAlign w:val="center"/>
          </w:tcPr>
          <w:p w:rsidR="00C866BC" w:rsidRDefault="00075597">
            <w:pPr>
              <w:jc w:val="center"/>
              <w:rPr>
                <w:rFonts w:eastAsia="Times New Roman" w:cs="Times New Roman"/>
                <w:szCs w:val="24"/>
              </w:rPr>
            </w:pPr>
            <w:r>
              <w:t>–</w:t>
            </w:r>
            <w:r w:rsidR="00C866BC">
              <w:t>0.360</w:t>
            </w:r>
          </w:p>
        </w:tc>
        <w:tc>
          <w:tcPr>
            <w:tcW w:w="1020" w:type="pct"/>
            <w:tcBorders>
              <w:top w:val="nil"/>
              <w:bottom w:val="single" w:sz="4" w:space="0" w:color="228591"/>
            </w:tcBorders>
            <w:vAlign w:val="center"/>
          </w:tcPr>
          <w:p w:rsidR="00C866BC" w:rsidRDefault="00C866BC" w:rsidP="006850F1">
            <w:pPr>
              <w:jc w:val="center"/>
              <w:rPr>
                <w:rFonts w:eastAsia="Times New Roman" w:cs="Times New Roman"/>
                <w:b/>
                <w:bCs/>
                <w:szCs w:val="28"/>
              </w:rPr>
            </w:pPr>
            <w:r w:rsidRPr="00E70A47">
              <w:t>0.051</w:t>
            </w:r>
          </w:p>
        </w:tc>
      </w:tr>
    </w:tbl>
    <w:p w:rsidR="00C866BC" w:rsidRDefault="00C866BC" w:rsidP="00C866BC">
      <w:pPr>
        <w:keepNext/>
      </w:pPr>
    </w:p>
    <w:p w:rsidR="00C866BC" w:rsidRDefault="00650228" w:rsidP="00C866BC">
      <w:pPr>
        <w:keepNext/>
      </w:pPr>
      <w:r>
        <w:rPr>
          <w:noProof/>
          <w:lang w:eastAsia="en-AU"/>
        </w:rPr>
        <w:drawing>
          <wp:inline distT="0" distB="0" distL="0" distR="0" wp14:anchorId="03B3CDDA" wp14:editId="4D1B35B0">
            <wp:extent cx="4801427" cy="4320000"/>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10027"/>
                    <a:stretch/>
                  </pic:blipFill>
                  <pic:spPr bwMode="auto">
                    <a:xfrm>
                      <a:off x="0" y="0"/>
                      <a:ext cx="4801427" cy="4320000"/>
                    </a:xfrm>
                    <a:prstGeom prst="rect">
                      <a:avLst/>
                    </a:prstGeom>
                    <a:ln>
                      <a:noFill/>
                    </a:ln>
                    <a:extLst>
                      <a:ext uri="{53640926-AAD7-44D8-BBD7-CCE9431645EC}">
                        <a14:shadowObscured xmlns:a14="http://schemas.microsoft.com/office/drawing/2010/main"/>
                      </a:ext>
                    </a:extLst>
                  </pic:spPr>
                </pic:pic>
              </a:graphicData>
            </a:graphic>
          </wp:inline>
        </w:drawing>
      </w:r>
    </w:p>
    <w:p w:rsidR="00C866BC" w:rsidRDefault="00C866BC">
      <w:pPr>
        <w:pStyle w:val="ARIERCaption-Figure"/>
      </w:pPr>
      <w:bookmarkStart w:id="40" w:name="_Toc328568533"/>
      <w:r>
        <w:t xml:space="preserve">Figure </w:t>
      </w:r>
      <w:r w:rsidR="00FC1164">
        <w:t>1</w:t>
      </w:r>
      <w:r>
        <w:t>.</w:t>
      </w:r>
      <w:r w:rsidR="00285836">
        <w:t xml:space="preserve"> </w:t>
      </w:r>
      <w:r>
        <w:t xml:space="preserve">The relationship between annual tree mortality and projected foliage cover </w:t>
      </w:r>
      <w:r w:rsidR="00233A61">
        <w:t>(</w:t>
      </w:r>
      <w:r w:rsidR="000F7322">
        <w:t>%</w:t>
      </w:r>
      <w:r w:rsidR="00233A61">
        <w:t xml:space="preserve">) </w:t>
      </w:r>
      <w:r>
        <w:t xml:space="preserve">of </w:t>
      </w:r>
      <w:r w:rsidR="00FF1DB9">
        <w:t>Manna Gum</w:t>
      </w:r>
      <w:r>
        <w:t xml:space="preserve">s from </w:t>
      </w:r>
      <w:r w:rsidR="00FE6918">
        <w:t>Mt Eccles National Park</w:t>
      </w:r>
      <w:r>
        <w:t>.</w:t>
      </w:r>
      <w:r w:rsidR="00285836">
        <w:t xml:space="preserve"> </w:t>
      </w:r>
      <w:r>
        <w:t xml:space="preserve">Horizontal dashed line indicates an annual mortality rate of </w:t>
      </w:r>
      <w:r w:rsidR="000F7322">
        <w:t>0.1 (</w:t>
      </w:r>
      <w:r>
        <w:t>10%</w:t>
      </w:r>
      <w:r w:rsidR="000F7322">
        <w:t>)</w:t>
      </w:r>
      <w:r>
        <w:t>.</w:t>
      </w:r>
      <w:bookmarkEnd w:id="40"/>
    </w:p>
    <w:p w:rsidR="00C866BC" w:rsidRDefault="00C866BC" w:rsidP="00C866BC"/>
    <w:p w:rsidR="00C866BC" w:rsidRDefault="00C866BC" w:rsidP="00F6205D">
      <w:pPr>
        <w:pStyle w:val="ARIERBody"/>
      </w:pPr>
      <w:r>
        <w:lastRenderedPageBreak/>
        <w:t>From the estimated relationship between PFC and tree mortality, we selected a 10% annual mortality rate as our estimate of a ‘significantly elevated mortality</w:t>
      </w:r>
      <w:r w:rsidR="00B76E0F">
        <w:t>’</w:t>
      </w:r>
      <w:r>
        <w:t>.</w:t>
      </w:r>
      <w:r w:rsidR="00285836">
        <w:t xml:space="preserve"> </w:t>
      </w:r>
      <w:r>
        <w:t xml:space="preserve">Thus, trees </w:t>
      </w:r>
      <w:r w:rsidR="00B76E0F">
        <w:t xml:space="preserve">for which the </w:t>
      </w:r>
      <w:r>
        <w:t>PFC had dropped to &lt;27% (95% C</w:t>
      </w:r>
      <w:r w:rsidR="00712027">
        <w:t>redible Interval</w:t>
      </w:r>
      <w:r w:rsidR="005B08BB">
        <w:t xml:space="preserve"> (CI)</w:t>
      </w:r>
      <w:r>
        <w:t>; 25</w:t>
      </w:r>
      <w:r w:rsidR="00F051B7">
        <w:t>–</w:t>
      </w:r>
      <w:r>
        <w:t xml:space="preserve">30) were judged to be at a significantly higher risk of death due to defoliation than trees with a PFC </w:t>
      </w:r>
      <w:r w:rsidR="00B76E0F">
        <w:t>≥</w:t>
      </w:r>
      <w:r>
        <w:t>27%.</w:t>
      </w:r>
      <w:r w:rsidR="00285836">
        <w:t xml:space="preserve"> </w:t>
      </w:r>
      <w:r>
        <w:t>Hence</w:t>
      </w:r>
      <w:r w:rsidR="00B76E0F">
        <w:t>,</w:t>
      </w:r>
      <w:r>
        <w:t xml:space="preserve"> we used a 25% PFC (i.e. lower C</w:t>
      </w:r>
      <w:r w:rsidR="00712027">
        <w:t>I</w:t>
      </w:r>
      <w:r>
        <w:t>) as our estimate of the foliar cover threshold in all subsequent analyses.</w:t>
      </w:r>
    </w:p>
    <w:p w:rsidR="00C866BC" w:rsidRDefault="0027068A" w:rsidP="00576C1D">
      <w:pPr>
        <w:pStyle w:val="ARIERHC"/>
      </w:pPr>
      <w:bookmarkStart w:id="41" w:name="_Toc455406129"/>
      <w:r>
        <w:t>3.1.2</w:t>
      </w:r>
      <w:r>
        <w:tab/>
      </w:r>
      <w:r w:rsidR="005A1FD2">
        <w:t>Canopy</w:t>
      </w:r>
      <w:r w:rsidR="00C866BC">
        <w:t xml:space="preserve"> defoliation levels</w:t>
      </w:r>
      <w:r w:rsidR="00C42D27">
        <w:t xml:space="preserve"> and Koala density</w:t>
      </w:r>
      <w:bookmarkEnd w:id="41"/>
    </w:p>
    <w:p w:rsidR="00C866BC" w:rsidRDefault="00C866BC" w:rsidP="00F6205D">
      <w:pPr>
        <w:pStyle w:val="ARIERBody"/>
      </w:pPr>
      <w:r>
        <w:t xml:space="preserve">A total of 23 </w:t>
      </w:r>
      <w:r w:rsidR="00942570">
        <w:t xml:space="preserve">eucalypt forest </w:t>
      </w:r>
      <w:r>
        <w:t>sites</w:t>
      </w:r>
      <w:r w:rsidR="00942570">
        <w:t xml:space="preserve"> </w:t>
      </w:r>
      <w:r>
        <w:t xml:space="preserve">that had a one-off assessment of canopy condition and </w:t>
      </w:r>
      <w:r w:rsidR="005574FB">
        <w:t>Koala</w:t>
      </w:r>
      <w:r>
        <w:t xml:space="preserve"> densit</w:t>
      </w:r>
      <w:r w:rsidR="00712027">
        <w:t>y</w:t>
      </w:r>
      <w:r>
        <w:t xml:space="preserve"> were used for the analysis of </w:t>
      </w:r>
      <w:r w:rsidR="00942570">
        <w:t>canopy</w:t>
      </w:r>
      <w:r>
        <w:t xml:space="preserve"> defoliation levels.</w:t>
      </w:r>
      <w:r w:rsidR="00285836">
        <w:t xml:space="preserve"> </w:t>
      </w:r>
      <w:r>
        <w:t xml:space="preserve">Of these, 9 sites had no </w:t>
      </w:r>
      <w:r w:rsidR="00FF1DB9">
        <w:t>Manna Gum</w:t>
      </w:r>
      <w:r>
        <w:t xml:space="preserve"> present in the sample, </w:t>
      </w:r>
      <w:r w:rsidR="00DA04B1">
        <w:t xml:space="preserve">2 </w:t>
      </w:r>
      <w:r>
        <w:t xml:space="preserve">sites were composed of 16% and 29% </w:t>
      </w:r>
      <w:r w:rsidR="00FF1DB9">
        <w:t>Manna Gum</w:t>
      </w:r>
      <w:r w:rsidR="00DA04B1">
        <w:t>,</w:t>
      </w:r>
      <w:r>
        <w:t xml:space="preserve"> and 12 sites were composed of &gt;90% Manna Gum.</w:t>
      </w:r>
      <w:r w:rsidR="00285836">
        <w:t xml:space="preserve"> </w:t>
      </w:r>
      <w:r>
        <w:t xml:space="preserve">The levels of total canopy defoliation were dependent on the </w:t>
      </w:r>
      <w:r w:rsidR="00FF1DB9">
        <w:t>Manna Gum</w:t>
      </w:r>
      <w:r>
        <w:t xml:space="preserve"> composition of the forest</w:t>
      </w:r>
      <w:r w:rsidR="00DA04B1">
        <w:t>,</w:t>
      </w:r>
      <w:r>
        <w:t xml:space="preserve"> with sites having no </w:t>
      </w:r>
      <w:r w:rsidR="00A4160B">
        <w:t>Manna Gum</w:t>
      </w:r>
      <w:r>
        <w:t xml:space="preserve"> having a mean defoliation level of </w:t>
      </w:r>
      <w:r w:rsidR="000F7322">
        <w:t>0.19</w:t>
      </w:r>
      <w:r w:rsidR="00DA04B1">
        <w:t>,</w:t>
      </w:r>
      <w:r>
        <w:t xml:space="preserve"> and sites having </w:t>
      </w:r>
      <w:r w:rsidR="00DA04B1">
        <w:t>&gt;</w:t>
      </w:r>
      <w:r>
        <w:t xml:space="preserve">90% </w:t>
      </w:r>
      <w:r w:rsidR="00A4160B">
        <w:t>Manna Gum</w:t>
      </w:r>
      <w:r>
        <w:t xml:space="preserve"> composition having an average canopy defoliation level of </w:t>
      </w:r>
      <w:r w:rsidR="000F7322" w:rsidRPr="000F7322">
        <w:t>0.</w:t>
      </w:r>
      <w:r w:rsidRPr="000F7322">
        <w:t>55</w:t>
      </w:r>
      <w:r>
        <w:t>.</w:t>
      </w:r>
      <w:r w:rsidR="00285836">
        <w:t xml:space="preserve"> </w:t>
      </w:r>
      <w:r>
        <w:t xml:space="preserve">The two site with intermediate </w:t>
      </w:r>
      <w:r w:rsidR="00A4160B">
        <w:t>Manna Gum</w:t>
      </w:r>
      <w:r>
        <w:t xml:space="preserve"> composition had a mean canopy defoliation of </w:t>
      </w:r>
      <w:r w:rsidR="000F7322" w:rsidRPr="000F7322">
        <w:t>0.</w:t>
      </w:r>
      <w:r w:rsidRPr="000F7322">
        <w:t>33</w:t>
      </w:r>
      <w:r>
        <w:t xml:space="preserve"> (</w:t>
      </w:r>
      <w:r w:rsidR="007B0211">
        <w:t>Fig. </w:t>
      </w:r>
      <w:r w:rsidR="00FC1164">
        <w:t>2</w:t>
      </w:r>
      <w:r>
        <w:t>).</w:t>
      </w:r>
      <w:r w:rsidR="00285836">
        <w:t xml:space="preserve"> </w:t>
      </w:r>
      <w:r>
        <w:t xml:space="preserve">Koala </w:t>
      </w:r>
      <w:r w:rsidR="00DA04B1">
        <w:t xml:space="preserve">density </w:t>
      </w:r>
      <w:r>
        <w:t xml:space="preserve">also differed according to the </w:t>
      </w:r>
      <w:r w:rsidR="00A4160B">
        <w:t>Manna Gum</w:t>
      </w:r>
      <w:r>
        <w:t xml:space="preserve"> composition of the forest</w:t>
      </w:r>
      <w:r w:rsidR="00DA04B1">
        <w:t>,</w:t>
      </w:r>
      <w:r>
        <w:t xml:space="preserve"> with </w:t>
      </w:r>
      <w:r w:rsidR="00DA04B1">
        <w:t xml:space="preserve">a </w:t>
      </w:r>
      <w:r>
        <w:t xml:space="preserve">mean </w:t>
      </w:r>
      <w:r w:rsidR="00DA04B1">
        <w:t xml:space="preserve">density </w:t>
      </w:r>
      <w:r>
        <w:t xml:space="preserve">of 2.3 </w:t>
      </w:r>
      <w:r w:rsidR="005574FB">
        <w:t>Koala</w:t>
      </w:r>
      <w:r>
        <w:t xml:space="preserve">s/ha in forests with no </w:t>
      </w:r>
      <w:r w:rsidR="00A4160B">
        <w:t>Manna Gum</w:t>
      </w:r>
      <w:r>
        <w:t xml:space="preserve"> present </w:t>
      </w:r>
      <w:r w:rsidR="00DA04B1">
        <w:t xml:space="preserve">and a </w:t>
      </w:r>
      <w:r>
        <w:t xml:space="preserve">mean </w:t>
      </w:r>
      <w:r w:rsidR="00DA04B1">
        <w:t xml:space="preserve">density </w:t>
      </w:r>
      <w:r>
        <w:t xml:space="preserve">of 4 </w:t>
      </w:r>
      <w:r w:rsidR="005574FB">
        <w:t>Koala</w:t>
      </w:r>
      <w:r>
        <w:t xml:space="preserve">s/ha in forests with </w:t>
      </w:r>
      <w:r w:rsidR="00DA04B1">
        <w:t>&gt;</w:t>
      </w:r>
      <w:r>
        <w:t xml:space="preserve">90% </w:t>
      </w:r>
      <w:r w:rsidR="00A4160B">
        <w:t>Manna Gum</w:t>
      </w:r>
      <w:r>
        <w:t xml:space="preserve"> (</w:t>
      </w:r>
      <w:r w:rsidR="007B0211">
        <w:t>Fig. </w:t>
      </w:r>
      <w:r w:rsidR="00FC1164">
        <w:t>2</w:t>
      </w:r>
      <w:r>
        <w:t>).</w:t>
      </w:r>
      <w:r w:rsidR="00285836">
        <w:t xml:space="preserve"> </w:t>
      </w:r>
      <w:r>
        <w:t xml:space="preserve">However, the range of densities in forests composed of &gt;90% </w:t>
      </w:r>
      <w:r w:rsidR="00A4160B">
        <w:t>Manna Gum</w:t>
      </w:r>
      <w:r>
        <w:t xml:space="preserve"> </w:t>
      </w:r>
      <w:r w:rsidR="008F1ED3">
        <w:t xml:space="preserve">(up to 13 Koalas/ha) </w:t>
      </w:r>
      <w:r>
        <w:t xml:space="preserve">varied </w:t>
      </w:r>
      <w:r w:rsidR="00DA04B1">
        <w:t>much more widely</w:t>
      </w:r>
      <w:r>
        <w:t xml:space="preserve"> than </w:t>
      </w:r>
      <w:r w:rsidR="00DA04B1">
        <w:t xml:space="preserve">the range of densities in </w:t>
      </w:r>
      <w:r>
        <w:t xml:space="preserve">forests with no </w:t>
      </w:r>
      <w:r w:rsidR="00A4160B">
        <w:t>Manna Gum</w:t>
      </w:r>
      <w:r>
        <w:t xml:space="preserve"> (</w:t>
      </w:r>
      <w:r w:rsidR="007B0211">
        <w:t>Fig. </w:t>
      </w:r>
      <w:r w:rsidR="00FC1164">
        <w:t>2</w:t>
      </w:r>
      <w:r>
        <w:t>)</w:t>
      </w:r>
    </w:p>
    <w:p w:rsidR="00C866BC" w:rsidRDefault="00C866BC" w:rsidP="00C866BC"/>
    <w:p w:rsidR="00C866BC" w:rsidRDefault="008A2BD0" w:rsidP="00C866BC">
      <w:pPr>
        <w:keepNext/>
      </w:pPr>
      <w:r>
        <w:rPr>
          <w:noProof/>
          <w:lang w:eastAsia="en-AU"/>
        </w:rPr>
        <w:drawing>
          <wp:inline distT="0" distB="0" distL="0" distR="0" wp14:anchorId="134F9D91" wp14:editId="705C8BAE">
            <wp:extent cx="5100407" cy="46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t="8243"/>
                    <a:stretch/>
                  </pic:blipFill>
                  <pic:spPr bwMode="auto">
                    <a:xfrm>
                      <a:off x="0" y="0"/>
                      <a:ext cx="5100407" cy="4680000"/>
                    </a:xfrm>
                    <a:prstGeom prst="rect">
                      <a:avLst/>
                    </a:prstGeom>
                    <a:noFill/>
                    <a:ln>
                      <a:noFill/>
                    </a:ln>
                    <a:extLst>
                      <a:ext uri="{53640926-AAD7-44D8-BBD7-CCE9431645EC}">
                        <a14:shadowObscured xmlns:a14="http://schemas.microsoft.com/office/drawing/2010/main"/>
                      </a:ext>
                    </a:extLst>
                  </pic:spPr>
                </pic:pic>
              </a:graphicData>
            </a:graphic>
          </wp:inline>
        </w:drawing>
      </w:r>
    </w:p>
    <w:p w:rsidR="00285836" w:rsidRPr="008C4522" w:rsidRDefault="00C866BC">
      <w:pPr>
        <w:pStyle w:val="ARIERCaption-Figure"/>
      </w:pPr>
      <w:bookmarkStart w:id="42" w:name="_Toc328568534"/>
      <w:r w:rsidRPr="008C4522">
        <w:t xml:space="preserve">Figure </w:t>
      </w:r>
      <w:r w:rsidR="00FC1164">
        <w:t>2</w:t>
      </w:r>
      <w:r w:rsidRPr="008C4522">
        <w:t>.</w:t>
      </w:r>
      <w:r w:rsidR="00285836" w:rsidRPr="008C4522">
        <w:t xml:space="preserve"> </w:t>
      </w:r>
      <w:r w:rsidRPr="008C4522">
        <w:t xml:space="preserve">Boxplots of canopy defoliation levels (proportion of total stems below the foliar cover threshold) and </w:t>
      </w:r>
      <w:r w:rsidR="005574FB">
        <w:t>Koala</w:t>
      </w:r>
      <w:r w:rsidRPr="008C4522">
        <w:t xml:space="preserve"> densities for sites containing different </w:t>
      </w:r>
      <w:r w:rsidR="00233A61" w:rsidRPr="008C4522">
        <w:t>p</w:t>
      </w:r>
      <w:r w:rsidR="00233A61">
        <w:t>ercentages</w:t>
      </w:r>
      <w:r w:rsidR="00233A61" w:rsidRPr="008C4522">
        <w:t xml:space="preserve"> </w:t>
      </w:r>
      <w:r w:rsidRPr="008C4522">
        <w:t xml:space="preserve">of </w:t>
      </w:r>
      <w:r w:rsidR="00FF1DB9">
        <w:t>Manna Gum</w:t>
      </w:r>
      <w:r w:rsidRPr="008C4522">
        <w:t>s.</w:t>
      </w:r>
      <w:r w:rsidR="00285836" w:rsidRPr="008C4522">
        <w:t xml:space="preserve"> </w:t>
      </w:r>
      <w:r w:rsidR="00233A61">
        <w:t>The b</w:t>
      </w:r>
      <w:r w:rsidR="00233A61" w:rsidRPr="008C4522">
        <w:t xml:space="preserve">ox </w:t>
      </w:r>
      <w:r w:rsidRPr="008C4522">
        <w:t xml:space="preserve">extent indicates the interquartile range, </w:t>
      </w:r>
      <w:r w:rsidR="00233A61">
        <w:t xml:space="preserve">the </w:t>
      </w:r>
      <w:r w:rsidRPr="008C4522">
        <w:t>horizontal black line indicates the median and the whiskers indicate the range.</w:t>
      </w:r>
      <w:bookmarkEnd w:id="42"/>
    </w:p>
    <w:p w:rsidR="00C866BC" w:rsidRDefault="00C866BC" w:rsidP="00C866BC"/>
    <w:p w:rsidR="00C866BC" w:rsidRDefault="00C866BC" w:rsidP="00F6205D">
      <w:pPr>
        <w:pStyle w:val="ARIERBody"/>
      </w:pPr>
      <w:r>
        <w:t xml:space="preserve">The relationship between levels of canopy defoliation and </w:t>
      </w:r>
      <w:r w:rsidR="005574FB">
        <w:t>Koala</w:t>
      </w:r>
      <w:r>
        <w:t xml:space="preserve"> densities for individual eucalypt species (or species groups) revealed a different relationship for </w:t>
      </w:r>
      <w:r w:rsidR="00A4160B">
        <w:t>Manna Gum</w:t>
      </w:r>
      <w:r>
        <w:t xml:space="preserve"> compared with </w:t>
      </w:r>
      <w:r w:rsidR="008F1ED3">
        <w:t xml:space="preserve">that for </w:t>
      </w:r>
      <w:r>
        <w:t>other eucalypt species (</w:t>
      </w:r>
      <w:r w:rsidR="007B0211">
        <w:t>Fig. </w:t>
      </w:r>
      <w:r w:rsidR="00FC1164">
        <w:t>3</w:t>
      </w:r>
      <w:r>
        <w:t>).</w:t>
      </w:r>
      <w:r w:rsidR="00285836">
        <w:t xml:space="preserve"> </w:t>
      </w:r>
      <w:r>
        <w:t xml:space="preserve">The data on levels of </w:t>
      </w:r>
      <w:r w:rsidR="00A4160B">
        <w:t>Manna Gum</w:t>
      </w:r>
      <w:r>
        <w:t xml:space="preserve"> defoliation and </w:t>
      </w:r>
      <w:r w:rsidR="005574FB">
        <w:t>Koala</w:t>
      </w:r>
      <w:r>
        <w:t xml:space="preserve"> densities at each site showed </w:t>
      </w:r>
      <w:r>
        <w:lastRenderedPageBreak/>
        <w:t xml:space="preserve">evidence of a highly non-linear relationship </w:t>
      </w:r>
      <w:r w:rsidR="008F1ED3">
        <w:t xml:space="preserve">in which </w:t>
      </w:r>
      <w:r>
        <w:t xml:space="preserve">defoliation levels initially increased rapidly with increasing </w:t>
      </w:r>
      <w:r w:rsidR="005574FB">
        <w:t>Koala</w:t>
      </w:r>
      <w:r>
        <w:t xml:space="preserve"> density up to some threshold density level</w:t>
      </w:r>
      <w:r w:rsidR="008F1ED3">
        <w:t>, after which they</w:t>
      </w:r>
      <w:r>
        <w:t xml:space="preserve"> </w:t>
      </w:r>
      <w:r w:rsidR="008F1ED3">
        <w:t xml:space="preserve">increased </w:t>
      </w:r>
      <w:r>
        <w:t xml:space="preserve">more steadily with increase in </w:t>
      </w:r>
      <w:r w:rsidR="005574FB">
        <w:t>Koala</w:t>
      </w:r>
      <w:r>
        <w:t xml:space="preserve"> density (</w:t>
      </w:r>
      <w:r w:rsidR="007B0211">
        <w:t>Fig. </w:t>
      </w:r>
      <w:r w:rsidR="00FC1164">
        <w:t>3</w:t>
      </w:r>
      <w:r>
        <w:t>).</w:t>
      </w:r>
      <w:r w:rsidR="00285836">
        <w:t xml:space="preserve"> </w:t>
      </w:r>
      <w:r>
        <w:t xml:space="preserve">To capture this relationship, we fitted a logistic regression with a ‘threshold’ point (also known as a ‘broken stick’ regression) to the data for </w:t>
      </w:r>
      <w:r w:rsidR="00A4160B">
        <w:t>Manna Gum</w:t>
      </w:r>
      <w:r>
        <w:t>s.</w:t>
      </w:r>
      <w:r w:rsidR="00285836">
        <w:t xml:space="preserve"> </w:t>
      </w:r>
      <w:r>
        <w:t>This relationship estimates two slopes for the regression relationship as well as an estimate of the threshold point that separates the two relationships.</w:t>
      </w:r>
      <w:r w:rsidR="00285836">
        <w:t xml:space="preserve"> </w:t>
      </w:r>
      <w:r>
        <w:t xml:space="preserve">The threshold model fitted to the </w:t>
      </w:r>
      <w:r w:rsidR="00A4160B">
        <w:t>Manna Gum</w:t>
      </w:r>
      <w:r>
        <w:t xml:space="preserve"> data was a much better fit than a single regression relationship (difference in the Deviance Information Criterion (DIC) of 39) and hence was the preferred model for this species.</w:t>
      </w:r>
    </w:p>
    <w:p w:rsidR="00C866BC" w:rsidRDefault="00C866BC" w:rsidP="00F6205D">
      <w:pPr>
        <w:pStyle w:val="ARIERBody"/>
      </w:pPr>
      <w:r>
        <w:t xml:space="preserve">Estimates of the parameters for each of the logistic regression relationships are given in Table </w:t>
      </w:r>
      <w:r w:rsidR="00294F19">
        <w:t>4</w:t>
      </w:r>
      <w:r>
        <w:t>.</w:t>
      </w:r>
      <w:r w:rsidR="00285836">
        <w:t xml:space="preserve"> </w:t>
      </w:r>
      <w:r>
        <w:t>The slope estimates</w:t>
      </w:r>
      <w:r w:rsidR="00942570">
        <w:t xml:space="preserve"> (koalas)</w:t>
      </w:r>
      <w:r>
        <w:t xml:space="preserve"> indicate that levels of canopy defoliation increase faster for </w:t>
      </w:r>
      <w:r w:rsidR="00A4160B">
        <w:t>Manna Gum</w:t>
      </w:r>
      <w:r>
        <w:t xml:space="preserve"> </w:t>
      </w:r>
      <w:r w:rsidR="008F1ED3">
        <w:t>than for</w:t>
      </w:r>
      <w:r>
        <w:t xml:space="preserve"> other species for a given increase in </w:t>
      </w:r>
      <w:r w:rsidR="005574FB">
        <w:t>Koala</w:t>
      </w:r>
      <w:r>
        <w:t xml:space="preserve"> density, up to a threshold of 1.64 </w:t>
      </w:r>
      <w:r w:rsidR="005574FB">
        <w:t>Koala</w:t>
      </w:r>
      <w:r>
        <w:t>s/ha.</w:t>
      </w:r>
      <w:r w:rsidR="00285836">
        <w:t xml:space="preserve"> </w:t>
      </w:r>
      <w:r>
        <w:t xml:space="preserve">The level of canopy defoliation at this density was estimated as </w:t>
      </w:r>
      <w:r w:rsidR="000F7322">
        <w:t>0.</w:t>
      </w:r>
      <w:r>
        <w:t>66.</w:t>
      </w:r>
      <w:r w:rsidR="00285836">
        <w:t xml:space="preserve"> </w:t>
      </w:r>
      <w:r>
        <w:t>Thereafter, canopy defoliation increased at a much slower rate</w:t>
      </w:r>
      <w:r w:rsidR="008F1ED3">
        <w:t>,</w:t>
      </w:r>
      <w:r>
        <w:t xml:space="preserve"> reaching </w:t>
      </w:r>
      <w:r w:rsidR="000F7322">
        <w:t>0.</w:t>
      </w:r>
      <w:r>
        <w:t xml:space="preserve">80 at 15 </w:t>
      </w:r>
      <w:r w:rsidR="005574FB">
        <w:t>Koala</w:t>
      </w:r>
      <w:r>
        <w:t>s/ha (</w:t>
      </w:r>
      <w:r w:rsidR="007B0211">
        <w:t>Fig. </w:t>
      </w:r>
      <w:r w:rsidR="00FC1164">
        <w:t>3</w:t>
      </w:r>
      <w:r>
        <w:t>).</w:t>
      </w:r>
      <w:r w:rsidR="00285836">
        <w:t xml:space="preserve"> </w:t>
      </w:r>
      <w:r w:rsidR="0082052F">
        <w:t xml:space="preserve"> Canopy defoliation levels of less than 0.40 were predicted when Koala densities were less than 0.90 Koalas/ha.  T</w:t>
      </w:r>
      <w:r>
        <w:t xml:space="preserve">he level of canopy defoliation of </w:t>
      </w:r>
      <w:r w:rsidR="00A4160B">
        <w:t>Manna Gum</w:t>
      </w:r>
      <w:r>
        <w:t xml:space="preserve">s at zero </w:t>
      </w:r>
      <w:r w:rsidR="005574FB">
        <w:t>Koala</w:t>
      </w:r>
      <w:r>
        <w:t xml:space="preserve"> density was estimated as </w:t>
      </w:r>
      <w:r w:rsidR="000F7322">
        <w:t>0.</w:t>
      </w:r>
      <w:r>
        <w:t>12</w:t>
      </w:r>
      <w:r w:rsidR="000F7322">
        <w:t xml:space="preserve">.  </w:t>
      </w:r>
      <w:r>
        <w:t xml:space="preserve">This represents the estimate of likely background levels of defoliation in the absence of </w:t>
      </w:r>
      <w:r w:rsidR="005574FB">
        <w:t>Koala</w:t>
      </w:r>
      <w:r>
        <w:t>s.</w:t>
      </w:r>
      <w:r w:rsidR="000F7322">
        <w:t xml:space="preserve">   </w:t>
      </w:r>
    </w:p>
    <w:p w:rsidR="002C0477" w:rsidRDefault="002C0477" w:rsidP="006850F1">
      <w:pPr>
        <w:pStyle w:val="ARIERCaption-Table"/>
      </w:pPr>
    </w:p>
    <w:p w:rsidR="00C866BC" w:rsidRPr="008C4522" w:rsidRDefault="00C866BC" w:rsidP="006850F1">
      <w:pPr>
        <w:pStyle w:val="ARIERCaption-Table"/>
      </w:pPr>
      <w:bookmarkStart w:id="43" w:name="_Toc454803940"/>
      <w:r w:rsidRPr="008C4522">
        <w:t xml:space="preserve">Table </w:t>
      </w:r>
      <w:r w:rsidR="00294F19">
        <w:t>4</w:t>
      </w:r>
      <w:r w:rsidRPr="008C4522">
        <w:t>.</w:t>
      </w:r>
      <w:r w:rsidR="00285836" w:rsidRPr="008C4522">
        <w:t xml:space="preserve"> </w:t>
      </w:r>
      <w:r w:rsidRPr="008C4522">
        <w:t xml:space="preserve">Parameter estimates (on the logit scale) from logistic regressions (intercept and slope for </w:t>
      </w:r>
      <w:r w:rsidR="005574FB">
        <w:t>Koala</w:t>
      </w:r>
      <w:r w:rsidRPr="008C4522">
        <w:t xml:space="preserve"> density) fitted to levels of canopy defoliation for </w:t>
      </w:r>
      <w:r w:rsidR="002B68A9">
        <w:t>various</w:t>
      </w:r>
      <w:r w:rsidR="002B68A9" w:rsidRPr="008C4522">
        <w:t xml:space="preserve"> </w:t>
      </w:r>
      <w:r w:rsidRPr="008C4522">
        <w:t xml:space="preserve">eucalypt species at a site vs </w:t>
      </w:r>
      <w:r w:rsidR="005574FB">
        <w:t>Koala</w:t>
      </w:r>
      <w:r w:rsidRPr="008C4522">
        <w:t xml:space="preserve"> density.</w:t>
      </w:r>
      <w:r w:rsidR="00285836" w:rsidRPr="008C4522">
        <w:t xml:space="preserve"> </w:t>
      </w:r>
      <w:r w:rsidRPr="008C4522">
        <w:t xml:space="preserve">The relationship for </w:t>
      </w:r>
      <w:r w:rsidR="00A4160B">
        <w:t>Manna Gum</w:t>
      </w:r>
      <w:r w:rsidRPr="008C4522">
        <w:t xml:space="preserve"> represents a threshold (TH) regression </w:t>
      </w:r>
      <w:r w:rsidR="00BF6603">
        <w:t>with different</w:t>
      </w:r>
      <w:r w:rsidRPr="008C4522">
        <w:t xml:space="preserve"> slope estimates when </w:t>
      </w:r>
      <w:r w:rsidR="005574FB">
        <w:t>Koala</w:t>
      </w:r>
      <w:r w:rsidRPr="008C4522">
        <w:t xml:space="preserve"> density ≤TH and </w:t>
      </w:r>
      <w:r w:rsidR="005574FB">
        <w:t>Koala</w:t>
      </w:r>
      <w:r w:rsidRPr="008C4522">
        <w:t xml:space="preserve"> density &gt;TH</w:t>
      </w:r>
      <w:r w:rsidR="002B68A9">
        <w:t>,</w:t>
      </w:r>
      <w:r w:rsidRPr="008C4522">
        <w:t xml:space="preserve"> with TH being an estimate of the threshold.</w:t>
      </w:r>
      <w:bookmarkEnd w:id="43"/>
    </w:p>
    <w:tbl>
      <w:tblPr>
        <w:tblStyle w:val="ListTable21"/>
        <w:tblW w:w="0" w:type="auto"/>
        <w:tblLook w:val="06A0" w:firstRow="1" w:lastRow="0" w:firstColumn="1" w:lastColumn="0" w:noHBand="1" w:noVBand="1"/>
      </w:tblPr>
      <w:tblGrid>
        <w:gridCol w:w="3743"/>
        <w:gridCol w:w="1752"/>
        <w:gridCol w:w="1275"/>
        <w:gridCol w:w="993"/>
        <w:gridCol w:w="992"/>
        <w:gridCol w:w="993"/>
      </w:tblGrid>
      <w:tr w:rsidR="00DB026C" w:rsidRPr="002C0477" w:rsidTr="00DB026C">
        <w:trPr>
          <w:cnfStyle w:val="100000000000" w:firstRow="1" w:lastRow="0" w:firstColumn="0" w:lastColumn="0" w:oddVBand="0" w:evenVBand="0" w:oddHBand="0" w:evenHBand="0" w:firstRowFirstColumn="0" w:firstRowLastColumn="0" w:lastRowFirstColumn="0" w:lastRowLastColumn="0"/>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228591"/>
              <w:bottom w:val="single" w:sz="4" w:space="0" w:color="228591"/>
            </w:tcBorders>
            <w:shd w:val="clear" w:color="auto" w:fill="228591"/>
            <w:vAlign w:val="center"/>
          </w:tcPr>
          <w:p w:rsidR="00C866BC" w:rsidRPr="006850F1" w:rsidRDefault="00C866BC" w:rsidP="006850F1">
            <w:pPr>
              <w:jc w:val="center"/>
              <w:rPr>
                <w:b w:val="0"/>
                <w:color w:val="FFFFFF" w:themeColor="background1"/>
              </w:rPr>
            </w:pPr>
            <w:r w:rsidRPr="006850F1">
              <w:rPr>
                <w:color w:val="FFFFFF" w:themeColor="background1"/>
              </w:rPr>
              <w:t>Species</w:t>
            </w:r>
          </w:p>
        </w:tc>
        <w:tc>
          <w:tcPr>
            <w:tcW w:w="1752" w:type="dxa"/>
            <w:tcBorders>
              <w:top w:val="single" w:sz="4" w:space="0" w:color="228591"/>
              <w:bottom w:val="single" w:sz="4" w:space="0" w:color="228591"/>
            </w:tcBorders>
            <w:shd w:val="clear" w:color="auto" w:fill="228591"/>
            <w:vAlign w:val="center"/>
          </w:tcPr>
          <w:p w:rsidR="00C866BC" w:rsidRPr="006850F1" w:rsidRDefault="00C866BC" w:rsidP="006850F1">
            <w:pPr>
              <w:jc w:val="center"/>
              <w:cnfStyle w:val="100000000000" w:firstRow="1" w:lastRow="0" w:firstColumn="0" w:lastColumn="0" w:oddVBand="0" w:evenVBand="0" w:oddHBand="0" w:evenHBand="0" w:firstRowFirstColumn="0" w:firstRowLastColumn="0" w:lastRowFirstColumn="0" w:lastRowLastColumn="0"/>
              <w:rPr>
                <w:b w:val="0"/>
                <w:color w:val="FFFFFF" w:themeColor="background1"/>
              </w:rPr>
            </w:pPr>
            <w:r w:rsidRPr="006850F1">
              <w:rPr>
                <w:color w:val="FFFFFF" w:themeColor="background1"/>
              </w:rPr>
              <w:t>Parameter</w:t>
            </w:r>
          </w:p>
        </w:tc>
        <w:tc>
          <w:tcPr>
            <w:tcW w:w="1275" w:type="dxa"/>
            <w:tcBorders>
              <w:top w:val="single" w:sz="4" w:space="0" w:color="228591"/>
              <w:bottom w:val="single" w:sz="4" w:space="0" w:color="228591"/>
            </w:tcBorders>
            <w:shd w:val="clear" w:color="auto" w:fill="228591"/>
            <w:vAlign w:val="center"/>
          </w:tcPr>
          <w:p w:rsidR="00C866BC" w:rsidRPr="006850F1" w:rsidRDefault="00C866BC" w:rsidP="006850F1">
            <w:pPr>
              <w:jc w:val="center"/>
              <w:cnfStyle w:val="100000000000" w:firstRow="1" w:lastRow="0" w:firstColumn="0" w:lastColumn="0" w:oddVBand="0" w:evenVBand="0" w:oddHBand="0" w:evenHBand="0" w:firstRowFirstColumn="0" w:firstRowLastColumn="0" w:lastRowFirstColumn="0" w:lastRowLastColumn="0"/>
              <w:rPr>
                <w:b w:val="0"/>
                <w:color w:val="FFFFFF" w:themeColor="background1"/>
              </w:rPr>
            </w:pPr>
            <w:r w:rsidRPr="006850F1">
              <w:rPr>
                <w:color w:val="FFFFFF" w:themeColor="background1"/>
              </w:rPr>
              <w:t>Estimate</w:t>
            </w:r>
          </w:p>
        </w:tc>
        <w:tc>
          <w:tcPr>
            <w:tcW w:w="993" w:type="dxa"/>
            <w:tcBorders>
              <w:top w:val="single" w:sz="4" w:space="0" w:color="228591"/>
              <w:bottom w:val="single" w:sz="4" w:space="0" w:color="228591"/>
            </w:tcBorders>
            <w:shd w:val="clear" w:color="auto" w:fill="228591"/>
            <w:vAlign w:val="center"/>
          </w:tcPr>
          <w:p w:rsidR="00C866BC" w:rsidRPr="006850F1" w:rsidRDefault="00C866BC" w:rsidP="006850F1">
            <w:pPr>
              <w:jc w:val="center"/>
              <w:cnfStyle w:val="100000000000" w:firstRow="1" w:lastRow="0" w:firstColumn="0" w:lastColumn="0" w:oddVBand="0" w:evenVBand="0" w:oddHBand="0" w:evenHBand="0" w:firstRowFirstColumn="0" w:firstRowLastColumn="0" w:lastRowFirstColumn="0" w:lastRowLastColumn="0"/>
              <w:rPr>
                <w:b w:val="0"/>
                <w:color w:val="FFFFFF" w:themeColor="background1"/>
              </w:rPr>
            </w:pPr>
            <w:r w:rsidRPr="006850F1">
              <w:rPr>
                <w:color w:val="FFFFFF" w:themeColor="background1"/>
              </w:rPr>
              <w:t>SD</w:t>
            </w:r>
          </w:p>
        </w:tc>
        <w:tc>
          <w:tcPr>
            <w:tcW w:w="992" w:type="dxa"/>
            <w:tcBorders>
              <w:top w:val="single" w:sz="4" w:space="0" w:color="228591"/>
              <w:bottom w:val="single" w:sz="4" w:space="0" w:color="228591"/>
            </w:tcBorders>
            <w:shd w:val="clear" w:color="auto" w:fill="228591"/>
            <w:vAlign w:val="center"/>
          </w:tcPr>
          <w:p w:rsidR="00C866BC" w:rsidRPr="006850F1" w:rsidRDefault="00C866BC" w:rsidP="006850F1">
            <w:pPr>
              <w:jc w:val="center"/>
              <w:cnfStyle w:val="100000000000" w:firstRow="1" w:lastRow="0" w:firstColumn="0" w:lastColumn="0" w:oddVBand="0" w:evenVBand="0" w:oddHBand="0" w:evenHBand="0" w:firstRowFirstColumn="0" w:firstRowLastColumn="0" w:lastRowFirstColumn="0" w:lastRowLastColumn="0"/>
              <w:rPr>
                <w:b w:val="0"/>
                <w:color w:val="FFFFFF" w:themeColor="background1"/>
              </w:rPr>
            </w:pPr>
            <w:r w:rsidRPr="006850F1">
              <w:rPr>
                <w:color w:val="FFFFFF" w:themeColor="background1"/>
              </w:rPr>
              <w:t>LCL</w:t>
            </w:r>
          </w:p>
        </w:tc>
        <w:tc>
          <w:tcPr>
            <w:tcW w:w="993" w:type="dxa"/>
            <w:tcBorders>
              <w:top w:val="single" w:sz="4" w:space="0" w:color="228591"/>
              <w:bottom w:val="single" w:sz="4" w:space="0" w:color="228591"/>
            </w:tcBorders>
            <w:shd w:val="clear" w:color="auto" w:fill="228591"/>
            <w:vAlign w:val="center"/>
          </w:tcPr>
          <w:p w:rsidR="00C866BC" w:rsidRPr="006850F1" w:rsidRDefault="00C866BC" w:rsidP="006850F1">
            <w:pPr>
              <w:jc w:val="center"/>
              <w:cnfStyle w:val="100000000000" w:firstRow="1" w:lastRow="0" w:firstColumn="0" w:lastColumn="0" w:oddVBand="0" w:evenVBand="0" w:oddHBand="0" w:evenHBand="0" w:firstRowFirstColumn="0" w:firstRowLastColumn="0" w:lastRowFirstColumn="0" w:lastRowLastColumn="0"/>
              <w:rPr>
                <w:b w:val="0"/>
                <w:color w:val="FFFFFF" w:themeColor="background1"/>
              </w:rPr>
            </w:pPr>
            <w:r w:rsidRPr="006850F1">
              <w:rPr>
                <w:color w:val="FFFFFF" w:themeColor="background1"/>
              </w:rPr>
              <w:t>UCL</w:t>
            </w:r>
          </w:p>
        </w:tc>
      </w:tr>
      <w:tr w:rsidR="00C866BC" w:rsidRPr="002C0477" w:rsidTr="00DB026C">
        <w:trPr>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228591"/>
              <w:bottom w:val="nil"/>
            </w:tcBorders>
            <w:vAlign w:val="center"/>
          </w:tcPr>
          <w:p w:rsidR="00C866BC" w:rsidRPr="006850F1" w:rsidRDefault="00FF1DB9" w:rsidP="006850F1">
            <w:pPr>
              <w:jc w:val="center"/>
              <w:rPr>
                <w:b w:val="0"/>
              </w:rPr>
            </w:pPr>
            <w:r w:rsidRPr="002C0477">
              <w:t>Manna Gum</w:t>
            </w:r>
          </w:p>
        </w:tc>
        <w:tc>
          <w:tcPr>
            <w:tcW w:w="1752"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Intercept</w:t>
            </w:r>
          </w:p>
        </w:tc>
        <w:tc>
          <w:tcPr>
            <w:tcW w:w="1275"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67</w:t>
            </w:r>
          </w:p>
        </w:tc>
        <w:tc>
          <w:tcPr>
            <w:tcW w:w="993"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135</w:t>
            </w:r>
          </w:p>
        </w:tc>
        <w:tc>
          <w:tcPr>
            <w:tcW w:w="992"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41</w:t>
            </w:r>
          </w:p>
        </w:tc>
        <w:tc>
          <w:tcPr>
            <w:tcW w:w="993"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95</w:t>
            </w:r>
          </w:p>
        </w:tc>
      </w:tr>
      <w:tr w:rsidR="00C866BC" w:rsidRPr="002C0477" w:rsidTr="00DB026C">
        <w:trPr>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rsidR="00C866BC" w:rsidRPr="006850F1" w:rsidRDefault="00C866BC" w:rsidP="006850F1">
            <w:pPr>
              <w:jc w:val="center"/>
              <w:rPr>
                <w:b w:val="0"/>
              </w:rPr>
            </w:pPr>
          </w:p>
        </w:tc>
        <w:tc>
          <w:tcPr>
            <w:tcW w:w="1752" w:type="dxa"/>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Koalas ≤TH</w:t>
            </w:r>
          </w:p>
        </w:tc>
        <w:tc>
          <w:tcPr>
            <w:tcW w:w="1275" w:type="dxa"/>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1.62</w:t>
            </w:r>
          </w:p>
        </w:tc>
        <w:tc>
          <w:tcPr>
            <w:tcW w:w="993" w:type="dxa"/>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267</w:t>
            </w:r>
          </w:p>
        </w:tc>
        <w:tc>
          <w:tcPr>
            <w:tcW w:w="992" w:type="dxa"/>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1.10</w:t>
            </w:r>
          </w:p>
        </w:tc>
        <w:tc>
          <w:tcPr>
            <w:tcW w:w="993" w:type="dxa"/>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2.15</w:t>
            </w:r>
          </w:p>
        </w:tc>
      </w:tr>
      <w:tr w:rsidR="00C866BC" w:rsidRPr="002C0477" w:rsidTr="00DB026C">
        <w:trPr>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rsidR="00C866BC" w:rsidRPr="006850F1" w:rsidRDefault="00C866BC" w:rsidP="006850F1">
            <w:pPr>
              <w:jc w:val="center"/>
              <w:rPr>
                <w:b w:val="0"/>
              </w:rPr>
            </w:pPr>
          </w:p>
        </w:tc>
        <w:tc>
          <w:tcPr>
            <w:tcW w:w="1752" w:type="dxa"/>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Koalas &gt;TH</w:t>
            </w:r>
          </w:p>
        </w:tc>
        <w:tc>
          <w:tcPr>
            <w:tcW w:w="1275" w:type="dxa"/>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05</w:t>
            </w:r>
          </w:p>
        </w:tc>
        <w:tc>
          <w:tcPr>
            <w:tcW w:w="993" w:type="dxa"/>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022</w:t>
            </w:r>
          </w:p>
        </w:tc>
        <w:tc>
          <w:tcPr>
            <w:tcW w:w="992" w:type="dxa"/>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01</w:t>
            </w:r>
          </w:p>
        </w:tc>
        <w:tc>
          <w:tcPr>
            <w:tcW w:w="993" w:type="dxa"/>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09</w:t>
            </w:r>
          </w:p>
        </w:tc>
      </w:tr>
      <w:tr w:rsidR="00C866BC" w:rsidRPr="002C0477" w:rsidTr="00DB026C">
        <w:trPr>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228591"/>
            </w:tcBorders>
            <w:vAlign w:val="center"/>
          </w:tcPr>
          <w:p w:rsidR="00C866BC" w:rsidRPr="006850F1" w:rsidRDefault="00C866BC" w:rsidP="006850F1">
            <w:pPr>
              <w:jc w:val="center"/>
              <w:rPr>
                <w:b w:val="0"/>
              </w:rPr>
            </w:pPr>
          </w:p>
        </w:tc>
        <w:tc>
          <w:tcPr>
            <w:tcW w:w="1752"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TH (</w:t>
            </w:r>
            <w:r w:rsidR="005574FB" w:rsidRPr="002C0477">
              <w:t>Koala</w:t>
            </w:r>
            <w:r w:rsidRPr="002C0477">
              <w:t>s/ha)</w:t>
            </w:r>
          </w:p>
        </w:tc>
        <w:tc>
          <w:tcPr>
            <w:tcW w:w="1275"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1.64</w:t>
            </w:r>
          </w:p>
        </w:tc>
        <w:tc>
          <w:tcPr>
            <w:tcW w:w="993"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095</w:t>
            </w:r>
          </w:p>
        </w:tc>
        <w:tc>
          <w:tcPr>
            <w:tcW w:w="992"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1.48</w:t>
            </w:r>
          </w:p>
        </w:tc>
        <w:tc>
          <w:tcPr>
            <w:tcW w:w="993"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1.87</w:t>
            </w:r>
          </w:p>
        </w:tc>
      </w:tr>
      <w:tr w:rsidR="00C866BC" w:rsidRPr="002C0477" w:rsidTr="00DB026C">
        <w:trPr>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228591"/>
              <w:bottom w:val="nil"/>
            </w:tcBorders>
            <w:vAlign w:val="center"/>
          </w:tcPr>
          <w:p w:rsidR="00C866BC" w:rsidRPr="006850F1" w:rsidRDefault="00C866BC" w:rsidP="006850F1">
            <w:pPr>
              <w:jc w:val="center"/>
              <w:rPr>
                <w:b w:val="0"/>
              </w:rPr>
            </w:pPr>
            <w:r w:rsidRPr="002C0477">
              <w:t>Blue Gum</w:t>
            </w:r>
          </w:p>
        </w:tc>
        <w:tc>
          <w:tcPr>
            <w:tcW w:w="1752"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Intercept</w:t>
            </w:r>
          </w:p>
        </w:tc>
        <w:tc>
          <w:tcPr>
            <w:tcW w:w="1275" w:type="dxa"/>
            <w:tcBorders>
              <w:top w:val="single" w:sz="4" w:space="0" w:color="228591"/>
              <w:bottom w:val="nil"/>
            </w:tcBorders>
            <w:vAlign w:val="center"/>
          </w:tcPr>
          <w:p w:rsidR="00C866BC" w:rsidRPr="006850F1" w:rsidRDefault="002C0477" w:rsidP="006850F1">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2.88</w:t>
            </w:r>
          </w:p>
        </w:tc>
        <w:tc>
          <w:tcPr>
            <w:tcW w:w="993"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491</w:t>
            </w:r>
          </w:p>
        </w:tc>
        <w:tc>
          <w:tcPr>
            <w:tcW w:w="992" w:type="dxa"/>
            <w:tcBorders>
              <w:top w:val="single" w:sz="4" w:space="0" w:color="228591"/>
              <w:bottom w:val="nil"/>
            </w:tcBorders>
            <w:vAlign w:val="center"/>
          </w:tcPr>
          <w:p w:rsidR="00C866BC" w:rsidRPr="006850F1" w:rsidRDefault="002C0477" w:rsidP="006850F1">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3.95</w:t>
            </w:r>
          </w:p>
        </w:tc>
        <w:tc>
          <w:tcPr>
            <w:tcW w:w="993" w:type="dxa"/>
            <w:tcBorders>
              <w:top w:val="single" w:sz="4" w:space="0" w:color="228591"/>
              <w:bottom w:val="nil"/>
            </w:tcBorders>
            <w:vAlign w:val="center"/>
          </w:tcPr>
          <w:p w:rsidR="00C866BC" w:rsidRPr="006850F1" w:rsidRDefault="002C0477" w:rsidP="006850F1">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1.99</w:t>
            </w:r>
          </w:p>
        </w:tc>
      </w:tr>
      <w:tr w:rsidR="00C866BC" w:rsidRPr="002C0477" w:rsidTr="00DB026C">
        <w:trPr>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228591"/>
            </w:tcBorders>
            <w:vAlign w:val="center"/>
          </w:tcPr>
          <w:p w:rsidR="00C866BC" w:rsidRPr="006850F1" w:rsidRDefault="00C866BC" w:rsidP="006850F1">
            <w:pPr>
              <w:jc w:val="center"/>
              <w:rPr>
                <w:b w:val="0"/>
              </w:rPr>
            </w:pPr>
          </w:p>
        </w:tc>
        <w:tc>
          <w:tcPr>
            <w:tcW w:w="1752"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Koalas</w:t>
            </w:r>
          </w:p>
        </w:tc>
        <w:tc>
          <w:tcPr>
            <w:tcW w:w="1275"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45</w:t>
            </w:r>
          </w:p>
        </w:tc>
        <w:tc>
          <w:tcPr>
            <w:tcW w:w="993"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124</w:t>
            </w:r>
          </w:p>
        </w:tc>
        <w:tc>
          <w:tcPr>
            <w:tcW w:w="992"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22</w:t>
            </w:r>
          </w:p>
        </w:tc>
        <w:tc>
          <w:tcPr>
            <w:tcW w:w="993"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72</w:t>
            </w:r>
          </w:p>
        </w:tc>
      </w:tr>
      <w:tr w:rsidR="00C866BC" w:rsidRPr="002C0477" w:rsidTr="00DB026C">
        <w:trPr>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228591"/>
              <w:bottom w:val="nil"/>
            </w:tcBorders>
            <w:vAlign w:val="center"/>
          </w:tcPr>
          <w:p w:rsidR="00C866BC" w:rsidRPr="006850F1" w:rsidRDefault="00C866BC" w:rsidP="006850F1">
            <w:pPr>
              <w:jc w:val="center"/>
              <w:rPr>
                <w:b w:val="0"/>
              </w:rPr>
            </w:pPr>
            <w:r w:rsidRPr="002C0477">
              <w:t>Messmate Stringybark</w:t>
            </w:r>
          </w:p>
        </w:tc>
        <w:tc>
          <w:tcPr>
            <w:tcW w:w="1752"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Intercept</w:t>
            </w:r>
          </w:p>
        </w:tc>
        <w:tc>
          <w:tcPr>
            <w:tcW w:w="1275" w:type="dxa"/>
            <w:tcBorders>
              <w:top w:val="single" w:sz="4" w:space="0" w:color="228591"/>
              <w:bottom w:val="nil"/>
            </w:tcBorders>
            <w:vAlign w:val="center"/>
          </w:tcPr>
          <w:p w:rsidR="00C866BC" w:rsidRPr="006850F1" w:rsidRDefault="002C0477" w:rsidP="006850F1">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2.54</w:t>
            </w:r>
          </w:p>
        </w:tc>
        <w:tc>
          <w:tcPr>
            <w:tcW w:w="993"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293</w:t>
            </w:r>
          </w:p>
        </w:tc>
        <w:tc>
          <w:tcPr>
            <w:tcW w:w="992" w:type="dxa"/>
            <w:tcBorders>
              <w:top w:val="single" w:sz="4" w:space="0" w:color="228591"/>
              <w:bottom w:val="nil"/>
            </w:tcBorders>
            <w:vAlign w:val="center"/>
          </w:tcPr>
          <w:p w:rsidR="00C866BC" w:rsidRPr="006850F1" w:rsidRDefault="002C0477" w:rsidP="006850F1">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3.13</w:t>
            </w:r>
          </w:p>
        </w:tc>
        <w:tc>
          <w:tcPr>
            <w:tcW w:w="993" w:type="dxa"/>
            <w:tcBorders>
              <w:top w:val="single" w:sz="4" w:space="0" w:color="228591"/>
              <w:bottom w:val="nil"/>
            </w:tcBorders>
            <w:vAlign w:val="center"/>
          </w:tcPr>
          <w:p w:rsidR="00C866BC" w:rsidRPr="006850F1" w:rsidRDefault="002C0477" w:rsidP="006850F1">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1.98</w:t>
            </w:r>
          </w:p>
        </w:tc>
      </w:tr>
      <w:tr w:rsidR="00C866BC" w:rsidRPr="002C0477" w:rsidTr="00DB026C">
        <w:trPr>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228591"/>
            </w:tcBorders>
            <w:vAlign w:val="center"/>
          </w:tcPr>
          <w:p w:rsidR="00C866BC" w:rsidRPr="006850F1" w:rsidRDefault="00C866BC" w:rsidP="006850F1">
            <w:pPr>
              <w:jc w:val="center"/>
              <w:rPr>
                <w:b w:val="0"/>
              </w:rPr>
            </w:pPr>
          </w:p>
        </w:tc>
        <w:tc>
          <w:tcPr>
            <w:tcW w:w="1752"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Koalas</w:t>
            </w:r>
          </w:p>
        </w:tc>
        <w:tc>
          <w:tcPr>
            <w:tcW w:w="1275"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37</w:t>
            </w:r>
          </w:p>
        </w:tc>
        <w:tc>
          <w:tcPr>
            <w:tcW w:w="993"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091</w:t>
            </w:r>
          </w:p>
        </w:tc>
        <w:tc>
          <w:tcPr>
            <w:tcW w:w="992"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19</w:t>
            </w:r>
          </w:p>
        </w:tc>
        <w:tc>
          <w:tcPr>
            <w:tcW w:w="993"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55</w:t>
            </w:r>
          </w:p>
        </w:tc>
      </w:tr>
      <w:tr w:rsidR="00C866BC" w:rsidRPr="002C0477" w:rsidTr="00DB026C">
        <w:trPr>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228591"/>
              <w:bottom w:val="nil"/>
            </w:tcBorders>
            <w:vAlign w:val="center"/>
          </w:tcPr>
          <w:p w:rsidR="00C866BC" w:rsidRPr="006850F1" w:rsidRDefault="00C866BC" w:rsidP="006850F1">
            <w:pPr>
              <w:jc w:val="center"/>
              <w:rPr>
                <w:b w:val="0"/>
              </w:rPr>
            </w:pPr>
            <w:r w:rsidRPr="002C0477">
              <w:t>Mountain</w:t>
            </w:r>
            <w:r w:rsidR="008F1ED3">
              <w:rPr>
                <w:b w:val="0"/>
              </w:rPr>
              <w:t xml:space="preserve"> Grey Gum (</w:t>
            </w:r>
            <w:r w:rsidR="008F1ED3">
              <w:rPr>
                <w:b w:val="0"/>
                <w:i/>
              </w:rPr>
              <w:t xml:space="preserve">E. </w:t>
            </w:r>
            <w:proofErr w:type="spellStart"/>
            <w:r w:rsidR="008F1ED3">
              <w:rPr>
                <w:b w:val="0"/>
                <w:i/>
              </w:rPr>
              <w:t>cypellocarpa</w:t>
            </w:r>
            <w:proofErr w:type="spellEnd"/>
            <w:r w:rsidR="008F1ED3">
              <w:rPr>
                <w:b w:val="0"/>
              </w:rPr>
              <w:t xml:space="preserve">) </w:t>
            </w:r>
            <w:r w:rsidRPr="002C0477">
              <w:t>/</w:t>
            </w:r>
            <w:r w:rsidR="008F1ED3">
              <w:rPr>
                <w:b w:val="0"/>
              </w:rPr>
              <w:br/>
            </w:r>
            <w:r w:rsidRPr="002C0477">
              <w:t>Swamp Gum</w:t>
            </w:r>
            <w:r w:rsidR="008F1ED3">
              <w:rPr>
                <w:b w:val="0"/>
              </w:rPr>
              <w:t xml:space="preserve"> (</w:t>
            </w:r>
            <w:r w:rsidR="008F1ED3">
              <w:rPr>
                <w:b w:val="0"/>
                <w:i/>
              </w:rPr>
              <w:t>E. ovata</w:t>
            </w:r>
            <w:r w:rsidR="008F1ED3">
              <w:rPr>
                <w:b w:val="0"/>
              </w:rPr>
              <w:t>)</w:t>
            </w:r>
          </w:p>
        </w:tc>
        <w:tc>
          <w:tcPr>
            <w:tcW w:w="1752"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Intercept</w:t>
            </w:r>
          </w:p>
        </w:tc>
        <w:tc>
          <w:tcPr>
            <w:tcW w:w="1275" w:type="dxa"/>
            <w:tcBorders>
              <w:top w:val="single" w:sz="4" w:space="0" w:color="228591"/>
              <w:bottom w:val="nil"/>
            </w:tcBorders>
            <w:vAlign w:val="center"/>
          </w:tcPr>
          <w:p w:rsidR="00C866BC" w:rsidRPr="006850F1" w:rsidRDefault="002C0477" w:rsidP="006850F1">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1.95</w:t>
            </w:r>
          </w:p>
        </w:tc>
        <w:tc>
          <w:tcPr>
            <w:tcW w:w="993" w:type="dxa"/>
            <w:tcBorders>
              <w:top w:val="single" w:sz="4" w:space="0" w:color="228591"/>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364</w:t>
            </w:r>
          </w:p>
        </w:tc>
        <w:tc>
          <w:tcPr>
            <w:tcW w:w="992" w:type="dxa"/>
            <w:tcBorders>
              <w:top w:val="single" w:sz="4" w:space="0" w:color="228591"/>
              <w:bottom w:val="nil"/>
            </w:tcBorders>
            <w:vAlign w:val="center"/>
          </w:tcPr>
          <w:p w:rsidR="00C866BC" w:rsidRPr="006850F1" w:rsidRDefault="002C0477" w:rsidP="006850F1">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2.70</w:t>
            </w:r>
          </w:p>
        </w:tc>
        <w:tc>
          <w:tcPr>
            <w:tcW w:w="993" w:type="dxa"/>
            <w:tcBorders>
              <w:top w:val="single" w:sz="4" w:space="0" w:color="228591"/>
              <w:bottom w:val="nil"/>
            </w:tcBorders>
            <w:vAlign w:val="center"/>
          </w:tcPr>
          <w:p w:rsidR="00C866BC" w:rsidRPr="006850F1" w:rsidRDefault="002C0477" w:rsidP="006850F1">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1.26</w:t>
            </w:r>
          </w:p>
        </w:tc>
      </w:tr>
      <w:tr w:rsidR="00C866BC" w:rsidRPr="002C0477" w:rsidTr="00DB026C">
        <w:trPr>
          <w:cantSplit/>
          <w:trHeight w:val="397"/>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228591"/>
            </w:tcBorders>
            <w:vAlign w:val="center"/>
          </w:tcPr>
          <w:p w:rsidR="00C866BC" w:rsidRPr="006850F1" w:rsidRDefault="00C866BC" w:rsidP="006850F1">
            <w:pPr>
              <w:jc w:val="center"/>
              <w:rPr>
                <w:b w:val="0"/>
              </w:rPr>
            </w:pPr>
          </w:p>
        </w:tc>
        <w:tc>
          <w:tcPr>
            <w:tcW w:w="1752"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Koalas</w:t>
            </w:r>
          </w:p>
        </w:tc>
        <w:tc>
          <w:tcPr>
            <w:tcW w:w="1275"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42</w:t>
            </w:r>
          </w:p>
        </w:tc>
        <w:tc>
          <w:tcPr>
            <w:tcW w:w="993"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162</w:t>
            </w:r>
          </w:p>
        </w:tc>
        <w:tc>
          <w:tcPr>
            <w:tcW w:w="992"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11</w:t>
            </w:r>
          </w:p>
        </w:tc>
        <w:tc>
          <w:tcPr>
            <w:tcW w:w="993" w:type="dxa"/>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0.75</w:t>
            </w:r>
          </w:p>
        </w:tc>
      </w:tr>
    </w:tbl>
    <w:p w:rsidR="00C866BC" w:rsidRDefault="00C866BC" w:rsidP="00C866BC"/>
    <w:p w:rsidR="00285836" w:rsidRDefault="00C866BC" w:rsidP="00F6205D">
      <w:pPr>
        <w:pStyle w:val="ARIERBody"/>
      </w:pPr>
      <w:r>
        <w:t xml:space="preserve">For other eucalypt species, the effect of </w:t>
      </w:r>
      <w:r w:rsidR="005574FB">
        <w:t>Koala</w:t>
      </w:r>
      <w:r>
        <w:t xml:space="preserve"> density on canopy defoliation levels was lower for Messmate </w:t>
      </w:r>
      <w:r w:rsidR="008F1ED3">
        <w:t>S</w:t>
      </w:r>
      <w:r>
        <w:t xml:space="preserve">tringybark </w:t>
      </w:r>
      <w:r w:rsidR="008F1ED3">
        <w:t>than for</w:t>
      </w:r>
      <w:r>
        <w:t xml:space="preserve"> either </w:t>
      </w:r>
      <w:r w:rsidR="008F1ED3">
        <w:t>B</w:t>
      </w:r>
      <w:r>
        <w:t xml:space="preserve">lue </w:t>
      </w:r>
      <w:r w:rsidR="008F1ED3">
        <w:t xml:space="preserve">Gum </w:t>
      </w:r>
      <w:r>
        <w:t xml:space="preserve">or </w:t>
      </w:r>
      <w:r w:rsidR="008F1ED3">
        <w:t>Mountain Grey Gum</w:t>
      </w:r>
      <w:r>
        <w:t>/</w:t>
      </w:r>
      <w:r w:rsidR="008F1ED3">
        <w:t xml:space="preserve">Swamp Gum </w:t>
      </w:r>
      <w:r>
        <w:t>(slope estimates of 0.37 vs 0.45 and 0.42</w:t>
      </w:r>
      <w:r w:rsidR="008F1ED3">
        <w:t>,</w:t>
      </w:r>
      <w:r>
        <w:t xml:space="preserve"> </w:t>
      </w:r>
      <w:r w:rsidR="008F1ED3">
        <w:t xml:space="preserve">respectively </w:t>
      </w:r>
      <w:r>
        <w:t xml:space="preserve">– Table </w:t>
      </w:r>
      <w:r w:rsidR="00294F19">
        <w:t>4</w:t>
      </w:r>
      <w:r>
        <w:t>).</w:t>
      </w:r>
      <w:r w:rsidR="00285836">
        <w:t xml:space="preserve"> </w:t>
      </w:r>
      <w:r>
        <w:t xml:space="preserve">In general, these were much lower than the estimate for </w:t>
      </w:r>
      <w:r w:rsidR="00A4160B">
        <w:t>Manna Gum</w:t>
      </w:r>
      <w:r>
        <w:t xml:space="preserve"> below the 1.64 threshold density (slope of 1.62).</w:t>
      </w:r>
      <w:r w:rsidR="00285836">
        <w:t xml:space="preserve"> </w:t>
      </w:r>
      <w:r>
        <w:t xml:space="preserve">The levels of canopy defoliation in the absence of </w:t>
      </w:r>
      <w:r w:rsidR="005574FB">
        <w:t>Koala</w:t>
      </w:r>
      <w:r>
        <w:t xml:space="preserve">s for these species were estimated as 0.05, 0.07 and 0.12 for </w:t>
      </w:r>
      <w:r w:rsidR="008F1ED3">
        <w:t>Blue Gum</w:t>
      </w:r>
      <w:r>
        <w:t xml:space="preserve">, </w:t>
      </w:r>
      <w:r w:rsidR="008F1ED3">
        <w:t xml:space="preserve">Messmate Stringybark </w:t>
      </w:r>
      <w:r>
        <w:t xml:space="preserve">and </w:t>
      </w:r>
      <w:r w:rsidR="008F1ED3">
        <w:t>Mountain Grey Gum</w:t>
      </w:r>
      <w:r>
        <w:t>/</w:t>
      </w:r>
      <w:r w:rsidR="008F1ED3">
        <w:t xml:space="preserve">Swamp Gum, </w:t>
      </w:r>
      <w:r>
        <w:t xml:space="preserve">respectively (Table </w:t>
      </w:r>
      <w:r w:rsidR="00294F19">
        <w:t>4</w:t>
      </w:r>
      <w:r>
        <w:t>).</w:t>
      </w:r>
      <w:r w:rsidR="00285836">
        <w:t xml:space="preserve"> </w:t>
      </w:r>
      <w:r>
        <w:t xml:space="preserve">In general, for these eucalypt species the level of canopy defoliation for a given </w:t>
      </w:r>
      <w:r w:rsidR="005574FB">
        <w:t>Koala</w:t>
      </w:r>
      <w:r>
        <w:t xml:space="preserve"> density is expected to be much lower than for </w:t>
      </w:r>
      <w:r w:rsidR="00A4160B">
        <w:t>Manna Gum</w:t>
      </w:r>
      <w:r w:rsidR="008F1ED3">
        <w:t>,</w:t>
      </w:r>
      <w:r>
        <w:t xml:space="preserve"> with levels of defoliation predicted to be between </w:t>
      </w:r>
      <w:r w:rsidR="0082052F">
        <w:t>0.</w:t>
      </w:r>
      <w:r>
        <w:t>35</w:t>
      </w:r>
      <w:r w:rsidR="008F1ED3">
        <w:t xml:space="preserve"> and </w:t>
      </w:r>
      <w:r w:rsidR="0082052F">
        <w:t>0.</w:t>
      </w:r>
      <w:r>
        <w:t xml:space="preserve">45 at </w:t>
      </w:r>
      <w:r w:rsidR="005574FB">
        <w:t>Koala</w:t>
      </w:r>
      <w:r>
        <w:t xml:space="preserve"> densities of 4</w:t>
      </w:r>
      <w:r w:rsidR="008F1ED3">
        <w:t>–</w:t>
      </w:r>
      <w:r>
        <w:t xml:space="preserve">5 </w:t>
      </w:r>
      <w:r w:rsidR="005574FB">
        <w:t>Koala</w:t>
      </w:r>
      <w:r>
        <w:t>s/ha</w:t>
      </w:r>
      <w:r w:rsidR="008F1ED3">
        <w:t>, compared with</w:t>
      </w:r>
      <w:r>
        <w:t xml:space="preserve"> expected defoliation levels of &gt;</w:t>
      </w:r>
      <w:r w:rsidR="0082052F">
        <w:t>0.</w:t>
      </w:r>
      <w:r>
        <w:t xml:space="preserve">65 for the same </w:t>
      </w:r>
      <w:r w:rsidR="005574FB">
        <w:t>Koala</w:t>
      </w:r>
      <w:r>
        <w:t xml:space="preserve"> densities for </w:t>
      </w:r>
      <w:r w:rsidR="00A4160B">
        <w:t>Manna Gum</w:t>
      </w:r>
      <w:r>
        <w:t>.</w:t>
      </w:r>
    </w:p>
    <w:p w:rsidR="00C866BC" w:rsidRDefault="00942570" w:rsidP="00C866BC">
      <w:pPr>
        <w:keepNext/>
      </w:pPr>
      <w:r>
        <w:rPr>
          <w:noProof/>
          <w:lang w:eastAsia="en-AU"/>
        </w:rPr>
        <w:lastRenderedPageBreak/>
        <w:drawing>
          <wp:inline distT="0" distB="0" distL="0" distR="0" wp14:anchorId="29678168" wp14:editId="02DC3B8A">
            <wp:extent cx="5724000" cy="572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000" cy="5724000"/>
                    </a:xfrm>
                    <a:prstGeom prst="rect">
                      <a:avLst/>
                    </a:prstGeom>
                    <a:noFill/>
                    <a:ln>
                      <a:noFill/>
                    </a:ln>
                  </pic:spPr>
                </pic:pic>
              </a:graphicData>
            </a:graphic>
          </wp:inline>
        </w:drawing>
      </w:r>
    </w:p>
    <w:p w:rsidR="00C866BC" w:rsidRDefault="00C866BC">
      <w:pPr>
        <w:pStyle w:val="ARIERCaption-Figure"/>
      </w:pPr>
      <w:bookmarkStart w:id="44" w:name="_Toc328568535"/>
      <w:r>
        <w:t xml:space="preserve">Figure </w:t>
      </w:r>
      <w:r w:rsidR="00FC1164">
        <w:t>3</w:t>
      </w:r>
      <w:r>
        <w:t>.</w:t>
      </w:r>
      <w:r w:rsidR="00285836">
        <w:t xml:space="preserve"> </w:t>
      </w:r>
      <w:r>
        <w:t xml:space="preserve">Logistic regression relationships between canopy defoliation levels (proportion of stems below the foliar cover threshold) and </w:t>
      </w:r>
      <w:r w:rsidR="005574FB">
        <w:t>Koala</w:t>
      </w:r>
      <w:r>
        <w:t xml:space="preserve"> densities for </w:t>
      </w:r>
      <w:r w:rsidR="008F1ED3">
        <w:t xml:space="preserve">various </w:t>
      </w:r>
      <w:r>
        <w:t>eucalypt species.</w:t>
      </w:r>
      <w:r w:rsidR="00285836">
        <w:t xml:space="preserve"> </w:t>
      </w:r>
      <w:r>
        <w:t xml:space="preserve">The relationship fitted to </w:t>
      </w:r>
      <w:r w:rsidR="00FF1DB9">
        <w:t>Manna Gum</w:t>
      </w:r>
      <w:r>
        <w:t xml:space="preserve"> represents a threshold or ‘broken stick’ regression to identify a change point (threshold) in the relationship.</w:t>
      </w:r>
      <w:r w:rsidR="00285836">
        <w:t xml:space="preserve"> </w:t>
      </w:r>
      <w:r w:rsidR="008F1ED3">
        <w:t xml:space="preserve">The solid </w:t>
      </w:r>
      <w:r>
        <w:t xml:space="preserve">line is the </w:t>
      </w:r>
      <w:r w:rsidR="008F1ED3">
        <w:t>best-</w:t>
      </w:r>
      <w:r>
        <w:t>fit regression</w:t>
      </w:r>
      <w:r w:rsidR="008F1ED3">
        <w:t>,</w:t>
      </w:r>
      <w:r>
        <w:t xml:space="preserve"> and </w:t>
      </w:r>
      <w:r w:rsidR="008F1ED3">
        <w:t xml:space="preserve">the </w:t>
      </w:r>
      <w:r>
        <w:t>shaded area indicates the 95% Bayesian credible interval for the regression relationship.</w:t>
      </w:r>
      <w:bookmarkEnd w:id="44"/>
    </w:p>
    <w:p w:rsidR="00C866BC" w:rsidRDefault="00C866BC" w:rsidP="00C866BC"/>
    <w:p w:rsidR="00C866BC" w:rsidRDefault="0027068A" w:rsidP="00576C1D">
      <w:pPr>
        <w:pStyle w:val="ARIERHB"/>
      </w:pPr>
      <w:bookmarkStart w:id="45" w:name="_Toc455406130"/>
      <w:r>
        <w:t>3.2</w:t>
      </w:r>
      <w:r>
        <w:tab/>
      </w:r>
      <w:r w:rsidR="00C866BC">
        <w:t xml:space="preserve">Carrying capacity of </w:t>
      </w:r>
      <w:r w:rsidR="005574FB">
        <w:t>Koala</w:t>
      </w:r>
      <w:r w:rsidR="00E21680">
        <w:t xml:space="preserve"> habitat</w:t>
      </w:r>
      <w:r w:rsidR="00C866BC">
        <w:t xml:space="preserve"> at Cape Otway</w:t>
      </w:r>
      <w:bookmarkEnd w:id="45"/>
    </w:p>
    <w:p w:rsidR="00C866BC" w:rsidRDefault="008F1ED3" w:rsidP="00F6205D">
      <w:pPr>
        <w:pStyle w:val="ARIERBody"/>
      </w:pPr>
      <w:r>
        <w:t>The d</w:t>
      </w:r>
      <w:r w:rsidR="00C866BC">
        <w:t xml:space="preserve">ensities of </w:t>
      </w:r>
      <w:r w:rsidR="005574FB">
        <w:t>Koala</w:t>
      </w:r>
      <w:r w:rsidR="00C866BC">
        <w:t xml:space="preserve">s at sites around Bimbi Park averaged </w:t>
      </w:r>
      <w:r>
        <w:t>~</w:t>
      </w:r>
      <w:r w:rsidR="00C866BC">
        <w:t xml:space="preserve">10 </w:t>
      </w:r>
      <w:r w:rsidR="005574FB">
        <w:t>Koala</w:t>
      </w:r>
      <w:r w:rsidR="00C866BC">
        <w:t>s/ha between 2008</w:t>
      </w:r>
      <w:r>
        <w:t xml:space="preserve"> and </w:t>
      </w:r>
      <w:r w:rsidR="00C866BC">
        <w:t>2011</w:t>
      </w:r>
      <w:r>
        <w:t>,</w:t>
      </w:r>
      <w:r w:rsidR="00C866BC">
        <w:t xml:space="preserve"> before increasing to an average of 15 </w:t>
      </w:r>
      <w:r w:rsidR="005574FB">
        <w:t>Koala</w:t>
      </w:r>
      <w:r w:rsidR="00C866BC">
        <w:t>s/ha in 2012</w:t>
      </w:r>
      <w:r>
        <w:t>–20</w:t>
      </w:r>
      <w:r w:rsidR="00C866BC">
        <w:t>13 (</w:t>
      </w:r>
      <w:r w:rsidR="007B0211">
        <w:t>Fig. </w:t>
      </w:r>
      <w:r w:rsidR="00FC1164">
        <w:t>4</w:t>
      </w:r>
      <w:r w:rsidR="00C866BC">
        <w:t>).</w:t>
      </w:r>
      <w:r w:rsidR="00285836">
        <w:t xml:space="preserve"> </w:t>
      </w:r>
      <w:r w:rsidR="00C866BC">
        <w:t xml:space="preserve">In the following year, </w:t>
      </w:r>
      <w:r>
        <w:t xml:space="preserve">the </w:t>
      </w:r>
      <w:r w:rsidR="00C866BC">
        <w:t xml:space="preserve">average </w:t>
      </w:r>
      <w:r w:rsidR="005574FB">
        <w:t>Koala</w:t>
      </w:r>
      <w:r w:rsidR="00C866BC">
        <w:t xml:space="preserve"> density plummeted to</w:t>
      </w:r>
      <w:r>
        <w:t xml:space="preserve"> &lt;</w:t>
      </w:r>
      <w:r w:rsidR="00C866BC">
        <w:t xml:space="preserve">4 </w:t>
      </w:r>
      <w:r w:rsidR="005574FB">
        <w:t>Koala</w:t>
      </w:r>
      <w:r w:rsidR="00C866BC">
        <w:t xml:space="preserve">s/ha before recovering slightly to be just less than 6 </w:t>
      </w:r>
      <w:r w:rsidR="005574FB">
        <w:t>Koala</w:t>
      </w:r>
      <w:r w:rsidR="00C866BC">
        <w:t>s/ha in 2015.</w:t>
      </w:r>
      <w:r w:rsidR="00285836">
        <w:t xml:space="preserve"> </w:t>
      </w:r>
      <w:r>
        <w:t xml:space="preserve">The mean </w:t>
      </w:r>
      <w:r w:rsidR="00D57DAF">
        <w:t>PFC</w:t>
      </w:r>
      <w:r w:rsidR="00C866BC">
        <w:t xml:space="preserve"> of </w:t>
      </w:r>
      <w:r>
        <w:t xml:space="preserve">the </w:t>
      </w:r>
      <w:r w:rsidR="00FF1DB9">
        <w:t>Manna Gum</w:t>
      </w:r>
      <w:r w:rsidR="00C866BC">
        <w:t xml:space="preserve"> canopies was similarly fairly stable at </w:t>
      </w:r>
      <w:r>
        <w:t>~</w:t>
      </w:r>
      <w:r w:rsidR="00C866BC">
        <w:t xml:space="preserve">35% between 2008 </w:t>
      </w:r>
      <w:r>
        <w:t xml:space="preserve">and </w:t>
      </w:r>
      <w:r w:rsidR="00C866BC">
        <w:t>2012</w:t>
      </w:r>
      <w:r>
        <w:t>,</w:t>
      </w:r>
      <w:r w:rsidR="00C866BC">
        <w:t xml:space="preserve"> before dropping abruptly to </w:t>
      </w:r>
      <w:r>
        <w:t>~</w:t>
      </w:r>
      <w:r w:rsidR="00C866BC">
        <w:t xml:space="preserve">15% in 2013 </w:t>
      </w:r>
      <w:r>
        <w:t xml:space="preserve">then </w:t>
      </w:r>
      <w:r w:rsidR="00C866BC">
        <w:t>mostly recovering by 2015.</w:t>
      </w:r>
      <w:r w:rsidR="00285836">
        <w:t xml:space="preserve"> </w:t>
      </w:r>
      <w:r w:rsidR="00C866BC">
        <w:t xml:space="preserve">The dynamics of </w:t>
      </w:r>
      <w:r w:rsidR="005574FB">
        <w:t>Koala</w:t>
      </w:r>
      <w:r w:rsidR="00C866BC">
        <w:t xml:space="preserve">s and </w:t>
      </w:r>
      <w:r w:rsidR="00A4160B">
        <w:t>Manna Gum</w:t>
      </w:r>
      <w:r w:rsidR="00C866BC">
        <w:t xml:space="preserve"> canopies at Bimbi Park over this period differed from </w:t>
      </w:r>
      <w:r>
        <w:t xml:space="preserve">those in </w:t>
      </w:r>
      <w:r w:rsidR="00C866BC">
        <w:t xml:space="preserve">some other areas of </w:t>
      </w:r>
      <w:r w:rsidR="00FF1DB9">
        <w:t>Manna Gum</w:t>
      </w:r>
      <w:r w:rsidR="00C866BC">
        <w:t xml:space="preserve"> forest on private land.</w:t>
      </w:r>
      <w:r w:rsidR="00285836">
        <w:t xml:space="preserve"> </w:t>
      </w:r>
      <w:r w:rsidR="00C866BC">
        <w:t xml:space="preserve">For example, despite declines in </w:t>
      </w:r>
      <w:r w:rsidR="005574FB">
        <w:t>Koala</w:t>
      </w:r>
      <w:r w:rsidR="00C866BC">
        <w:t xml:space="preserve"> densities, </w:t>
      </w:r>
      <w:r w:rsidR="00A4160B">
        <w:t>Manna Gum</w:t>
      </w:r>
      <w:r w:rsidR="00C866BC">
        <w:t xml:space="preserve"> canopies failed to show any recovery at two other sites (Bimbi </w:t>
      </w:r>
      <w:r>
        <w:t xml:space="preserve">West and </w:t>
      </w:r>
      <w:r w:rsidR="00C866BC">
        <w:t>Lighthouse) (</w:t>
      </w:r>
      <w:r w:rsidR="007B0211">
        <w:t>Fig. </w:t>
      </w:r>
      <w:r w:rsidR="00FC1164">
        <w:t>5</w:t>
      </w:r>
      <w:r w:rsidR="00C866BC">
        <w:t>).</w:t>
      </w:r>
      <w:r w:rsidR="00285836">
        <w:t xml:space="preserve"> </w:t>
      </w:r>
      <w:r w:rsidR="00C866BC">
        <w:t xml:space="preserve">Hence, the </w:t>
      </w:r>
      <w:r w:rsidR="005574FB">
        <w:t>Koala</w:t>
      </w:r>
      <w:r w:rsidR="00C866BC">
        <w:t xml:space="preserve"> population</w:t>
      </w:r>
      <w:r>
        <w:t>s</w:t>
      </w:r>
      <w:r w:rsidR="00C866BC">
        <w:t xml:space="preserve"> and </w:t>
      </w:r>
      <w:r w:rsidR="00FF1DB9">
        <w:t>Manna Gum</w:t>
      </w:r>
      <w:r w:rsidR="00C866BC">
        <w:t>s in these areas appear to be in the final stages of collapse.</w:t>
      </w:r>
    </w:p>
    <w:p w:rsidR="00C866BC" w:rsidRDefault="00C866BC" w:rsidP="00C866BC"/>
    <w:p w:rsidR="00C866BC" w:rsidRDefault="00CB2B23" w:rsidP="00C866BC">
      <w:pPr>
        <w:keepNext/>
      </w:pPr>
      <w:r>
        <w:rPr>
          <w:noProof/>
          <w:lang w:eastAsia="en-AU"/>
        </w:rPr>
        <w:lastRenderedPageBreak/>
        <w:drawing>
          <wp:inline distT="0" distB="0" distL="0" distR="0" wp14:anchorId="536A6E51" wp14:editId="509E39E9">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5943600"/>
                    </a:xfrm>
                    <a:prstGeom prst="rect">
                      <a:avLst/>
                    </a:prstGeom>
                  </pic:spPr>
                </pic:pic>
              </a:graphicData>
            </a:graphic>
          </wp:inline>
        </w:drawing>
      </w:r>
    </w:p>
    <w:p w:rsidR="00285836" w:rsidRDefault="00C866BC">
      <w:pPr>
        <w:pStyle w:val="ARIERCaption-Figure"/>
      </w:pPr>
      <w:bookmarkStart w:id="46" w:name="_Toc328568536"/>
      <w:r>
        <w:t xml:space="preserve">Figure </w:t>
      </w:r>
      <w:r w:rsidR="00FC1164">
        <w:t>4</w:t>
      </w:r>
      <w:r>
        <w:t>.</w:t>
      </w:r>
      <w:r w:rsidR="00285836">
        <w:t xml:space="preserve"> </w:t>
      </w:r>
      <w:r>
        <w:t>Koala densities (</w:t>
      </w:r>
      <w:r w:rsidR="005574FB">
        <w:t>Koala</w:t>
      </w:r>
      <w:r>
        <w:t>s/ha</w:t>
      </w:r>
      <w:r w:rsidR="001D61EC">
        <w:t xml:space="preserve"> – solid line</w:t>
      </w:r>
      <w:r>
        <w:t>)</w:t>
      </w:r>
      <w:r w:rsidR="001D61EC">
        <w:t xml:space="preserve"> </w:t>
      </w:r>
      <w:r>
        <w:t xml:space="preserve">and projected foliage cover </w:t>
      </w:r>
      <w:r w:rsidR="008F1ED3">
        <w:t>(proportion</w:t>
      </w:r>
      <w:r w:rsidR="001D61EC">
        <w:t xml:space="preserve"> – dashed line</w:t>
      </w:r>
      <w:r w:rsidR="008F1ED3">
        <w:t xml:space="preserve">) </w:t>
      </w:r>
      <w:r>
        <w:t xml:space="preserve">for </w:t>
      </w:r>
      <w:r w:rsidR="008F1ED3">
        <w:t xml:space="preserve">five </w:t>
      </w:r>
      <w:r>
        <w:t>sites around Bimbi Park, Cape Otway</w:t>
      </w:r>
      <w:r w:rsidR="008F1ED3">
        <w:t>,</w:t>
      </w:r>
      <w:r>
        <w:t xml:space="preserve"> between 2008</w:t>
      </w:r>
      <w:r w:rsidR="00F051B7">
        <w:t xml:space="preserve"> and </w:t>
      </w:r>
      <w:r>
        <w:t>2015.</w:t>
      </w:r>
      <w:r w:rsidR="00285836">
        <w:t xml:space="preserve"> </w:t>
      </w:r>
      <w:r>
        <w:t xml:space="preserve">Sites ranged from 1.5 </w:t>
      </w:r>
      <w:r w:rsidR="00F051B7">
        <w:t xml:space="preserve">to </w:t>
      </w:r>
      <w:r>
        <w:t>7</w:t>
      </w:r>
      <w:r w:rsidR="00F051B7">
        <w:t xml:space="preserve"> </w:t>
      </w:r>
      <w:r>
        <w:t>ha in size.</w:t>
      </w:r>
      <w:bookmarkEnd w:id="46"/>
    </w:p>
    <w:p w:rsidR="00C866BC" w:rsidRDefault="00CB2B23" w:rsidP="00C866BC">
      <w:pPr>
        <w:keepNext/>
      </w:pPr>
      <w:r>
        <w:rPr>
          <w:noProof/>
          <w:lang w:eastAsia="en-AU"/>
        </w:rPr>
        <w:drawing>
          <wp:inline distT="0" distB="0" distL="0" distR="0" wp14:anchorId="4F911B9E" wp14:editId="20F1E2F7">
            <wp:extent cx="5943600" cy="1981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43600" cy="1981200"/>
                    </a:xfrm>
                    <a:prstGeom prst="rect">
                      <a:avLst/>
                    </a:prstGeom>
                  </pic:spPr>
                </pic:pic>
              </a:graphicData>
            </a:graphic>
          </wp:inline>
        </w:drawing>
      </w:r>
    </w:p>
    <w:p w:rsidR="00285836" w:rsidRDefault="00C866BC">
      <w:pPr>
        <w:pStyle w:val="ARIERCaption-Figure"/>
      </w:pPr>
      <w:bookmarkStart w:id="47" w:name="_Toc328568537"/>
      <w:r>
        <w:t xml:space="preserve">Figure </w:t>
      </w:r>
      <w:r w:rsidR="00FC1164">
        <w:t>5</w:t>
      </w:r>
      <w:r>
        <w:t>.</w:t>
      </w:r>
      <w:r w:rsidR="00285836">
        <w:t xml:space="preserve"> </w:t>
      </w:r>
      <w:r>
        <w:t>Koala densities (</w:t>
      </w:r>
      <w:r w:rsidR="005574FB">
        <w:t>Koala</w:t>
      </w:r>
      <w:r>
        <w:t>s/ha</w:t>
      </w:r>
      <w:r w:rsidR="001D61EC">
        <w:t xml:space="preserve"> – solid line</w:t>
      </w:r>
      <w:r>
        <w:t xml:space="preserve">) and projected foliage cover </w:t>
      </w:r>
      <w:r w:rsidR="008F1ED3">
        <w:t>(</w:t>
      </w:r>
      <w:r w:rsidR="00CB2B23">
        <w:t>%</w:t>
      </w:r>
      <w:r w:rsidR="001D61EC">
        <w:t xml:space="preserve"> – dashed line</w:t>
      </w:r>
      <w:r w:rsidR="008F1ED3">
        <w:t xml:space="preserve">) </w:t>
      </w:r>
      <w:r>
        <w:t xml:space="preserve">for two additional sites (Bimbi </w:t>
      </w:r>
      <w:r w:rsidR="008F1ED3">
        <w:t xml:space="preserve">West and </w:t>
      </w:r>
      <w:r>
        <w:t xml:space="preserve">Lighthouse) in </w:t>
      </w:r>
      <w:r w:rsidR="00FF1DB9">
        <w:t>Manna Gum</w:t>
      </w:r>
      <w:r>
        <w:t xml:space="preserve"> forest, Cape Otway</w:t>
      </w:r>
      <w:r w:rsidR="008F1ED3">
        <w:t>,</w:t>
      </w:r>
      <w:r>
        <w:t xml:space="preserve"> between 2008</w:t>
      </w:r>
      <w:r w:rsidR="00F051B7">
        <w:t xml:space="preserve"> and </w:t>
      </w:r>
      <w:r>
        <w:t>2015.</w:t>
      </w:r>
      <w:bookmarkEnd w:id="47"/>
    </w:p>
    <w:p w:rsidR="00C866BC" w:rsidRDefault="00C866BC" w:rsidP="00C866BC"/>
    <w:p w:rsidR="00CB2B23" w:rsidRDefault="00CB2B23" w:rsidP="00C866BC"/>
    <w:p w:rsidR="00285836" w:rsidRDefault="00C866BC" w:rsidP="00F6205D">
      <w:pPr>
        <w:pStyle w:val="ARIERBody"/>
      </w:pPr>
      <w:r w:rsidRPr="006850F1">
        <w:lastRenderedPageBreak/>
        <w:t>After fitting the multivariate state</w:t>
      </w:r>
      <w:r w:rsidR="008F1ED3" w:rsidRPr="006850F1">
        <w:t>–</w:t>
      </w:r>
      <w:r w:rsidRPr="006850F1">
        <w:t>space model (</w:t>
      </w:r>
      <w:r w:rsidR="00123A86" w:rsidRPr="006850F1">
        <w:t>Equation</w:t>
      </w:r>
      <w:r w:rsidRPr="006850F1">
        <w:t xml:space="preserve"> </w:t>
      </w:r>
      <w:r w:rsidR="001D61EC">
        <w:t>4</w:t>
      </w:r>
      <w:r w:rsidRPr="006850F1">
        <w:t xml:space="preserve">) to the data from Bimbi Park, the equilibrium </w:t>
      </w:r>
      <w:r w:rsidR="005574FB" w:rsidRPr="006850F1">
        <w:t>Koala</w:t>
      </w:r>
      <w:r w:rsidRPr="006850F1">
        <w:t xml:space="preserve"> density </w:t>
      </w:r>
      <w:r w:rsidR="001D61EC">
        <w:t xml:space="preserve">(Equation 5) </w:t>
      </w:r>
      <w:r w:rsidRPr="006850F1">
        <w:t xml:space="preserve">was estimated to be 8.3 </w:t>
      </w:r>
      <w:r w:rsidR="005574FB" w:rsidRPr="006850F1">
        <w:t>Koala</w:t>
      </w:r>
      <w:r w:rsidRPr="006850F1">
        <w:t>s/ha.</w:t>
      </w:r>
      <w:r w:rsidR="00285836" w:rsidRPr="006850F1">
        <w:t xml:space="preserve"> </w:t>
      </w:r>
      <w:r w:rsidRPr="006850F1">
        <w:t>However, the precision of this estimate was fairly poor (95% credible interval</w:t>
      </w:r>
      <w:r w:rsidR="00937261" w:rsidRPr="006850F1">
        <w:t>:</w:t>
      </w:r>
      <w:r w:rsidRPr="006850F1">
        <w:t xml:space="preserve"> 2.7</w:t>
      </w:r>
      <w:r w:rsidR="00F051B7" w:rsidRPr="006850F1">
        <w:t>–</w:t>
      </w:r>
      <w:r w:rsidRPr="006850F1">
        <w:t>25.7) (</w:t>
      </w:r>
      <w:r w:rsidR="007B0211" w:rsidRPr="006850F1">
        <w:t>Fig. </w:t>
      </w:r>
      <w:r w:rsidR="00FC1164" w:rsidRPr="006850F1">
        <w:t>6</w:t>
      </w:r>
      <w:r w:rsidRPr="006850F1">
        <w:t>).</w:t>
      </w:r>
      <w:r w:rsidR="00285836" w:rsidRPr="006850F1">
        <w:t xml:space="preserve"> </w:t>
      </w:r>
      <w:r w:rsidRPr="006850F1">
        <w:t xml:space="preserve">The corresponding estimate of the equilibrium mean </w:t>
      </w:r>
      <w:r w:rsidR="00D57DAF" w:rsidRPr="006850F1">
        <w:t>PFC</w:t>
      </w:r>
      <w:r w:rsidRPr="006850F1">
        <w:t xml:space="preserve"> was 30%</w:t>
      </w:r>
      <w:r>
        <w:t xml:space="preserve"> (95% credible interval</w:t>
      </w:r>
      <w:r w:rsidR="00937261">
        <w:t>:</w:t>
      </w:r>
      <w:r>
        <w:t xml:space="preserve"> 11</w:t>
      </w:r>
      <w:r w:rsidR="00F051B7">
        <w:t>–</w:t>
      </w:r>
      <w:r>
        <w:t>67%).</w:t>
      </w:r>
      <w:r w:rsidR="00285836">
        <w:t xml:space="preserve"> </w:t>
      </w:r>
      <w:r>
        <w:t>The poor precision was a consequence of the small number of points for each time series (</w:t>
      </w:r>
      <w:r w:rsidR="00937261">
        <w:t>eight</w:t>
      </w:r>
      <w:r>
        <w:t>).</w:t>
      </w:r>
    </w:p>
    <w:p w:rsidR="00C866BC" w:rsidRDefault="00C866BC" w:rsidP="00F6205D">
      <w:pPr>
        <w:pStyle w:val="ARIERBody"/>
        <w:rPr>
          <w:rFonts w:eastAsiaTheme="minorEastAsia"/>
        </w:rPr>
      </w:pPr>
      <w:r>
        <w:t xml:space="preserve">The parameters of the </w:t>
      </w:r>
      <w:proofErr w:type="spellStart"/>
      <w:r>
        <w:t>Gompertz</w:t>
      </w:r>
      <w:proofErr w:type="spellEnd"/>
      <w:r>
        <w:t xml:space="preserve"> model are the intrinsic rate of increase of each variable (parameter </w:t>
      </w:r>
      <w:r w:rsidRPr="00C260F6">
        <w:rPr>
          <w:b/>
        </w:rPr>
        <w:t>A</w:t>
      </w:r>
      <w:r>
        <w:t xml:space="preserve"> in </w:t>
      </w:r>
      <w:r w:rsidR="00123A86">
        <w:t>Equation</w:t>
      </w:r>
      <w:r>
        <w:t xml:space="preserve"> </w:t>
      </w:r>
      <w:r w:rsidR="001D61EC">
        <w:t>4</w:t>
      </w:r>
      <w:r>
        <w:t xml:space="preserve">) as well as the per-capita effect of a variable on the rate of increase of the other variable (interaction) as well as </w:t>
      </w:r>
      <w:r w:rsidR="00937261">
        <w:t xml:space="preserve">on </w:t>
      </w:r>
      <w:r>
        <w:t>themselves (density</w:t>
      </w:r>
      <w:r w:rsidR="00937261">
        <w:t xml:space="preserve"> </w:t>
      </w:r>
      <w:r>
        <w:t xml:space="preserve">dependence) (Table </w:t>
      </w:r>
      <w:r w:rsidR="00294F19">
        <w:t>5</w:t>
      </w:r>
      <w:r>
        <w:t>).</w:t>
      </w:r>
      <w:r w:rsidR="00285836">
        <w:t xml:space="preserve"> </w:t>
      </w:r>
      <w:r>
        <w:t xml:space="preserve">The estimate of density dependence for </w:t>
      </w:r>
      <w:r w:rsidR="005574FB">
        <w:t>Koala</w:t>
      </w:r>
      <w:r>
        <w:t xml:space="preserve">s (parameter </w:t>
      </w:r>
      <w:r w:rsidRPr="00C260F6">
        <w:rPr>
          <w:b/>
        </w:rPr>
        <w:t>C</w:t>
      </w:r>
      <w:r>
        <w:t xml:space="preserve">; </w:t>
      </w:r>
      <w:r w:rsidR="005574FB">
        <w:t>Koala</w:t>
      </w:r>
      <w:r>
        <w:t xml:space="preserve">s </w:t>
      </w:r>
      <m:oMath>
        <m:r>
          <w:rPr>
            <w:rFonts w:ascii="Cambria Math" w:hAnsi="Cambria Math"/>
          </w:rPr>
          <m:t>→</m:t>
        </m:r>
      </m:oMath>
      <w:r>
        <w:rPr>
          <w:rFonts w:eastAsiaTheme="minorEastAsia"/>
        </w:rPr>
        <w:t xml:space="preserve"> </w:t>
      </w:r>
      <w:r w:rsidR="005574FB">
        <w:rPr>
          <w:rFonts w:eastAsiaTheme="minorEastAsia"/>
        </w:rPr>
        <w:t>Koala</w:t>
      </w:r>
      <w:r>
        <w:rPr>
          <w:rFonts w:eastAsiaTheme="minorEastAsia"/>
        </w:rPr>
        <w:t xml:space="preserve">s) provided no evidence of </w:t>
      </w:r>
      <w:proofErr w:type="spellStart"/>
      <w:r>
        <w:rPr>
          <w:rFonts w:eastAsiaTheme="minorEastAsia"/>
        </w:rPr>
        <w:t>overcompensatory</w:t>
      </w:r>
      <w:proofErr w:type="spellEnd"/>
      <w:r>
        <w:rPr>
          <w:rFonts w:eastAsiaTheme="minorEastAsia"/>
        </w:rPr>
        <w:t xml:space="preserve"> dynamics</w:t>
      </w:r>
      <w:r w:rsidR="00937261">
        <w:rPr>
          <w:rFonts w:eastAsiaTheme="minorEastAsia"/>
        </w:rPr>
        <w:t>,</w:t>
      </w:r>
      <w:r>
        <w:rPr>
          <w:rFonts w:eastAsiaTheme="minorEastAsia"/>
        </w:rPr>
        <w:t xml:space="preserve"> </w:t>
      </w:r>
      <w:r w:rsidR="00937261">
        <w:rPr>
          <w:rFonts w:eastAsiaTheme="minorEastAsia"/>
        </w:rPr>
        <w:t xml:space="preserve">since </w:t>
      </w:r>
      <w:r>
        <w:rPr>
          <w:rFonts w:eastAsiaTheme="minorEastAsia"/>
        </w:rPr>
        <w:t>the estimate was greater than zero.</w:t>
      </w:r>
      <w:r w:rsidR="00285836">
        <w:rPr>
          <w:rFonts w:eastAsiaTheme="minorEastAsia"/>
        </w:rPr>
        <w:t xml:space="preserve"> </w:t>
      </w:r>
      <w:r>
        <w:rPr>
          <w:rFonts w:eastAsiaTheme="minorEastAsia"/>
        </w:rPr>
        <w:t xml:space="preserve">Koalas had a negative effect on the rate of increase of canopy </w:t>
      </w:r>
      <w:r w:rsidR="00937261">
        <w:rPr>
          <w:rFonts w:eastAsiaTheme="minorEastAsia"/>
        </w:rPr>
        <w:t>cover</w:t>
      </w:r>
      <w:r w:rsidR="00937261">
        <w:rPr>
          <w:rFonts w:eastAsiaTheme="minorEastAsia"/>
        </w:rPr>
        <w:br/>
        <w:t>(–</w:t>
      </w:r>
      <w:r>
        <w:rPr>
          <w:rFonts w:eastAsiaTheme="minorEastAsia"/>
        </w:rPr>
        <w:t>0.214</w:t>
      </w:r>
      <w:r w:rsidR="00937261">
        <w:rPr>
          <w:rFonts w:eastAsiaTheme="minorEastAsia"/>
        </w:rPr>
        <w:t>), but</w:t>
      </w:r>
      <w:r>
        <w:rPr>
          <w:rFonts w:eastAsiaTheme="minorEastAsia"/>
        </w:rPr>
        <w:t xml:space="preserve"> the precision was poor and the credible interval also included zero.</w:t>
      </w:r>
      <w:r w:rsidR="00285836">
        <w:rPr>
          <w:rFonts w:eastAsiaTheme="minorEastAsia"/>
        </w:rPr>
        <w:t xml:space="preserve"> </w:t>
      </w:r>
      <w:r>
        <w:rPr>
          <w:rFonts w:eastAsiaTheme="minorEastAsia"/>
        </w:rPr>
        <w:t xml:space="preserve">However, </w:t>
      </w:r>
      <w:r w:rsidR="00FF1DB9">
        <w:rPr>
          <w:rFonts w:eastAsiaTheme="minorEastAsia"/>
        </w:rPr>
        <w:t>Manna Gum</w:t>
      </w:r>
      <w:r>
        <w:rPr>
          <w:rFonts w:eastAsiaTheme="minorEastAsia"/>
        </w:rPr>
        <w:t xml:space="preserve"> canopy cover had a significant positive effect on </w:t>
      </w:r>
      <w:r w:rsidR="005574FB">
        <w:rPr>
          <w:rFonts w:eastAsiaTheme="minorEastAsia"/>
        </w:rPr>
        <w:t>Koala</w:t>
      </w:r>
      <w:r>
        <w:rPr>
          <w:rFonts w:eastAsiaTheme="minorEastAsia"/>
        </w:rPr>
        <w:t xml:space="preserve"> rate of increase (0.64) (Table </w:t>
      </w:r>
      <w:r w:rsidR="00294F19">
        <w:rPr>
          <w:rFonts w:eastAsiaTheme="minorEastAsia"/>
        </w:rPr>
        <w:t>5</w:t>
      </w:r>
      <w:r>
        <w:rPr>
          <w:rFonts w:eastAsiaTheme="minorEastAsia"/>
        </w:rPr>
        <w:t>).</w:t>
      </w:r>
      <w:r w:rsidR="00285836">
        <w:rPr>
          <w:rFonts w:eastAsiaTheme="minorEastAsia"/>
        </w:rPr>
        <w:t xml:space="preserve"> </w:t>
      </w:r>
      <w:r>
        <w:rPr>
          <w:rFonts w:eastAsiaTheme="minorEastAsia"/>
        </w:rPr>
        <w:t>The intrinsic rate</w:t>
      </w:r>
      <w:r w:rsidR="00937261">
        <w:rPr>
          <w:rFonts w:eastAsiaTheme="minorEastAsia"/>
        </w:rPr>
        <w:t xml:space="preserve"> </w:t>
      </w:r>
      <w:r>
        <w:rPr>
          <w:rFonts w:eastAsiaTheme="minorEastAsia"/>
        </w:rPr>
        <w:t>of</w:t>
      </w:r>
      <w:r w:rsidR="00937261">
        <w:rPr>
          <w:rFonts w:eastAsiaTheme="minorEastAsia"/>
        </w:rPr>
        <w:t xml:space="preserve"> </w:t>
      </w:r>
      <w:r>
        <w:rPr>
          <w:rFonts w:eastAsiaTheme="minorEastAsia"/>
        </w:rPr>
        <w:t xml:space="preserve">increase for </w:t>
      </w:r>
      <w:r w:rsidR="005574FB">
        <w:rPr>
          <w:rFonts w:eastAsiaTheme="minorEastAsia"/>
        </w:rPr>
        <w:t>Koala</w:t>
      </w:r>
      <w:r>
        <w:rPr>
          <w:rFonts w:eastAsiaTheme="minorEastAsia"/>
        </w:rPr>
        <w:t xml:space="preserve">s was estimated to be 1.96, which is much greater than is biologically plausible </w:t>
      </w:r>
      <w:r>
        <w:rPr>
          <w:rFonts w:eastAsiaTheme="minorEastAsia"/>
        </w:rPr>
        <w:fldChar w:fldCharType="begin"/>
      </w:r>
      <w:r>
        <w:rPr>
          <w:rFonts w:eastAsiaTheme="minorEastAsia"/>
        </w:rPr>
        <w:instrText xml:space="preserve"> ADDIN ZOTERO_ITEM CSL_CITATION {"citationID":"lecpo21ve","properties":{"formattedCitation":"(McLean 2003)","plainCitation":"(McLean 2003)"},"citationItems":[{"id":1108,"uris":["http://zotero.org/users/634364/items/Z38I8IG8"],"uri":["http://zotero.org/users/634364/items/Z38I8IG8"],"itemData":{"id":1108,"type":"thesis","title":"Ecology and management of overabundant koala (&lt;i&gt;Phascolarctos cinereus&lt;/i&gt;) populations.","publisher":"University of Melbourne","genre":"PhD thesis","author":[{"family":"McLean","given":"N"}],"issued":{"date-parts":[["2003"]]}}}],"schema":"https://github.com/citation-style-language/schema/raw/master/csl-citation.json"} </w:instrText>
      </w:r>
      <w:r>
        <w:rPr>
          <w:rFonts w:eastAsiaTheme="minorEastAsia"/>
        </w:rPr>
        <w:fldChar w:fldCharType="separate"/>
      </w:r>
      <w:r w:rsidRPr="005C09C7">
        <w:t>(McLean 2003)</w:t>
      </w:r>
      <w:r>
        <w:rPr>
          <w:rFonts w:eastAsiaTheme="minorEastAsia"/>
        </w:rPr>
        <w:fldChar w:fldCharType="end"/>
      </w:r>
      <w:r w:rsidR="00937261">
        <w:rPr>
          <w:rFonts w:eastAsiaTheme="minorEastAsia"/>
        </w:rPr>
        <w:t>; this</w:t>
      </w:r>
      <w:r>
        <w:rPr>
          <w:rFonts w:eastAsiaTheme="minorEastAsia"/>
        </w:rPr>
        <w:t xml:space="preserve"> indicates that immigration and/or movement must also be contributing to </w:t>
      </w:r>
      <w:r w:rsidR="005574FB">
        <w:rPr>
          <w:rFonts w:eastAsiaTheme="minorEastAsia"/>
        </w:rPr>
        <w:t>Koala</w:t>
      </w:r>
      <w:r>
        <w:rPr>
          <w:rFonts w:eastAsiaTheme="minorEastAsia"/>
        </w:rPr>
        <w:t xml:space="preserve"> increases at these sites.</w:t>
      </w:r>
      <w:r w:rsidR="00285836">
        <w:rPr>
          <w:rFonts w:eastAsiaTheme="minorEastAsia"/>
        </w:rPr>
        <w:t xml:space="preserve"> </w:t>
      </w:r>
      <w:r>
        <w:rPr>
          <w:rFonts w:eastAsiaTheme="minorEastAsia"/>
        </w:rPr>
        <w:t xml:space="preserve">This is not surprising </w:t>
      </w:r>
      <w:r w:rsidR="00937261">
        <w:rPr>
          <w:rFonts w:eastAsiaTheme="minorEastAsia"/>
        </w:rPr>
        <w:t xml:space="preserve">since </w:t>
      </w:r>
      <w:r>
        <w:rPr>
          <w:rFonts w:eastAsiaTheme="minorEastAsia"/>
        </w:rPr>
        <w:t>these sites were relatively small in area (1.5</w:t>
      </w:r>
      <w:r w:rsidR="00F051B7">
        <w:rPr>
          <w:rFonts w:eastAsiaTheme="minorEastAsia"/>
        </w:rPr>
        <w:t>–</w:t>
      </w:r>
      <w:r>
        <w:rPr>
          <w:rFonts w:eastAsiaTheme="minorEastAsia"/>
        </w:rPr>
        <w:t>7</w:t>
      </w:r>
      <w:r w:rsidR="00937261">
        <w:rPr>
          <w:rFonts w:eastAsiaTheme="minorEastAsia"/>
        </w:rPr>
        <w:t> </w:t>
      </w:r>
      <w:r>
        <w:rPr>
          <w:rFonts w:eastAsiaTheme="minorEastAsia"/>
        </w:rPr>
        <w:t>ha).</w:t>
      </w:r>
      <w:r w:rsidR="00285836">
        <w:rPr>
          <w:rFonts w:eastAsiaTheme="minorEastAsia"/>
        </w:rPr>
        <w:t xml:space="preserve"> </w:t>
      </w:r>
      <w:r>
        <w:rPr>
          <w:rFonts w:eastAsiaTheme="minorEastAsia"/>
        </w:rPr>
        <w:t xml:space="preserve">Rainfall had a positive effect on </w:t>
      </w:r>
      <w:r w:rsidR="00FF1DB9">
        <w:rPr>
          <w:rFonts w:eastAsiaTheme="minorEastAsia"/>
        </w:rPr>
        <w:t>Manna Gum</w:t>
      </w:r>
      <w:r>
        <w:rPr>
          <w:rFonts w:eastAsiaTheme="minorEastAsia"/>
        </w:rPr>
        <w:t xml:space="preserve"> canopy cover and a negative effect on </w:t>
      </w:r>
      <w:r w:rsidR="005574FB">
        <w:rPr>
          <w:rFonts w:eastAsiaTheme="minorEastAsia"/>
        </w:rPr>
        <w:t>Koala</w:t>
      </w:r>
      <w:r>
        <w:rPr>
          <w:rFonts w:eastAsiaTheme="minorEastAsia"/>
        </w:rPr>
        <w:t xml:space="preserve"> density</w:t>
      </w:r>
      <w:r w:rsidR="00937261">
        <w:rPr>
          <w:rFonts w:eastAsiaTheme="minorEastAsia"/>
        </w:rPr>
        <w:t>;</w:t>
      </w:r>
      <w:r>
        <w:rPr>
          <w:rFonts w:eastAsiaTheme="minorEastAsia"/>
        </w:rPr>
        <w:t xml:space="preserve"> however</w:t>
      </w:r>
      <w:r w:rsidR="00937261">
        <w:rPr>
          <w:rFonts w:eastAsiaTheme="minorEastAsia"/>
        </w:rPr>
        <w:t>,</w:t>
      </w:r>
      <w:r>
        <w:rPr>
          <w:rFonts w:eastAsiaTheme="minorEastAsia"/>
        </w:rPr>
        <w:t xml:space="preserve"> neither effect was significant (Table </w:t>
      </w:r>
      <w:r w:rsidR="00294F19">
        <w:rPr>
          <w:rFonts w:eastAsiaTheme="minorEastAsia"/>
        </w:rPr>
        <w:t>5</w:t>
      </w:r>
      <w:r>
        <w:rPr>
          <w:rFonts w:eastAsiaTheme="minorEastAsia"/>
        </w:rPr>
        <w:t>).</w:t>
      </w:r>
    </w:p>
    <w:p w:rsidR="00937261" w:rsidRDefault="00937261" w:rsidP="00F6205D">
      <w:pPr>
        <w:pStyle w:val="ARIERBody"/>
      </w:pPr>
    </w:p>
    <w:p w:rsidR="00C866BC" w:rsidRDefault="0080272E" w:rsidP="00C866BC">
      <w:pPr>
        <w:keepNext/>
      </w:pPr>
      <w:r>
        <w:rPr>
          <w:noProof/>
          <w:lang w:eastAsia="en-AU"/>
        </w:rPr>
        <w:drawing>
          <wp:inline distT="0" distB="0" distL="0" distR="0">
            <wp:extent cx="5047059" cy="468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2">
                      <a:extLst>
                        <a:ext uri="{28A0092B-C50C-407E-A947-70E740481C1C}">
                          <a14:useLocalDpi xmlns:a14="http://schemas.microsoft.com/office/drawing/2010/main" val="0"/>
                        </a:ext>
                      </a:extLst>
                    </a:blip>
                    <a:srcRect t="7273"/>
                    <a:stretch/>
                  </pic:blipFill>
                  <pic:spPr bwMode="auto">
                    <a:xfrm>
                      <a:off x="0" y="0"/>
                      <a:ext cx="5047059" cy="4680000"/>
                    </a:xfrm>
                    <a:prstGeom prst="rect">
                      <a:avLst/>
                    </a:prstGeom>
                    <a:noFill/>
                    <a:ln>
                      <a:noFill/>
                    </a:ln>
                    <a:extLst>
                      <a:ext uri="{53640926-AAD7-44D8-BBD7-CCE9431645EC}">
                        <a14:shadowObscured xmlns:a14="http://schemas.microsoft.com/office/drawing/2010/main"/>
                      </a:ext>
                    </a:extLst>
                  </pic:spPr>
                </pic:pic>
              </a:graphicData>
            </a:graphic>
          </wp:inline>
        </w:drawing>
      </w:r>
    </w:p>
    <w:p w:rsidR="00C866BC" w:rsidRDefault="00C866BC">
      <w:pPr>
        <w:pStyle w:val="ARIERCaption-Figure"/>
      </w:pPr>
      <w:bookmarkStart w:id="48" w:name="_Toc328568538"/>
      <w:r>
        <w:t xml:space="preserve">Figure </w:t>
      </w:r>
      <w:r w:rsidR="00FC1164">
        <w:t>6</w:t>
      </w:r>
      <w:r>
        <w:t>.</w:t>
      </w:r>
      <w:r w:rsidR="00285836">
        <w:t xml:space="preserve"> </w:t>
      </w:r>
      <w:r>
        <w:t xml:space="preserve">Estimate of the equilibrium </w:t>
      </w:r>
      <w:r w:rsidR="005574FB">
        <w:t>Koala</w:t>
      </w:r>
      <w:r>
        <w:t xml:space="preserve"> density and corresponding projected foliage cover (red point) from the multivariate </w:t>
      </w:r>
      <w:proofErr w:type="spellStart"/>
      <w:r>
        <w:t>Gompertz</w:t>
      </w:r>
      <w:proofErr w:type="spellEnd"/>
      <w:r>
        <w:t xml:space="preserve"> model fitted to the data from Bimbi Park.</w:t>
      </w:r>
      <w:r w:rsidR="00285836">
        <w:t xml:space="preserve"> </w:t>
      </w:r>
      <w:r w:rsidR="00233A61">
        <w:t xml:space="preserve">The grey </w:t>
      </w:r>
      <w:r>
        <w:t>envelope represents the equilibrium stationary distribution (95% envelope).</w:t>
      </w:r>
      <w:r w:rsidR="00285836">
        <w:t xml:space="preserve"> </w:t>
      </w:r>
      <w:r>
        <w:t>The equilibrium point is at [30, 8.3].</w:t>
      </w:r>
      <w:bookmarkEnd w:id="48"/>
    </w:p>
    <w:p w:rsidR="00C866BC" w:rsidRDefault="00937261" w:rsidP="006850F1">
      <w:pPr>
        <w:pStyle w:val="ARIERCaption-Table"/>
      </w:pPr>
      <w:r>
        <w:br w:type="page"/>
      </w:r>
      <w:bookmarkStart w:id="49" w:name="_Toc454803941"/>
      <w:r w:rsidR="00C866BC">
        <w:lastRenderedPageBreak/>
        <w:t xml:space="preserve">Table </w:t>
      </w:r>
      <w:r w:rsidR="00294F19">
        <w:t>5</w:t>
      </w:r>
      <w:r w:rsidR="00C866BC">
        <w:t>.</w:t>
      </w:r>
      <w:r w:rsidR="00285836">
        <w:t xml:space="preserve"> </w:t>
      </w:r>
      <w:r w:rsidR="00C866BC">
        <w:t xml:space="preserve">Parameter estimates from the multivariate </w:t>
      </w:r>
      <w:proofErr w:type="spellStart"/>
      <w:r w:rsidR="00C866BC">
        <w:t>Gompertz</w:t>
      </w:r>
      <w:proofErr w:type="spellEnd"/>
      <w:r w:rsidR="00C866BC">
        <w:t xml:space="preserve"> state</w:t>
      </w:r>
      <w:r w:rsidR="00233A61">
        <w:t>–</w:t>
      </w:r>
      <w:r w:rsidR="00C866BC">
        <w:t xml:space="preserve">space model fitted to the time series of </w:t>
      </w:r>
      <w:r w:rsidR="005574FB">
        <w:t>Koala</w:t>
      </w:r>
      <w:r w:rsidR="00C866BC">
        <w:t xml:space="preserve"> densities and </w:t>
      </w:r>
      <w:r w:rsidR="00FF1DB9">
        <w:t>Manna Gum</w:t>
      </w:r>
      <w:r w:rsidR="00C866BC">
        <w:t xml:space="preserve"> canopy cover (PFC) from </w:t>
      </w:r>
      <w:r w:rsidR="00233A61">
        <w:t xml:space="preserve">five </w:t>
      </w:r>
      <w:r w:rsidR="00C866BC">
        <w:t>sites around Bimbi Park, Cape Otway.</w:t>
      </w:r>
      <w:r w:rsidR="00285836">
        <w:t xml:space="preserve"> </w:t>
      </w:r>
      <w:r w:rsidR="00C866BC">
        <w:t xml:space="preserve">The parameter </w:t>
      </w:r>
      <w:r w:rsidR="00C866BC" w:rsidRPr="00E739D8">
        <w:t>C</w:t>
      </w:r>
      <w:r w:rsidR="00C866BC">
        <w:t xml:space="preserve"> represents the per capita effect of variable </w:t>
      </w:r>
      <w:r w:rsidR="00C866BC" w:rsidRPr="006850F1">
        <w:rPr>
          <w:i/>
        </w:rPr>
        <w:t>j</w:t>
      </w:r>
      <w:r w:rsidR="00C866BC">
        <w:t xml:space="preserve"> (Column) on variable </w:t>
      </w:r>
      <w:proofErr w:type="spellStart"/>
      <w:r w:rsidR="00C866BC" w:rsidRPr="006850F1">
        <w:rPr>
          <w:i/>
        </w:rPr>
        <w:t>i</w:t>
      </w:r>
      <w:proofErr w:type="spellEnd"/>
      <w:r w:rsidR="00C866BC">
        <w:t xml:space="preserve"> (row).</w:t>
      </w:r>
      <w:r w:rsidR="00285836">
        <w:t xml:space="preserve"> </w:t>
      </w:r>
      <w:r w:rsidR="00C866BC">
        <w:t xml:space="preserve">Parameter </w:t>
      </w:r>
      <w:r w:rsidR="00C866BC" w:rsidRPr="00E739D8">
        <w:t>A</w:t>
      </w:r>
      <w:r w:rsidR="00C866BC">
        <w:t xml:space="preserve"> represents the intrinsic rate of increase.</w:t>
      </w:r>
      <w:r w:rsidR="00285836">
        <w:t xml:space="preserve"> </w:t>
      </w:r>
      <w:r w:rsidR="00C866BC">
        <w:t xml:space="preserve">Values in </w:t>
      </w:r>
      <w:r w:rsidR="00BF6603">
        <w:t>parentheses</w:t>
      </w:r>
      <w:r w:rsidR="00C866BC">
        <w:t xml:space="preserve"> are the 95% credible intervals.</w:t>
      </w:r>
      <w:bookmarkEnd w:id="49"/>
    </w:p>
    <w:tbl>
      <w:tblPr>
        <w:tblStyle w:val="PlainTable21"/>
        <w:tblW w:w="5000" w:type="pct"/>
        <w:tblLook w:val="04A0" w:firstRow="1" w:lastRow="0" w:firstColumn="1" w:lastColumn="0" w:noHBand="0" w:noVBand="1"/>
      </w:tblPr>
      <w:tblGrid>
        <w:gridCol w:w="1861"/>
        <w:gridCol w:w="1537"/>
        <w:gridCol w:w="3368"/>
        <w:gridCol w:w="3089"/>
      </w:tblGrid>
      <w:tr w:rsidR="00C866BC" w:rsidRPr="002C0477" w:rsidTr="006850F1">
        <w:trPr>
          <w:cnfStyle w:val="100000000000" w:firstRow="1" w:lastRow="0" w:firstColumn="0" w:lastColumn="0" w:oddVBand="0" w:evenVBand="0" w:oddHBand="0" w:evenHBand="0" w:firstRowFirstColumn="0" w:firstRowLastColumn="0" w:lastRowFirstColumn="0" w:lastRowLastColumn="0"/>
          <w:cantSplit/>
          <w:trHeight w:val="397"/>
        </w:trPr>
        <w:tc>
          <w:tcPr>
            <w:cnfStyle w:val="001000000000" w:firstRow="0" w:lastRow="0" w:firstColumn="1" w:lastColumn="0" w:oddVBand="0" w:evenVBand="0" w:oddHBand="0" w:evenHBand="0" w:firstRowFirstColumn="0" w:firstRowLastColumn="0" w:lastRowFirstColumn="0" w:lastRowLastColumn="0"/>
            <w:tcW w:w="944" w:type="pct"/>
            <w:tcBorders>
              <w:top w:val="single" w:sz="4" w:space="0" w:color="228591"/>
              <w:bottom w:val="single" w:sz="4" w:space="0" w:color="228591"/>
            </w:tcBorders>
            <w:shd w:val="clear" w:color="auto" w:fill="228591"/>
            <w:vAlign w:val="center"/>
          </w:tcPr>
          <w:p w:rsidR="00C866BC" w:rsidRPr="006850F1" w:rsidRDefault="00C866BC" w:rsidP="006850F1">
            <w:pPr>
              <w:jc w:val="center"/>
              <w:rPr>
                <w:b w:val="0"/>
                <w:color w:val="FFFFFF" w:themeColor="background1"/>
              </w:rPr>
            </w:pPr>
            <w:r w:rsidRPr="006850F1">
              <w:rPr>
                <w:color w:val="FFFFFF" w:themeColor="background1"/>
              </w:rPr>
              <w:t>Parameter</w:t>
            </w:r>
          </w:p>
        </w:tc>
        <w:tc>
          <w:tcPr>
            <w:tcW w:w="780" w:type="pct"/>
            <w:tcBorders>
              <w:top w:val="single" w:sz="4" w:space="0" w:color="228591"/>
              <w:bottom w:val="single" w:sz="4" w:space="0" w:color="228591"/>
            </w:tcBorders>
            <w:shd w:val="clear" w:color="auto" w:fill="228591"/>
            <w:vAlign w:val="center"/>
          </w:tcPr>
          <w:p w:rsidR="00C866BC" w:rsidRPr="006850F1" w:rsidRDefault="00C866BC" w:rsidP="006850F1">
            <w:pPr>
              <w:jc w:val="center"/>
              <w:cnfStyle w:val="100000000000" w:firstRow="1" w:lastRow="0" w:firstColumn="0" w:lastColumn="0" w:oddVBand="0" w:evenVBand="0" w:oddHBand="0" w:evenHBand="0" w:firstRowFirstColumn="0" w:firstRowLastColumn="0" w:lastRowFirstColumn="0" w:lastRowLastColumn="0"/>
              <w:rPr>
                <w:b w:val="0"/>
                <w:color w:val="FFFFFF" w:themeColor="background1"/>
              </w:rPr>
            </w:pPr>
            <w:r w:rsidRPr="006850F1">
              <w:rPr>
                <w:color w:val="FFFFFF" w:themeColor="background1"/>
              </w:rPr>
              <w:t>Variable</w:t>
            </w:r>
          </w:p>
        </w:tc>
        <w:tc>
          <w:tcPr>
            <w:tcW w:w="1709" w:type="pct"/>
            <w:tcBorders>
              <w:top w:val="single" w:sz="4" w:space="0" w:color="228591"/>
              <w:bottom w:val="single" w:sz="4" w:space="0" w:color="228591"/>
            </w:tcBorders>
            <w:shd w:val="clear" w:color="auto" w:fill="228591"/>
            <w:vAlign w:val="center"/>
          </w:tcPr>
          <w:p w:rsidR="00C866BC" w:rsidRPr="006850F1" w:rsidRDefault="00C866BC" w:rsidP="006850F1">
            <w:pPr>
              <w:jc w:val="center"/>
              <w:cnfStyle w:val="100000000000" w:firstRow="1" w:lastRow="0" w:firstColumn="0" w:lastColumn="0" w:oddVBand="0" w:evenVBand="0" w:oddHBand="0" w:evenHBand="0" w:firstRowFirstColumn="0" w:firstRowLastColumn="0" w:lastRowFirstColumn="0" w:lastRowLastColumn="0"/>
              <w:rPr>
                <w:b w:val="0"/>
                <w:color w:val="FFFFFF" w:themeColor="background1"/>
              </w:rPr>
            </w:pPr>
            <w:r w:rsidRPr="006850F1">
              <w:rPr>
                <w:color w:val="FFFFFF" w:themeColor="background1"/>
              </w:rPr>
              <w:t>Koalas</w:t>
            </w:r>
          </w:p>
        </w:tc>
        <w:tc>
          <w:tcPr>
            <w:tcW w:w="1567" w:type="pct"/>
            <w:tcBorders>
              <w:top w:val="single" w:sz="4" w:space="0" w:color="228591"/>
              <w:bottom w:val="single" w:sz="4" w:space="0" w:color="228591"/>
            </w:tcBorders>
            <w:shd w:val="clear" w:color="auto" w:fill="228591"/>
            <w:vAlign w:val="center"/>
          </w:tcPr>
          <w:p w:rsidR="00C866BC" w:rsidRPr="006850F1" w:rsidRDefault="00C866BC" w:rsidP="006850F1">
            <w:pPr>
              <w:jc w:val="center"/>
              <w:cnfStyle w:val="100000000000" w:firstRow="1" w:lastRow="0" w:firstColumn="0" w:lastColumn="0" w:oddVBand="0" w:evenVBand="0" w:oddHBand="0" w:evenHBand="0" w:firstRowFirstColumn="0" w:firstRowLastColumn="0" w:lastRowFirstColumn="0" w:lastRowLastColumn="0"/>
              <w:rPr>
                <w:b w:val="0"/>
                <w:color w:val="FFFFFF" w:themeColor="background1"/>
              </w:rPr>
            </w:pPr>
            <w:r w:rsidRPr="006850F1">
              <w:rPr>
                <w:color w:val="FFFFFF" w:themeColor="background1"/>
              </w:rPr>
              <w:t>PFC</w:t>
            </w:r>
          </w:p>
        </w:tc>
      </w:tr>
      <w:tr w:rsidR="00C866BC" w:rsidRPr="002C0477" w:rsidTr="001D61EC">
        <w:trPr>
          <w:cnfStyle w:val="000000100000" w:firstRow="0" w:lastRow="0" w:firstColumn="0" w:lastColumn="0" w:oddVBand="0" w:evenVBand="0" w:oddHBand="1" w:evenHBand="0" w:firstRowFirstColumn="0" w:firstRowLastColumn="0" w:lastRowFirstColumn="0" w:lastRowLastColumn="0"/>
          <w:cantSplit/>
          <w:trHeight w:val="397"/>
        </w:trPr>
        <w:tc>
          <w:tcPr>
            <w:cnfStyle w:val="001000000000" w:firstRow="0" w:lastRow="0" w:firstColumn="1" w:lastColumn="0" w:oddVBand="0" w:evenVBand="0" w:oddHBand="0" w:evenHBand="0" w:firstRowFirstColumn="0" w:firstRowLastColumn="0" w:lastRowFirstColumn="0" w:lastRowLastColumn="0"/>
            <w:tcW w:w="944" w:type="pct"/>
            <w:tcBorders>
              <w:top w:val="single" w:sz="4" w:space="0" w:color="228591"/>
              <w:bottom w:val="nil"/>
            </w:tcBorders>
            <w:vAlign w:val="center"/>
          </w:tcPr>
          <w:p w:rsidR="00C866BC" w:rsidRPr="006850F1" w:rsidRDefault="00C866BC" w:rsidP="006850F1">
            <w:pPr>
              <w:jc w:val="center"/>
              <w:rPr>
                <w:b w:val="0"/>
              </w:rPr>
            </w:pPr>
            <w:r w:rsidRPr="002C0477">
              <w:t>C</w:t>
            </w:r>
          </w:p>
        </w:tc>
        <w:tc>
          <w:tcPr>
            <w:tcW w:w="780" w:type="pct"/>
            <w:tcBorders>
              <w:top w:val="single" w:sz="4" w:space="0" w:color="228591"/>
              <w:bottom w:val="nil"/>
            </w:tcBorders>
            <w:vAlign w:val="center"/>
          </w:tcPr>
          <w:p w:rsidR="00C866BC" w:rsidRPr="006850F1" w:rsidRDefault="00C866BC" w:rsidP="006850F1">
            <w:pPr>
              <w:jc w:val="center"/>
              <w:cnfStyle w:val="000000100000" w:firstRow="0" w:lastRow="0" w:firstColumn="0" w:lastColumn="0" w:oddVBand="0" w:evenVBand="0" w:oddHBand="1" w:evenHBand="0" w:firstRowFirstColumn="0" w:firstRowLastColumn="0" w:lastRowFirstColumn="0" w:lastRowLastColumn="0"/>
            </w:pPr>
            <w:r w:rsidRPr="002C0477">
              <w:t>Koalas</w:t>
            </w:r>
          </w:p>
        </w:tc>
        <w:tc>
          <w:tcPr>
            <w:tcW w:w="1709" w:type="pct"/>
            <w:tcBorders>
              <w:top w:val="single" w:sz="4" w:space="0" w:color="228591"/>
              <w:bottom w:val="nil"/>
            </w:tcBorders>
            <w:vAlign w:val="center"/>
          </w:tcPr>
          <w:p w:rsidR="00C866BC" w:rsidRPr="006850F1" w:rsidRDefault="00C866BC" w:rsidP="001D61EC">
            <w:pPr>
              <w:jc w:val="center"/>
              <w:cnfStyle w:val="000000100000" w:firstRow="0" w:lastRow="0" w:firstColumn="0" w:lastColumn="0" w:oddVBand="0" w:evenVBand="0" w:oddHBand="1" w:evenHBand="0" w:firstRowFirstColumn="0" w:firstRowLastColumn="0" w:lastRowFirstColumn="0" w:lastRowLastColumn="0"/>
            </w:pPr>
            <w:r w:rsidRPr="002C0477">
              <w:t xml:space="preserve">0.389 </w:t>
            </w:r>
            <w:r w:rsidR="002C0477" w:rsidRPr="002C0477">
              <w:t>[–</w:t>
            </w:r>
            <w:r w:rsidRPr="002C0477">
              <w:t>0.004, 0.774]</w:t>
            </w:r>
          </w:p>
        </w:tc>
        <w:tc>
          <w:tcPr>
            <w:tcW w:w="1567" w:type="pct"/>
            <w:tcBorders>
              <w:top w:val="single" w:sz="4" w:space="0" w:color="228591"/>
              <w:bottom w:val="nil"/>
            </w:tcBorders>
            <w:vAlign w:val="center"/>
          </w:tcPr>
          <w:p w:rsidR="00C866BC" w:rsidRPr="006850F1" w:rsidRDefault="00C866BC" w:rsidP="001D61EC">
            <w:pPr>
              <w:jc w:val="center"/>
              <w:cnfStyle w:val="000000100000" w:firstRow="0" w:lastRow="0" w:firstColumn="0" w:lastColumn="0" w:oddVBand="0" w:evenVBand="0" w:oddHBand="1" w:evenHBand="0" w:firstRowFirstColumn="0" w:firstRowLastColumn="0" w:lastRowFirstColumn="0" w:lastRowLastColumn="0"/>
            </w:pPr>
            <w:r w:rsidRPr="002C0477">
              <w:t>0.640 [0.288, 1.01]</w:t>
            </w:r>
          </w:p>
        </w:tc>
      </w:tr>
      <w:tr w:rsidR="00C866BC" w:rsidRPr="002C0477" w:rsidTr="001D61EC">
        <w:trPr>
          <w:cantSplit/>
          <w:trHeight w:val="397"/>
        </w:trPr>
        <w:tc>
          <w:tcPr>
            <w:cnfStyle w:val="001000000000" w:firstRow="0" w:lastRow="0" w:firstColumn="1" w:lastColumn="0" w:oddVBand="0" w:evenVBand="0" w:oddHBand="0" w:evenHBand="0" w:firstRowFirstColumn="0" w:firstRowLastColumn="0" w:lastRowFirstColumn="0" w:lastRowLastColumn="0"/>
            <w:tcW w:w="944" w:type="pct"/>
            <w:tcBorders>
              <w:top w:val="nil"/>
              <w:bottom w:val="single" w:sz="4" w:space="0" w:color="228591"/>
            </w:tcBorders>
            <w:vAlign w:val="center"/>
          </w:tcPr>
          <w:p w:rsidR="00C866BC" w:rsidRPr="006850F1" w:rsidRDefault="00C866BC">
            <w:pPr>
              <w:jc w:val="center"/>
              <w:rPr>
                <w:b w:val="0"/>
              </w:rPr>
            </w:pPr>
          </w:p>
        </w:tc>
        <w:tc>
          <w:tcPr>
            <w:tcW w:w="780" w:type="pct"/>
            <w:tcBorders>
              <w:top w:val="nil"/>
              <w:bottom w:val="single" w:sz="4" w:space="0" w:color="228591"/>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PFC</w:t>
            </w:r>
          </w:p>
        </w:tc>
        <w:tc>
          <w:tcPr>
            <w:tcW w:w="1709" w:type="pct"/>
            <w:tcBorders>
              <w:top w:val="nil"/>
              <w:bottom w:val="single" w:sz="4" w:space="0" w:color="228591"/>
            </w:tcBorders>
            <w:vAlign w:val="center"/>
          </w:tcPr>
          <w:p w:rsidR="00C866BC" w:rsidRPr="006850F1" w:rsidRDefault="002C0477" w:rsidP="001D61EC">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 xml:space="preserve">0.214 </w:t>
            </w:r>
            <w:r w:rsidRPr="002C0477">
              <w:t>[–</w:t>
            </w:r>
            <w:r w:rsidR="00C866BC" w:rsidRPr="002C0477">
              <w:t>0.696, 0.270]</w:t>
            </w:r>
          </w:p>
        </w:tc>
        <w:tc>
          <w:tcPr>
            <w:tcW w:w="1567" w:type="pct"/>
            <w:tcBorders>
              <w:top w:val="nil"/>
              <w:bottom w:val="single" w:sz="4" w:space="0" w:color="228591"/>
            </w:tcBorders>
            <w:vAlign w:val="center"/>
          </w:tcPr>
          <w:p w:rsidR="00C866BC" w:rsidRPr="006850F1" w:rsidRDefault="00C866BC" w:rsidP="001D61EC">
            <w:pPr>
              <w:jc w:val="center"/>
              <w:cnfStyle w:val="000000000000" w:firstRow="0" w:lastRow="0" w:firstColumn="0" w:lastColumn="0" w:oddVBand="0" w:evenVBand="0" w:oddHBand="0" w:evenHBand="0" w:firstRowFirstColumn="0" w:firstRowLastColumn="0" w:lastRowFirstColumn="0" w:lastRowLastColumn="0"/>
            </w:pPr>
            <w:r w:rsidRPr="002C0477">
              <w:t xml:space="preserve">0.088 </w:t>
            </w:r>
            <w:r w:rsidR="002C0477" w:rsidRPr="002C0477">
              <w:t>[–</w:t>
            </w:r>
            <w:r w:rsidRPr="002C0477">
              <w:t>0.346, 0.50]</w:t>
            </w:r>
          </w:p>
        </w:tc>
      </w:tr>
      <w:tr w:rsidR="00C866BC" w:rsidRPr="002C0477" w:rsidTr="006850F1">
        <w:trPr>
          <w:cnfStyle w:val="000000100000" w:firstRow="0" w:lastRow="0" w:firstColumn="0" w:lastColumn="0" w:oddVBand="0" w:evenVBand="0" w:oddHBand="1" w:evenHBand="0" w:firstRowFirstColumn="0" w:firstRowLastColumn="0" w:lastRowFirstColumn="0" w:lastRowLastColumn="0"/>
          <w:cantSplit/>
          <w:trHeight w:val="397"/>
        </w:trPr>
        <w:tc>
          <w:tcPr>
            <w:cnfStyle w:val="001000000000" w:firstRow="0" w:lastRow="0" w:firstColumn="1" w:lastColumn="0" w:oddVBand="0" w:evenVBand="0" w:oddHBand="0" w:evenHBand="0" w:firstRowFirstColumn="0" w:firstRowLastColumn="0" w:lastRowFirstColumn="0" w:lastRowLastColumn="0"/>
            <w:tcW w:w="944" w:type="pct"/>
            <w:tcBorders>
              <w:top w:val="single" w:sz="4" w:space="0" w:color="228591"/>
              <w:bottom w:val="nil"/>
            </w:tcBorders>
            <w:vAlign w:val="center"/>
          </w:tcPr>
          <w:p w:rsidR="00C866BC" w:rsidRPr="006850F1" w:rsidRDefault="00C866BC" w:rsidP="006850F1">
            <w:pPr>
              <w:jc w:val="center"/>
              <w:rPr>
                <w:b w:val="0"/>
              </w:rPr>
            </w:pPr>
            <w:r w:rsidRPr="002C0477">
              <w:t>A</w:t>
            </w:r>
          </w:p>
        </w:tc>
        <w:tc>
          <w:tcPr>
            <w:tcW w:w="780" w:type="pct"/>
            <w:tcBorders>
              <w:top w:val="single" w:sz="4" w:space="0" w:color="228591"/>
              <w:bottom w:val="nil"/>
            </w:tcBorders>
            <w:vAlign w:val="center"/>
          </w:tcPr>
          <w:p w:rsidR="00C866BC" w:rsidRPr="006850F1" w:rsidRDefault="00C866BC" w:rsidP="006850F1">
            <w:pPr>
              <w:jc w:val="center"/>
              <w:cnfStyle w:val="000000100000" w:firstRow="0" w:lastRow="0" w:firstColumn="0" w:lastColumn="0" w:oddVBand="0" w:evenVBand="0" w:oddHBand="1" w:evenHBand="0" w:firstRowFirstColumn="0" w:firstRowLastColumn="0" w:lastRowFirstColumn="0" w:lastRowLastColumn="0"/>
            </w:pPr>
            <w:r w:rsidRPr="002C0477">
              <w:t>Koalas</w:t>
            </w:r>
          </w:p>
        </w:tc>
        <w:tc>
          <w:tcPr>
            <w:tcW w:w="1709" w:type="pct"/>
            <w:tcBorders>
              <w:top w:val="single" w:sz="4" w:space="0" w:color="228591"/>
              <w:bottom w:val="nil"/>
            </w:tcBorders>
            <w:vAlign w:val="center"/>
          </w:tcPr>
          <w:p w:rsidR="00C866BC" w:rsidRPr="006850F1" w:rsidRDefault="00C866BC" w:rsidP="006850F1">
            <w:pPr>
              <w:jc w:val="center"/>
              <w:cnfStyle w:val="000000100000" w:firstRow="0" w:lastRow="0" w:firstColumn="0" w:lastColumn="0" w:oddVBand="0" w:evenVBand="0" w:oddHBand="1" w:evenHBand="0" w:firstRowFirstColumn="0" w:firstRowLastColumn="0" w:lastRowFirstColumn="0" w:lastRowLastColumn="0"/>
            </w:pPr>
            <w:r w:rsidRPr="002C0477">
              <w:t>1.96 [1.10, 2.85]</w:t>
            </w:r>
          </w:p>
        </w:tc>
        <w:tc>
          <w:tcPr>
            <w:tcW w:w="1567" w:type="pct"/>
            <w:tcBorders>
              <w:top w:val="single" w:sz="4" w:space="0" w:color="228591"/>
              <w:bottom w:val="nil"/>
            </w:tcBorders>
            <w:vAlign w:val="center"/>
          </w:tcPr>
          <w:p w:rsidR="00C866BC" w:rsidRPr="006850F1" w:rsidRDefault="00C866BC">
            <w:pPr>
              <w:jc w:val="center"/>
              <w:cnfStyle w:val="000000100000" w:firstRow="0" w:lastRow="0" w:firstColumn="0" w:lastColumn="0" w:oddVBand="0" w:evenVBand="0" w:oddHBand="1" w:evenHBand="0" w:firstRowFirstColumn="0" w:firstRowLastColumn="0" w:lastRowFirstColumn="0" w:lastRowLastColumn="0"/>
            </w:pPr>
          </w:p>
        </w:tc>
      </w:tr>
      <w:tr w:rsidR="00C866BC" w:rsidRPr="002C0477" w:rsidTr="006850F1">
        <w:trPr>
          <w:cantSplit/>
          <w:trHeight w:val="397"/>
        </w:trPr>
        <w:tc>
          <w:tcPr>
            <w:cnfStyle w:val="001000000000" w:firstRow="0" w:lastRow="0" w:firstColumn="1" w:lastColumn="0" w:oddVBand="0" w:evenVBand="0" w:oddHBand="0" w:evenHBand="0" w:firstRowFirstColumn="0" w:firstRowLastColumn="0" w:lastRowFirstColumn="0" w:lastRowLastColumn="0"/>
            <w:tcW w:w="944" w:type="pct"/>
            <w:tcBorders>
              <w:top w:val="nil"/>
              <w:bottom w:val="nil"/>
            </w:tcBorders>
            <w:vAlign w:val="center"/>
          </w:tcPr>
          <w:p w:rsidR="00C866BC" w:rsidRPr="006850F1" w:rsidRDefault="00C866BC">
            <w:pPr>
              <w:jc w:val="center"/>
              <w:rPr>
                <w:b w:val="0"/>
              </w:rPr>
            </w:pPr>
          </w:p>
        </w:tc>
        <w:tc>
          <w:tcPr>
            <w:tcW w:w="780" w:type="pct"/>
            <w:tcBorders>
              <w:top w:val="nil"/>
              <w:bottom w:val="nil"/>
            </w:tcBorders>
            <w:vAlign w:val="center"/>
          </w:tcPr>
          <w:p w:rsidR="00C866BC" w:rsidRPr="006850F1" w:rsidRDefault="00C866BC" w:rsidP="006850F1">
            <w:pPr>
              <w:jc w:val="center"/>
              <w:cnfStyle w:val="000000000000" w:firstRow="0" w:lastRow="0" w:firstColumn="0" w:lastColumn="0" w:oddVBand="0" w:evenVBand="0" w:oddHBand="0" w:evenHBand="0" w:firstRowFirstColumn="0" w:firstRowLastColumn="0" w:lastRowFirstColumn="0" w:lastRowLastColumn="0"/>
            </w:pPr>
            <w:r w:rsidRPr="002C0477">
              <w:t>PFC</w:t>
            </w:r>
          </w:p>
        </w:tc>
        <w:tc>
          <w:tcPr>
            <w:tcW w:w="1709" w:type="pct"/>
            <w:tcBorders>
              <w:top w:val="nil"/>
              <w:bottom w:val="nil"/>
            </w:tcBorders>
            <w:vAlign w:val="center"/>
          </w:tcPr>
          <w:p w:rsidR="00C866BC" w:rsidRPr="006850F1" w:rsidRDefault="00C866BC">
            <w:pPr>
              <w:jc w:val="center"/>
              <w:cnfStyle w:val="000000000000" w:firstRow="0" w:lastRow="0" w:firstColumn="0" w:lastColumn="0" w:oddVBand="0" w:evenVBand="0" w:oddHBand="0" w:evenHBand="0" w:firstRowFirstColumn="0" w:firstRowLastColumn="0" w:lastRowFirstColumn="0" w:lastRowLastColumn="0"/>
            </w:pPr>
          </w:p>
        </w:tc>
        <w:tc>
          <w:tcPr>
            <w:tcW w:w="1567" w:type="pct"/>
            <w:tcBorders>
              <w:top w:val="nil"/>
              <w:bottom w:val="nil"/>
            </w:tcBorders>
            <w:vAlign w:val="center"/>
          </w:tcPr>
          <w:p w:rsidR="00C866BC" w:rsidRPr="006850F1" w:rsidRDefault="002C0477" w:rsidP="001D61EC">
            <w:pPr>
              <w:jc w:val="center"/>
              <w:cnfStyle w:val="000000000000" w:firstRow="0" w:lastRow="0" w:firstColumn="0" w:lastColumn="0" w:oddVBand="0" w:evenVBand="0" w:oddHBand="0" w:evenHBand="0" w:firstRowFirstColumn="0" w:firstRowLastColumn="0" w:lastRowFirstColumn="0" w:lastRowLastColumn="0"/>
            </w:pPr>
            <w:r w:rsidRPr="002C0477">
              <w:t>–</w:t>
            </w:r>
            <w:r w:rsidR="00C866BC" w:rsidRPr="002C0477">
              <w:t xml:space="preserve">0.50 </w:t>
            </w:r>
            <w:r w:rsidRPr="002C0477">
              <w:t>[–</w:t>
            </w:r>
            <w:r w:rsidR="00C866BC" w:rsidRPr="002C0477">
              <w:t>1.58, 0.561]</w:t>
            </w:r>
          </w:p>
        </w:tc>
      </w:tr>
      <w:tr w:rsidR="00C866BC" w:rsidRPr="002C0477" w:rsidTr="006850F1">
        <w:trPr>
          <w:cnfStyle w:val="000000100000" w:firstRow="0" w:lastRow="0" w:firstColumn="0" w:lastColumn="0" w:oddVBand="0" w:evenVBand="0" w:oddHBand="1" w:evenHBand="0" w:firstRowFirstColumn="0" w:firstRowLastColumn="0" w:lastRowFirstColumn="0" w:lastRowLastColumn="0"/>
          <w:cantSplit/>
          <w:trHeight w:val="397"/>
        </w:trPr>
        <w:tc>
          <w:tcPr>
            <w:cnfStyle w:val="001000000000" w:firstRow="0" w:lastRow="0" w:firstColumn="1" w:lastColumn="0" w:oddVBand="0" w:evenVBand="0" w:oddHBand="0" w:evenHBand="0" w:firstRowFirstColumn="0" w:firstRowLastColumn="0" w:lastRowFirstColumn="0" w:lastRowLastColumn="0"/>
            <w:tcW w:w="944" w:type="pct"/>
            <w:tcBorders>
              <w:top w:val="nil"/>
              <w:bottom w:val="single" w:sz="8" w:space="0" w:color="228591"/>
            </w:tcBorders>
            <w:vAlign w:val="center"/>
          </w:tcPr>
          <w:p w:rsidR="00C866BC" w:rsidRPr="006850F1" w:rsidRDefault="00C866BC">
            <w:pPr>
              <w:jc w:val="center"/>
              <w:rPr>
                <w:b w:val="0"/>
              </w:rPr>
            </w:pPr>
          </w:p>
        </w:tc>
        <w:tc>
          <w:tcPr>
            <w:tcW w:w="780" w:type="pct"/>
            <w:tcBorders>
              <w:top w:val="nil"/>
              <w:bottom w:val="single" w:sz="8" w:space="0" w:color="228591"/>
            </w:tcBorders>
            <w:vAlign w:val="center"/>
          </w:tcPr>
          <w:p w:rsidR="00C866BC" w:rsidRPr="006850F1" w:rsidRDefault="00C866BC" w:rsidP="006850F1">
            <w:pPr>
              <w:jc w:val="center"/>
              <w:cnfStyle w:val="000000100000" w:firstRow="0" w:lastRow="0" w:firstColumn="0" w:lastColumn="0" w:oddVBand="0" w:evenVBand="0" w:oddHBand="1" w:evenHBand="0" w:firstRowFirstColumn="0" w:firstRowLastColumn="0" w:lastRowFirstColumn="0" w:lastRowLastColumn="0"/>
            </w:pPr>
            <w:r w:rsidRPr="002C0477">
              <w:t>Rainfall</w:t>
            </w:r>
          </w:p>
        </w:tc>
        <w:tc>
          <w:tcPr>
            <w:tcW w:w="1709" w:type="pct"/>
            <w:tcBorders>
              <w:top w:val="nil"/>
              <w:bottom w:val="single" w:sz="8" w:space="0" w:color="228591"/>
            </w:tcBorders>
            <w:vAlign w:val="center"/>
          </w:tcPr>
          <w:p w:rsidR="00C866BC" w:rsidRPr="006850F1" w:rsidRDefault="002C0477" w:rsidP="001D61EC">
            <w:pPr>
              <w:jc w:val="center"/>
              <w:cnfStyle w:val="000000100000" w:firstRow="0" w:lastRow="0" w:firstColumn="0" w:lastColumn="0" w:oddVBand="0" w:evenVBand="0" w:oddHBand="1" w:evenHBand="0" w:firstRowFirstColumn="0" w:firstRowLastColumn="0" w:lastRowFirstColumn="0" w:lastRowLastColumn="0"/>
            </w:pPr>
            <w:r w:rsidRPr="002C0477">
              <w:t>–</w:t>
            </w:r>
            <w:r w:rsidR="00C866BC" w:rsidRPr="002C0477">
              <w:t xml:space="preserve">0.157 </w:t>
            </w:r>
            <w:r w:rsidRPr="002C0477">
              <w:t>[–</w:t>
            </w:r>
            <w:r w:rsidR="00C866BC" w:rsidRPr="002C0477">
              <w:t>0.390, 0.075]</w:t>
            </w:r>
          </w:p>
        </w:tc>
        <w:tc>
          <w:tcPr>
            <w:tcW w:w="1567" w:type="pct"/>
            <w:tcBorders>
              <w:top w:val="nil"/>
              <w:bottom w:val="single" w:sz="8" w:space="0" w:color="228591"/>
            </w:tcBorders>
            <w:vAlign w:val="center"/>
          </w:tcPr>
          <w:p w:rsidR="00C866BC" w:rsidRPr="006850F1" w:rsidRDefault="00C866BC" w:rsidP="006850F1">
            <w:pPr>
              <w:jc w:val="center"/>
              <w:cnfStyle w:val="000000100000" w:firstRow="0" w:lastRow="0" w:firstColumn="0" w:lastColumn="0" w:oddVBand="0" w:evenVBand="0" w:oddHBand="1" w:evenHBand="0" w:firstRowFirstColumn="0" w:firstRowLastColumn="0" w:lastRowFirstColumn="0" w:lastRowLastColumn="0"/>
            </w:pPr>
            <w:r w:rsidRPr="002C0477">
              <w:t xml:space="preserve">0.02 </w:t>
            </w:r>
            <w:r w:rsidR="002C0477" w:rsidRPr="002C0477">
              <w:t>[–</w:t>
            </w:r>
            <w:r w:rsidRPr="002C0477">
              <w:t>0.263, 0.298]</w:t>
            </w:r>
          </w:p>
        </w:tc>
      </w:tr>
    </w:tbl>
    <w:p w:rsidR="00C866BC" w:rsidRDefault="00C866BC" w:rsidP="00C866BC"/>
    <w:p w:rsidR="00C866BC" w:rsidRDefault="00C866BC" w:rsidP="00F6205D">
      <w:pPr>
        <w:pStyle w:val="ARIERBody"/>
      </w:pPr>
      <w:r>
        <w:t xml:space="preserve">In addition to the above analyses, we also conducted a second analysis by adding the two extra sites (Bimbi West and Lighthouse) to the </w:t>
      </w:r>
      <w:r w:rsidR="0081187C">
        <w:t xml:space="preserve">five </w:t>
      </w:r>
      <w:r>
        <w:t xml:space="preserve">Bimbi </w:t>
      </w:r>
      <w:r w:rsidR="0081187C">
        <w:t xml:space="preserve">Park </w:t>
      </w:r>
      <w:r>
        <w:t>sites.</w:t>
      </w:r>
      <w:r w:rsidR="00285836">
        <w:t xml:space="preserve"> </w:t>
      </w:r>
      <w:r>
        <w:t xml:space="preserve">These sites only had </w:t>
      </w:r>
      <w:r w:rsidR="0081187C">
        <w:t xml:space="preserve">five </w:t>
      </w:r>
      <w:r>
        <w:t xml:space="preserve">and </w:t>
      </w:r>
      <w:r w:rsidR="0081187C">
        <w:t xml:space="preserve">four </w:t>
      </w:r>
      <w:r>
        <w:t>years of data, respectively</w:t>
      </w:r>
      <w:r w:rsidR="0081187C">
        <w:t>,</w:t>
      </w:r>
      <w:r>
        <w:t xml:space="preserve"> and </w:t>
      </w:r>
      <w:r w:rsidR="005574FB">
        <w:t>Koala</w:t>
      </w:r>
      <w:r>
        <w:t>s and canopy cover were in the process of decline when monitoring commenced.</w:t>
      </w:r>
      <w:r w:rsidR="00285836">
        <w:t xml:space="preserve"> </w:t>
      </w:r>
      <w:r>
        <w:t xml:space="preserve">After fitting the multivariate </w:t>
      </w:r>
      <w:proofErr w:type="spellStart"/>
      <w:r>
        <w:t>Gompertz</w:t>
      </w:r>
      <w:proofErr w:type="spellEnd"/>
      <w:r>
        <w:t xml:space="preserve"> model to the combined data</w:t>
      </w:r>
      <w:r w:rsidR="00322507">
        <w:t>,</w:t>
      </w:r>
      <w:r>
        <w:t xml:space="preserve"> the estimate of the equilibrium density of </w:t>
      </w:r>
      <w:r w:rsidR="005574FB">
        <w:t>Koala</w:t>
      </w:r>
      <w:r>
        <w:t xml:space="preserve">s was 5.3 (95% </w:t>
      </w:r>
      <w:r w:rsidR="00322507">
        <w:t xml:space="preserve">credible </w:t>
      </w:r>
      <w:r>
        <w:t>interval</w:t>
      </w:r>
      <w:r w:rsidR="00322507">
        <w:t xml:space="preserve">: </w:t>
      </w:r>
      <w:r>
        <w:t>1.2</w:t>
      </w:r>
      <w:r w:rsidR="00F051B7">
        <w:t>–</w:t>
      </w:r>
      <w:r>
        <w:t>23) and the estimate of the equilibrium canopy cover was 0.19 (95% credible interval</w:t>
      </w:r>
      <w:r w:rsidR="00322507">
        <w:t xml:space="preserve">: </w:t>
      </w:r>
      <w:r>
        <w:t>0.04</w:t>
      </w:r>
      <w:r w:rsidR="00F051B7">
        <w:t>–</w:t>
      </w:r>
      <w:r>
        <w:t>0.67) (</w:t>
      </w:r>
      <w:r w:rsidR="007B0211">
        <w:t>Fig. </w:t>
      </w:r>
      <w:r w:rsidR="00FC1164">
        <w:t>7</w:t>
      </w:r>
      <w:r>
        <w:t>).</w:t>
      </w:r>
      <w:r w:rsidR="00285836">
        <w:t xml:space="preserve"> </w:t>
      </w:r>
      <w:r>
        <w:t xml:space="preserve">Hence, the addition of these two sites with declining </w:t>
      </w:r>
      <w:r w:rsidR="005574FB">
        <w:t>Koala</w:t>
      </w:r>
      <w:r>
        <w:t xml:space="preserve"> densities and canopy cover revised the equilibrium abundances of both </w:t>
      </w:r>
      <w:r w:rsidR="005574FB">
        <w:t>Koala</w:t>
      </w:r>
      <w:r>
        <w:t>s and Manna Gum canopy cover downwards.</w:t>
      </w:r>
      <w:r w:rsidR="00285836">
        <w:t xml:space="preserve"> </w:t>
      </w:r>
      <w:r>
        <w:t xml:space="preserve">The predicted </w:t>
      </w:r>
      <w:r w:rsidR="005574FB">
        <w:t>Koala</w:t>
      </w:r>
      <w:r>
        <w:t xml:space="preserve"> densities and canopy cover from the state</w:t>
      </w:r>
      <w:r w:rsidR="00322507">
        <w:t>–</w:t>
      </w:r>
      <w:r>
        <w:t xml:space="preserve">space model fitted to all </w:t>
      </w:r>
      <w:r w:rsidR="00322507">
        <w:t xml:space="preserve">seven </w:t>
      </w:r>
      <w:r>
        <w:t xml:space="preserve">sites are given in </w:t>
      </w:r>
      <w:r w:rsidR="007B0211">
        <w:t xml:space="preserve">Figs </w:t>
      </w:r>
      <w:r w:rsidR="00FC1164">
        <w:t xml:space="preserve">8 </w:t>
      </w:r>
      <w:r w:rsidR="007B0211">
        <w:t xml:space="preserve">and </w:t>
      </w:r>
      <w:r w:rsidR="00FC1164">
        <w:t>9</w:t>
      </w:r>
      <w:r>
        <w:t>.</w:t>
      </w:r>
    </w:p>
    <w:p w:rsidR="00C866BC" w:rsidRDefault="0080272E" w:rsidP="00C866BC">
      <w:pPr>
        <w:keepNext/>
      </w:pPr>
      <w:r>
        <w:rPr>
          <w:noProof/>
          <w:lang w:eastAsia="en-AU"/>
        </w:rPr>
        <w:lastRenderedPageBreak/>
        <w:drawing>
          <wp:inline distT="0" distB="0" distL="0" distR="0">
            <wp:extent cx="5068354" cy="468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3">
                      <a:extLst>
                        <a:ext uri="{28A0092B-C50C-407E-A947-70E740481C1C}">
                          <a14:useLocalDpi xmlns:a14="http://schemas.microsoft.com/office/drawing/2010/main" val="0"/>
                        </a:ext>
                      </a:extLst>
                    </a:blip>
                    <a:srcRect t="7662"/>
                    <a:stretch/>
                  </pic:blipFill>
                  <pic:spPr bwMode="auto">
                    <a:xfrm>
                      <a:off x="0" y="0"/>
                      <a:ext cx="5068354" cy="4680000"/>
                    </a:xfrm>
                    <a:prstGeom prst="rect">
                      <a:avLst/>
                    </a:prstGeom>
                    <a:noFill/>
                    <a:ln>
                      <a:noFill/>
                    </a:ln>
                    <a:extLst>
                      <a:ext uri="{53640926-AAD7-44D8-BBD7-CCE9431645EC}">
                        <a14:shadowObscured xmlns:a14="http://schemas.microsoft.com/office/drawing/2010/main"/>
                      </a:ext>
                    </a:extLst>
                  </pic:spPr>
                </pic:pic>
              </a:graphicData>
            </a:graphic>
          </wp:inline>
        </w:drawing>
      </w:r>
    </w:p>
    <w:p w:rsidR="00C866BC" w:rsidRDefault="00C866BC">
      <w:pPr>
        <w:pStyle w:val="ARIERCaption-Figure"/>
      </w:pPr>
      <w:bookmarkStart w:id="50" w:name="_Toc328568539"/>
      <w:r>
        <w:t xml:space="preserve">Figure </w:t>
      </w:r>
      <w:r w:rsidR="00FC1164">
        <w:t>7</w:t>
      </w:r>
      <w:r>
        <w:t xml:space="preserve">. Estimate of the equilibrium </w:t>
      </w:r>
      <w:r w:rsidR="005574FB">
        <w:t>Koala</w:t>
      </w:r>
      <w:r>
        <w:t xml:space="preserve"> density and corresponding projected foliage cover (red point) from the multivariate </w:t>
      </w:r>
      <w:proofErr w:type="spellStart"/>
      <w:r>
        <w:t>Gompertz</w:t>
      </w:r>
      <w:proofErr w:type="spellEnd"/>
      <w:r>
        <w:t xml:space="preserve"> model fitted to the data from Bimbi Park as well as two additional sites (Bimbi </w:t>
      </w:r>
      <w:r w:rsidR="00233A61">
        <w:t xml:space="preserve">West </w:t>
      </w:r>
      <w:r>
        <w:t>and Lighthouse).</w:t>
      </w:r>
      <w:r w:rsidR="00285836">
        <w:t xml:space="preserve"> </w:t>
      </w:r>
      <w:r w:rsidR="00233A61">
        <w:t xml:space="preserve">The grey </w:t>
      </w:r>
      <w:r>
        <w:t>envelope represents the equilibrium stationary distribution (95% envelope).</w:t>
      </w:r>
      <w:r w:rsidR="00285836">
        <w:t xml:space="preserve"> </w:t>
      </w:r>
      <w:r>
        <w:t>The equilibrium point is at [19, 5.3].</w:t>
      </w:r>
      <w:bookmarkEnd w:id="50"/>
    </w:p>
    <w:p w:rsidR="00C866BC" w:rsidRDefault="00C866BC" w:rsidP="00C866BC">
      <w:pPr>
        <w:keepNext/>
      </w:pPr>
      <w:r>
        <w:rPr>
          <w:noProof/>
          <w:lang w:eastAsia="en-AU"/>
        </w:rPr>
        <w:lastRenderedPageBreak/>
        <w:drawing>
          <wp:inline distT="0" distB="0" distL="0" distR="0" wp14:anchorId="502AEF44" wp14:editId="1A29EE8E">
            <wp:extent cx="5731510" cy="71647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7164705"/>
                    </a:xfrm>
                    <a:prstGeom prst="rect">
                      <a:avLst/>
                    </a:prstGeom>
                  </pic:spPr>
                </pic:pic>
              </a:graphicData>
            </a:graphic>
          </wp:inline>
        </w:drawing>
      </w:r>
    </w:p>
    <w:p w:rsidR="00C866BC" w:rsidRDefault="00C866BC">
      <w:pPr>
        <w:pStyle w:val="ARIERCaption-Figure"/>
      </w:pPr>
      <w:bookmarkStart w:id="51" w:name="_Toc328568540"/>
      <w:r>
        <w:t xml:space="preserve">Figure </w:t>
      </w:r>
      <w:r w:rsidR="00FC1164">
        <w:t>8</w:t>
      </w:r>
      <w:r>
        <w:t>.</w:t>
      </w:r>
      <w:r w:rsidR="00285836">
        <w:t xml:space="preserve"> </w:t>
      </w:r>
      <w:r>
        <w:t xml:space="preserve">Koala densities predicted from the multivariate </w:t>
      </w:r>
      <w:proofErr w:type="spellStart"/>
      <w:r>
        <w:t>Gompertz</w:t>
      </w:r>
      <w:proofErr w:type="spellEnd"/>
      <w:r>
        <w:t xml:space="preserve"> model (black line) and corresponding 95% credible intervals (blue shading) for </w:t>
      </w:r>
      <w:r w:rsidR="00233A61">
        <w:t xml:space="preserve">seven </w:t>
      </w:r>
      <w:r>
        <w:t>sites at Cape Otway.</w:t>
      </w:r>
      <w:r w:rsidR="00285836">
        <w:t xml:space="preserve"> </w:t>
      </w:r>
      <w:r>
        <w:t>Solid circles are the observed densities.</w:t>
      </w:r>
      <w:bookmarkEnd w:id="51"/>
    </w:p>
    <w:p w:rsidR="00C866BC" w:rsidRPr="00407A8D" w:rsidRDefault="00C866BC" w:rsidP="00C866BC"/>
    <w:p w:rsidR="00C866BC" w:rsidRPr="009F3D8A" w:rsidRDefault="00FB1756" w:rsidP="00FB1756">
      <w:pPr>
        <w:pStyle w:val="ARIERCaption-Figure"/>
      </w:pPr>
      <w:r>
        <w:rPr>
          <w:noProof/>
          <w:lang w:eastAsia="en-AU"/>
        </w:rPr>
        <w:lastRenderedPageBreak/>
        <w:drawing>
          <wp:inline distT="0" distB="0" distL="0" distR="0" wp14:anchorId="33D93C94" wp14:editId="2FF5B8A2">
            <wp:extent cx="5943600" cy="742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943600" cy="7429500"/>
                    </a:xfrm>
                    <a:prstGeom prst="rect">
                      <a:avLst/>
                    </a:prstGeom>
                  </pic:spPr>
                </pic:pic>
              </a:graphicData>
            </a:graphic>
          </wp:inline>
        </w:drawing>
      </w:r>
      <w:bookmarkStart w:id="52" w:name="_Toc328568541"/>
      <w:r w:rsidR="00C866BC" w:rsidRPr="00FB1756">
        <w:t xml:space="preserve">Figure </w:t>
      </w:r>
      <w:r w:rsidR="00FC1164" w:rsidRPr="00FB1756">
        <w:t>9</w:t>
      </w:r>
      <w:r w:rsidR="00C866BC" w:rsidRPr="00FB1756">
        <w:t>.</w:t>
      </w:r>
      <w:r w:rsidR="00285836" w:rsidRPr="00FB1756">
        <w:t xml:space="preserve"> </w:t>
      </w:r>
      <w:r w:rsidR="00C866BC" w:rsidRPr="00FB1756">
        <w:t xml:space="preserve">Projected foliage cover </w:t>
      </w:r>
      <w:r w:rsidR="00233A61" w:rsidRPr="00FB1756">
        <w:t>(</w:t>
      </w:r>
      <w:r w:rsidRPr="00FB1756">
        <w:t>%</w:t>
      </w:r>
      <w:r w:rsidR="00233A61" w:rsidRPr="00FB1756">
        <w:t xml:space="preserve">) </w:t>
      </w:r>
      <w:r w:rsidR="00C866BC" w:rsidRPr="00FB1756">
        <w:t xml:space="preserve">of </w:t>
      </w:r>
      <w:r w:rsidR="00FF1DB9" w:rsidRPr="00FB1756">
        <w:t>Manna Gum</w:t>
      </w:r>
      <w:r w:rsidR="00C866BC" w:rsidRPr="00FB1756">
        <w:t xml:space="preserve">s predicted from the multivariate </w:t>
      </w:r>
      <w:proofErr w:type="spellStart"/>
      <w:r w:rsidR="00C866BC" w:rsidRPr="00FB1756">
        <w:t>Gompertz</w:t>
      </w:r>
      <w:proofErr w:type="spellEnd"/>
      <w:r w:rsidR="00C866BC" w:rsidRPr="00FB1756">
        <w:t xml:space="preserve"> model (black line) and corresponding 95% credible intervals (blue shading) for </w:t>
      </w:r>
      <w:r w:rsidR="00233A61" w:rsidRPr="00FB1756">
        <w:t xml:space="preserve">seven </w:t>
      </w:r>
      <w:r w:rsidR="00C866BC" w:rsidRPr="00FB1756">
        <w:t>sites at Cape Otway.</w:t>
      </w:r>
      <w:r w:rsidR="00285836" w:rsidRPr="00FB1756">
        <w:t xml:space="preserve"> </w:t>
      </w:r>
      <w:r w:rsidR="00C866BC" w:rsidRPr="00FB1756">
        <w:t>Solid circles are the observed values</w:t>
      </w:r>
      <w:r w:rsidR="00C866BC">
        <w:t>.</w:t>
      </w:r>
      <w:bookmarkEnd w:id="52"/>
    </w:p>
    <w:p w:rsidR="00C866BC" w:rsidRDefault="00322507" w:rsidP="006850F1">
      <w:pPr>
        <w:pStyle w:val="ARIERHB"/>
        <w:keepNext/>
      </w:pPr>
      <w:r>
        <w:br w:type="page"/>
      </w:r>
      <w:bookmarkStart w:id="53" w:name="_Toc455406131"/>
      <w:r w:rsidR="0027068A">
        <w:lastRenderedPageBreak/>
        <w:t>3.3</w:t>
      </w:r>
      <w:r w:rsidR="0027068A">
        <w:tab/>
      </w:r>
      <w:r w:rsidR="00C866BC">
        <w:t>Towards a habitat health trigger</w:t>
      </w:r>
      <w:bookmarkEnd w:id="53"/>
    </w:p>
    <w:p w:rsidR="005A1FD2" w:rsidRDefault="005A1FD2" w:rsidP="005A1FD2">
      <w:pPr>
        <w:pStyle w:val="ARIERHC"/>
      </w:pPr>
      <w:bookmarkStart w:id="54" w:name="_Toc455406132"/>
      <w:r>
        <w:t>3.3.1</w:t>
      </w:r>
      <w:r>
        <w:tab/>
        <w:t>Canopy defoliation and Koala densities</w:t>
      </w:r>
      <w:bookmarkEnd w:id="54"/>
    </w:p>
    <w:p w:rsidR="00285836" w:rsidRDefault="00C866BC" w:rsidP="00F6205D">
      <w:pPr>
        <w:pStyle w:val="ARIERBody"/>
      </w:pPr>
      <w:r>
        <w:t xml:space="preserve">Here, we propose to base the development of a ‘health trigger’ for forests subject to </w:t>
      </w:r>
      <w:r w:rsidR="005574FB">
        <w:t>Koala</w:t>
      </w:r>
      <w:r>
        <w:t xml:space="preserve"> browsing on the risk of tree mortality due to canopy defoliation.</w:t>
      </w:r>
      <w:r w:rsidR="00285836">
        <w:t xml:space="preserve"> </w:t>
      </w:r>
      <w:r>
        <w:t xml:space="preserve">Although eucalypts have evolved adaptive strategies to increase their tolerance to herbivory </w:t>
      </w:r>
      <w:r>
        <w:fldChar w:fldCharType="begin"/>
      </w:r>
      <w:r>
        <w:instrText xml:space="preserve"> ADDIN ZOTERO_ITEM CSL_CITATION {"citationID":"2q2q41a4qk","properties":{"formattedCitation":"(Moore and Foley 2000)","plainCitation":"(Moore and Foley 2000)"},"citationItems":[{"id":5239,"uris":["http://zotero.org/users/634364/items/82VTR2F4"],"uri":["http://zotero.org/users/634364/items/82VTR2F4"],"itemData":{"id":5239,"type":"article-journal","title":"A review of feeding and diet selection in koalas (&lt;i&gt;Phascolarctos cinereus&lt;/i&gt;)","container-title":"Australian Journal of Zoology","page":"317-333","volume":"48","author":[{"family":"Moore","given":"B.D."},{"family":"Foley","given":"William J."}],"issued":{"date-parts":[["2000"]]}}}],"schema":"https://github.com/citation-style-language/schema/raw/master/csl-citation.json"} </w:instrText>
      </w:r>
      <w:r>
        <w:fldChar w:fldCharType="separate"/>
      </w:r>
      <w:r w:rsidRPr="00DF7843">
        <w:t>(Moore and Foley 2000)</w:t>
      </w:r>
      <w:r>
        <w:fldChar w:fldCharType="end"/>
      </w:r>
      <w:r>
        <w:t xml:space="preserve">, intense browsing pressure can result in tree death, which may be exacerbated if increased browsing coincides with other stress mechanisms such as drought or nutrient enrichment </w:t>
      </w:r>
      <w:r>
        <w:fldChar w:fldCharType="begin"/>
      </w:r>
      <w:r>
        <w:instrText xml:space="preserve"> ADDIN ZOTERO_ITEM CSL_CITATION {"citationID":"clrooaknf","properties":{"formattedCitation":"(Jurskis and Turner 2002)","plainCitation":"(Jurskis and Turner 2002)"},"citationItems":[{"id":5245,"uris":["http://zotero.org/users/634364/items/HNK8FP3P"],"uri":["http://zotero.org/users/634364/items/HNK8FP3P"],"itemData":{"id":5245,"type":"article-journal","title":"Eucalypt dieback in eastern Australia: a simple model","container-title":"Australian Forestry","page":"87-98","volume":"65","issue":"2","author":[{"family":"Jurskis","given":"V"},{"family":"Turner","given":"J"}],"issued":{"date-parts":[["2002"]]}}}],"schema":"https://github.com/citation-style-language/schema/raw/master/csl-citation.json"} </w:instrText>
      </w:r>
      <w:r>
        <w:fldChar w:fldCharType="separate"/>
      </w:r>
      <w:r w:rsidRPr="00DF7843">
        <w:t>(Jurskis and Turner 2002)</w:t>
      </w:r>
      <w:r>
        <w:fldChar w:fldCharType="end"/>
      </w:r>
      <w:r>
        <w:t>.</w:t>
      </w:r>
      <w:r w:rsidR="00285836">
        <w:t xml:space="preserve"> </w:t>
      </w:r>
      <w:r>
        <w:t xml:space="preserve">Based on the mortality rates of </w:t>
      </w:r>
      <w:r w:rsidR="00FF1DB9">
        <w:t>Manna Gum</w:t>
      </w:r>
      <w:r>
        <w:t xml:space="preserve">s </w:t>
      </w:r>
      <w:r w:rsidR="009E688A">
        <w:t>with</w:t>
      </w:r>
      <w:r>
        <w:t xml:space="preserve"> canopy </w:t>
      </w:r>
      <w:r w:rsidR="0082052F">
        <w:t xml:space="preserve">projected </w:t>
      </w:r>
      <w:r w:rsidR="009E688A">
        <w:t>folia</w:t>
      </w:r>
      <w:r w:rsidR="0082052F">
        <w:t>ge</w:t>
      </w:r>
      <w:r w:rsidR="009E688A">
        <w:t xml:space="preserve"> cover</w:t>
      </w:r>
      <w:r w:rsidR="0082052F">
        <w:t xml:space="preserve"> (PFC)</w:t>
      </w:r>
      <w:r>
        <w:t xml:space="preserve">, we propose a </w:t>
      </w:r>
      <w:r w:rsidR="009E688A">
        <w:rPr>
          <w:i/>
        </w:rPr>
        <w:t>foliar</w:t>
      </w:r>
      <w:r w:rsidRPr="00504E0B">
        <w:rPr>
          <w:i/>
        </w:rPr>
        <w:t xml:space="preserve"> cover threshold</w:t>
      </w:r>
      <w:r>
        <w:t xml:space="preserve"> of 25% be used to classify individual trees as ‘defoliated’.</w:t>
      </w:r>
      <w:r w:rsidR="00285836">
        <w:t xml:space="preserve"> </w:t>
      </w:r>
      <w:r>
        <w:t xml:space="preserve">The rationale is that when canopy foliage drops below the </w:t>
      </w:r>
      <w:r w:rsidR="009E688A">
        <w:t>foliar</w:t>
      </w:r>
      <w:r>
        <w:t xml:space="preserve"> cover threshold, individual trees are at an increased risk of death due to defoliation or other stressors.</w:t>
      </w:r>
      <w:r w:rsidR="00285836">
        <w:t xml:space="preserve"> </w:t>
      </w:r>
      <w:r>
        <w:t xml:space="preserve">Although this level is somewhat arbitrary for use as a threshold for individual trees, </w:t>
      </w:r>
      <w:r w:rsidR="0082052F">
        <w:t xml:space="preserve">it is much greater than the likely ‘background’ level of mortality </w:t>
      </w:r>
      <w:r w:rsidR="002B3A20">
        <w:t xml:space="preserve">for eucalypts </w:t>
      </w:r>
      <w:r w:rsidR="0082052F">
        <w:t>(</w:t>
      </w:r>
      <w:r w:rsidR="002B3A20">
        <w:t xml:space="preserve">~3% per annum – </w:t>
      </w:r>
      <w:r w:rsidR="0082052F">
        <w:t xml:space="preserve">Prior et al. 2009). </w:t>
      </w:r>
      <w:r w:rsidR="00285836">
        <w:t xml:space="preserve"> </w:t>
      </w:r>
      <w:r>
        <w:t xml:space="preserve">Here, we assume that the canopy cover/mortality relationship identified for </w:t>
      </w:r>
      <w:r w:rsidR="00A4160B">
        <w:t>Manna Gum</w:t>
      </w:r>
      <w:r>
        <w:t xml:space="preserve">s would also apply to other eucalypt species browsed by </w:t>
      </w:r>
      <w:r w:rsidR="005574FB">
        <w:t>Koala</w:t>
      </w:r>
      <w:r>
        <w:t>s.</w:t>
      </w:r>
    </w:p>
    <w:p w:rsidR="00C866BC" w:rsidRDefault="00C866BC" w:rsidP="00F6205D">
      <w:pPr>
        <w:pStyle w:val="ARIERBody"/>
      </w:pPr>
      <w:r>
        <w:t xml:space="preserve">Given the value for the </w:t>
      </w:r>
      <w:r w:rsidR="009E688A">
        <w:t>foliar</w:t>
      </w:r>
      <w:r>
        <w:t xml:space="preserve"> cover threshold, all adult </w:t>
      </w:r>
      <w:r w:rsidR="009E688A">
        <w:t>trees</w:t>
      </w:r>
      <w:r>
        <w:t xml:space="preserve"> of eucalypt species sampled at a site are then classified as either defoliated (foliage cover ≤ </w:t>
      </w:r>
      <w:r w:rsidR="009E688A">
        <w:t>foliar</w:t>
      </w:r>
      <w:r>
        <w:t xml:space="preserve"> cover threshold) or otherwise (foliage cover &gt; </w:t>
      </w:r>
      <w:r w:rsidR="009E688A">
        <w:t>foliar</w:t>
      </w:r>
      <w:r>
        <w:t xml:space="preserve"> cover threshold).</w:t>
      </w:r>
      <w:r w:rsidR="00285836">
        <w:t xml:space="preserve"> </w:t>
      </w:r>
      <w:r>
        <w:t xml:space="preserve">The proportion of defoliated </w:t>
      </w:r>
      <w:r w:rsidR="009E688A">
        <w:t>trees</w:t>
      </w:r>
      <w:r>
        <w:t xml:space="preserve"> in the sample is then used as the estimate of the </w:t>
      </w:r>
      <w:r w:rsidRPr="001C129D">
        <w:rPr>
          <w:i/>
        </w:rPr>
        <w:t xml:space="preserve">canopy </w:t>
      </w:r>
      <w:r w:rsidRPr="00C16324">
        <w:rPr>
          <w:i/>
        </w:rPr>
        <w:t>defoliation level</w:t>
      </w:r>
      <w:r>
        <w:t xml:space="preserve"> for each eucalypt species.</w:t>
      </w:r>
      <w:r w:rsidR="00285836">
        <w:t xml:space="preserve"> </w:t>
      </w:r>
      <w:r>
        <w:t xml:space="preserve">We propose the </w:t>
      </w:r>
      <w:r w:rsidRPr="00DA052A">
        <w:rPr>
          <w:i/>
        </w:rPr>
        <w:t>canopy defoliation level</w:t>
      </w:r>
      <w:r w:rsidR="00285836">
        <w:t xml:space="preserve"> </w:t>
      </w:r>
      <w:r>
        <w:t>be used as the habitat health trigger, which can be estimated for an individual eucalypt species or for the site as a whole (i.e. combining over species</w:t>
      </w:r>
      <w:r w:rsidR="009E688A">
        <w:t xml:space="preserve"> using a weighted mean</w:t>
      </w:r>
      <w:r>
        <w:t>).</w:t>
      </w:r>
      <w:r w:rsidR="00285836">
        <w:t xml:space="preserve"> </w:t>
      </w:r>
      <w:r w:rsidR="00480B19">
        <w:t xml:space="preserve">The relationship </w:t>
      </w:r>
      <w:r>
        <w:t xml:space="preserve">between levels of canopy defoliation and </w:t>
      </w:r>
      <w:r w:rsidR="005574FB">
        <w:t>Koala</w:t>
      </w:r>
      <w:r>
        <w:t xml:space="preserve"> density differed among eucalypt species.</w:t>
      </w:r>
      <w:r w:rsidR="00285836">
        <w:t xml:space="preserve"> </w:t>
      </w:r>
      <w:r>
        <w:t xml:space="preserve">Although only 23 sites were sampled, some patterns to emerge were that defoliation levels for </w:t>
      </w:r>
      <w:r w:rsidR="00A4160B">
        <w:t>Manna Gum</w:t>
      </w:r>
      <w:r>
        <w:t xml:space="preserve"> increase much more quickly with increases in </w:t>
      </w:r>
      <w:r w:rsidR="005574FB">
        <w:t>Koala</w:t>
      </w:r>
      <w:r>
        <w:t xml:space="preserve"> density than for other eucalypt species</w:t>
      </w:r>
      <w:r w:rsidR="00480B19">
        <w:t>,</w:t>
      </w:r>
      <w:r>
        <w:t xml:space="preserve"> reaching </w:t>
      </w:r>
      <w:r w:rsidR="0082052F">
        <w:t>0.</w:t>
      </w:r>
      <w:r>
        <w:t xml:space="preserve">66 at a </w:t>
      </w:r>
      <w:r w:rsidR="005574FB">
        <w:t>Koala</w:t>
      </w:r>
      <w:r>
        <w:t xml:space="preserve"> density of 1.64 </w:t>
      </w:r>
      <w:r w:rsidR="005574FB">
        <w:t>Koala</w:t>
      </w:r>
      <w:r>
        <w:t>/ha.</w:t>
      </w:r>
      <w:r w:rsidR="00285836">
        <w:t xml:space="preserve"> </w:t>
      </w:r>
      <w:r>
        <w:t xml:space="preserve">Sites with defoliation levels above this value were all </w:t>
      </w:r>
      <w:r w:rsidR="00A4160B">
        <w:t>Manna Gum</w:t>
      </w:r>
      <w:r>
        <w:t xml:space="preserve"> dominant forests considered to be very degraded by </w:t>
      </w:r>
      <w:r w:rsidR="005574FB">
        <w:t>Koala</w:t>
      </w:r>
      <w:r>
        <w:t xml:space="preserve"> browsing.</w:t>
      </w:r>
      <w:r w:rsidR="00285836">
        <w:t xml:space="preserve"> </w:t>
      </w:r>
      <w:r>
        <w:t xml:space="preserve">At the other end of the scale, forests with no </w:t>
      </w:r>
      <w:r w:rsidR="00A4160B">
        <w:t>Manna Gum</w:t>
      </w:r>
      <w:r w:rsidR="00480B19">
        <w:t>s</w:t>
      </w:r>
      <w:r>
        <w:t xml:space="preserve"> rarely had canopy defoliation levels greater than </w:t>
      </w:r>
      <w:r w:rsidR="0082052F" w:rsidRPr="0082052F">
        <w:t>0.</w:t>
      </w:r>
      <w:r w:rsidRPr="0082052F">
        <w:t>40</w:t>
      </w:r>
      <w:r w:rsidR="00480B19">
        <w:t>,</w:t>
      </w:r>
      <w:r>
        <w:t xml:space="preserve"> and </w:t>
      </w:r>
      <w:r w:rsidR="005574FB">
        <w:t>Koala</w:t>
      </w:r>
      <w:r>
        <w:t xml:space="preserve"> densities did not exceed 5 </w:t>
      </w:r>
      <w:r w:rsidR="005574FB">
        <w:t>Koala</w:t>
      </w:r>
      <w:r>
        <w:t>s/ha.</w:t>
      </w:r>
      <w:r w:rsidR="00285836">
        <w:t xml:space="preserve"> </w:t>
      </w:r>
      <w:r w:rsidR="002B3A20">
        <w:t xml:space="preserve"> For Manna Gum, canopy defoliation levels of less than 0.40 were predicted when Koala densities were less than 0.90 Koalas/ha.  </w:t>
      </w:r>
      <w:r>
        <w:t xml:space="preserve">In addition, </w:t>
      </w:r>
      <w:r w:rsidR="00F13058">
        <w:t xml:space="preserve">the </w:t>
      </w:r>
      <w:r>
        <w:t xml:space="preserve">relationships suggest that, when </w:t>
      </w:r>
      <w:r w:rsidR="005574FB">
        <w:t>Koala</w:t>
      </w:r>
      <w:r>
        <w:t xml:space="preserve"> densities are low or absent, canopy defoliation levels would be </w:t>
      </w:r>
      <w:r w:rsidR="00480B19" w:rsidRPr="0082052F">
        <w:t>&lt;</w:t>
      </w:r>
      <w:r w:rsidR="0082052F" w:rsidRPr="0082052F">
        <w:t>0.</w:t>
      </w:r>
      <w:r w:rsidRPr="002B3A20">
        <w:t>20.</w:t>
      </w:r>
      <w:r w:rsidR="00285836" w:rsidRPr="002B3A20">
        <w:t xml:space="preserve"> </w:t>
      </w:r>
      <w:r w:rsidRPr="002B3A20">
        <w:t>These</w:t>
      </w:r>
      <w:r>
        <w:t xml:space="preserve"> relationships suggest that a useful guide for categorising levels of canopy defoliation </w:t>
      </w:r>
      <w:r w:rsidR="00D95DEB">
        <w:t>should</w:t>
      </w:r>
      <w:r w:rsidR="00480B19">
        <w:t xml:space="preserve"> </w:t>
      </w:r>
      <w:r>
        <w:t>adopt the following classifications (</w:t>
      </w:r>
      <w:r w:rsidR="007B0211">
        <w:t>Fig. </w:t>
      </w:r>
      <w:r w:rsidR="00FC1164">
        <w:t>10</w:t>
      </w:r>
      <w:r>
        <w:t>).</w:t>
      </w:r>
      <w:r w:rsidR="00285836">
        <w:t xml:space="preserve"> </w:t>
      </w:r>
      <w:r>
        <w:t xml:space="preserve">The </w:t>
      </w:r>
      <w:r w:rsidR="00D95DEB">
        <w:t xml:space="preserve">actions and </w:t>
      </w:r>
      <w:r>
        <w:t xml:space="preserve">levels of intervention </w:t>
      </w:r>
      <w:r w:rsidR="00D95DEB">
        <w:t xml:space="preserve">recommended </w:t>
      </w:r>
      <w:r>
        <w:t>for each category</w:t>
      </w:r>
      <w:r w:rsidR="00D95DEB">
        <w:t xml:space="preserve"> are</w:t>
      </w:r>
      <w:r>
        <w:t xml:space="preserve"> outlined in Table </w:t>
      </w:r>
      <w:r w:rsidR="00294F19">
        <w:t>6</w:t>
      </w:r>
      <w:r>
        <w:t>.</w:t>
      </w:r>
    </w:p>
    <w:p w:rsidR="00C866BC" w:rsidRDefault="00C866BC" w:rsidP="00C866BC">
      <w:pPr>
        <w:keepNext/>
        <w:jc w:val="center"/>
      </w:pPr>
    </w:p>
    <w:p w:rsidR="00C866BC" w:rsidRDefault="00C37D25" w:rsidP="00C866BC">
      <w:pPr>
        <w:keepNext/>
        <w:jc w:val="center"/>
      </w:pPr>
      <w:r>
        <w:rPr>
          <w:noProof/>
          <w:lang w:eastAsia="en-AU"/>
        </w:rPr>
        <w:drawing>
          <wp:inline distT="0" distB="0" distL="0" distR="0" wp14:anchorId="184F4559" wp14:editId="342412F1">
            <wp:extent cx="2301903" cy="434936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b="5527"/>
                    <a:stretch/>
                  </pic:blipFill>
                  <pic:spPr bwMode="auto">
                    <a:xfrm>
                      <a:off x="0" y="0"/>
                      <a:ext cx="2304000" cy="4353326"/>
                    </a:xfrm>
                    <a:prstGeom prst="rect">
                      <a:avLst/>
                    </a:prstGeom>
                    <a:noFill/>
                    <a:ln>
                      <a:noFill/>
                    </a:ln>
                    <a:extLst>
                      <a:ext uri="{53640926-AAD7-44D8-BBD7-CCE9431645EC}">
                        <a14:shadowObscured xmlns:a14="http://schemas.microsoft.com/office/drawing/2010/main"/>
                      </a:ext>
                    </a:extLst>
                  </pic:spPr>
                </pic:pic>
              </a:graphicData>
            </a:graphic>
          </wp:inline>
        </w:drawing>
      </w:r>
    </w:p>
    <w:p w:rsidR="00C866BC" w:rsidRPr="004F7987" w:rsidRDefault="00C866BC">
      <w:pPr>
        <w:pStyle w:val="ARIERCaption-Figure"/>
      </w:pPr>
      <w:bookmarkStart w:id="55" w:name="_Toc328568542"/>
      <w:r>
        <w:t xml:space="preserve">Figure </w:t>
      </w:r>
      <w:r w:rsidR="00FC1164">
        <w:t>10</w:t>
      </w:r>
      <w:r>
        <w:t>.</w:t>
      </w:r>
      <w:r w:rsidR="00285836">
        <w:t xml:space="preserve"> </w:t>
      </w:r>
      <w:r w:rsidR="00AB640F">
        <w:t>Proposed habitat condition trigger levels of canopy defoliation for a site or for individual eucalypt species that should be used to guide management interventions for forests affected by Koala browsing.</w:t>
      </w:r>
      <w:bookmarkEnd w:id="55"/>
    </w:p>
    <w:p w:rsidR="00C866BC" w:rsidRDefault="00C866BC" w:rsidP="00C866BC"/>
    <w:p w:rsidR="00B9408C" w:rsidRDefault="00B9408C" w:rsidP="00C866BC"/>
    <w:p w:rsidR="00F13058" w:rsidRDefault="00294F19" w:rsidP="00F13058">
      <w:pPr>
        <w:pStyle w:val="ARIERCaption-Table"/>
      </w:pPr>
      <w:bookmarkStart w:id="56" w:name="_Toc454803942"/>
      <w:r>
        <w:t xml:space="preserve">Table 6. </w:t>
      </w:r>
      <w:r w:rsidR="00F13058">
        <w:t>Summary of suggested management actions corresponding to the recommended canopy health triggers</w:t>
      </w:r>
      <w:r w:rsidR="00F13058" w:rsidRPr="00011E1A">
        <w:t xml:space="preserve"> </w:t>
      </w:r>
      <w:r w:rsidR="00F13058">
        <w:t xml:space="preserve">(* based on the </w:t>
      </w:r>
      <w:r w:rsidR="00F13058" w:rsidRPr="00011E1A">
        <w:t>proportion of trees in an area with</w:t>
      </w:r>
      <w:r w:rsidR="00F13058">
        <w:t xml:space="preserve"> canopy</w:t>
      </w:r>
      <w:r w:rsidR="00F13058" w:rsidRPr="00011E1A">
        <w:t xml:space="preserve"> folia</w:t>
      </w:r>
      <w:r w:rsidR="00F13058">
        <w:t>ge</w:t>
      </w:r>
      <w:r w:rsidR="00F13058" w:rsidRPr="00011E1A">
        <w:t xml:space="preserve"> cover less than the recommended threshold of 25%</w:t>
      </w:r>
      <w:r w:rsidR="00F13058">
        <w:t xml:space="preserve">). </w:t>
      </w:r>
      <w:bookmarkEnd w:id="56"/>
    </w:p>
    <w:tbl>
      <w:tblPr>
        <w:tblStyle w:val="PlainTable31"/>
        <w:tblW w:w="0" w:type="auto"/>
        <w:tblLook w:val="0620" w:firstRow="1" w:lastRow="0" w:firstColumn="0" w:lastColumn="0" w:noHBand="1" w:noVBand="1"/>
      </w:tblPr>
      <w:tblGrid>
        <w:gridCol w:w="3085"/>
        <w:gridCol w:w="6662"/>
      </w:tblGrid>
      <w:tr w:rsidR="00F13058" w:rsidRPr="00C54AC1" w:rsidTr="004A3645">
        <w:trPr>
          <w:cnfStyle w:val="100000000000" w:firstRow="1" w:lastRow="0" w:firstColumn="0" w:lastColumn="0" w:oddVBand="0" w:evenVBand="0" w:oddHBand="0" w:evenHBand="0" w:firstRowFirstColumn="0" w:firstRowLastColumn="0" w:lastRowFirstColumn="0" w:lastRowLastColumn="0"/>
          <w:trHeight w:val="379"/>
        </w:trPr>
        <w:tc>
          <w:tcPr>
            <w:tcW w:w="3085" w:type="dxa"/>
            <w:tcBorders>
              <w:top w:val="single" w:sz="4" w:space="0" w:color="228591"/>
              <w:bottom w:val="single" w:sz="4" w:space="0" w:color="228591"/>
              <w:right w:val="single" w:sz="4" w:space="0" w:color="auto"/>
            </w:tcBorders>
            <w:shd w:val="clear" w:color="auto" w:fill="228591"/>
            <w:vAlign w:val="center"/>
          </w:tcPr>
          <w:p w:rsidR="00F13058" w:rsidRPr="006850F1" w:rsidRDefault="00F13058" w:rsidP="004A3645">
            <w:pPr>
              <w:jc w:val="center"/>
              <w:rPr>
                <w:b w:val="0"/>
                <w:color w:val="FFFFFF" w:themeColor="background1"/>
              </w:rPr>
            </w:pPr>
            <w:r w:rsidRPr="006850F1">
              <w:rPr>
                <w:color w:val="FFFFFF" w:themeColor="background1"/>
                <w:szCs w:val="24"/>
              </w:rPr>
              <w:t>Canopy defoliation level</w:t>
            </w:r>
            <w:r>
              <w:rPr>
                <w:color w:val="FFFFFF" w:themeColor="background1"/>
                <w:szCs w:val="24"/>
              </w:rPr>
              <w:t>*</w:t>
            </w:r>
          </w:p>
        </w:tc>
        <w:tc>
          <w:tcPr>
            <w:tcW w:w="6662" w:type="dxa"/>
            <w:tcBorders>
              <w:top w:val="single" w:sz="4" w:space="0" w:color="228591"/>
              <w:left w:val="single" w:sz="4" w:space="0" w:color="auto"/>
              <w:bottom w:val="single" w:sz="4" w:space="0" w:color="228591"/>
            </w:tcBorders>
            <w:shd w:val="clear" w:color="auto" w:fill="228591"/>
            <w:vAlign w:val="center"/>
          </w:tcPr>
          <w:p w:rsidR="00F13058" w:rsidRPr="006850F1" w:rsidRDefault="00F13058" w:rsidP="004A3645">
            <w:pPr>
              <w:jc w:val="center"/>
              <w:rPr>
                <w:b w:val="0"/>
                <w:color w:val="FFFFFF" w:themeColor="background1"/>
              </w:rPr>
            </w:pPr>
            <w:r w:rsidRPr="006850F1">
              <w:rPr>
                <w:color w:val="FFFFFF" w:themeColor="background1"/>
                <w:szCs w:val="24"/>
              </w:rPr>
              <w:t>Suggested action</w:t>
            </w:r>
          </w:p>
        </w:tc>
      </w:tr>
      <w:tr w:rsidR="00F13058" w:rsidTr="004A3645">
        <w:trPr>
          <w:cantSplit/>
          <w:trHeight w:val="809"/>
        </w:trPr>
        <w:tc>
          <w:tcPr>
            <w:tcW w:w="3085" w:type="dxa"/>
            <w:tcBorders>
              <w:top w:val="single" w:sz="4" w:space="0" w:color="228591"/>
              <w:right w:val="single" w:sz="4" w:space="0" w:color="auto"/>
            </w:tcBorders>
            <w:shd w:val="clear" w:color="auto" w:fill="00FF00"/>
            <w:vAlign w:val="center"/>
          </w:tcPr>
          <w:p w:rsidR="00F13058" w:rsidRPr="00E50691" w:rsidRDefault="00F13058" w:rsidP="004A3645">
            <w:pPr>
              <w:jc w:val="center"/>
              <w:rPr>
                <w:b/>
              </w:rPr>
            </w:pPr>
            <w:r w:rsidRPr="00E50691">
              <w:rPr>
                <w:b/>
              </w:rPr>
              <w:t>Green – low</w:t>
            </w:r>
            <w:r w:rsidRPr="00011E1A">
              <w:rPr>
                <w:b/>
              </w:rPr>
              <w:t xml:space="preserve"> defoliation</w:t>
            </w:r>
          </w:p>
          <w:p w:rsidR="00F13058" w:rsidRPr="00EF28D4" w:rsidRDefault="00F13058" w:rsidP="004A3645">
            <w:pPr>
              <w:jc w:val="center"/>
            </w:pPr>
            <w:r>
              <w:t>(0.0 - 0.2)</w:t>
            </w:r>
          </w:p>
        </w:tc>
        <w:tc>
          <w:tcPr>
            <w:tcW w:w="6662" w:type="dxa"/>
            <w:tcBorders>
              <w:top w:val="single" w:sz="4" w:space="0" w:color="228591"/>
              <w:left w:val="single" w:sz="4" w:space="0" w:color="auto"/>
            </w:tcBorders>
            <w:shd w:val="clear" w:color="auto" w:fill="00FF00"/>
            <w:vAlign w:val="center"/>
          </w:tcPr>
          <w:p w:rsidR="00F13058" w:rsidRDefault="00F13058" w:rsidP="004A3645">
            <w:pPr>
              <w:rPr>
                <w:rFonts w:eastAsia="Times New Roman" w:cs="Times New Roman"/>
                <w:szCs w:val="24"/>
              </w:rPr>
            </w:pPr>
            <w:r>
              <w:t>Forest condition monitoring at no more than 2 yearly intervals</w:t>
            </w:r>
          </w:p>
        </w:tc>
      </w:tr>
      <w:tr w:rsidR="00F13058" w:rsidTr="004A3645">
        <w:trPr>
          <w:cantSplit/>
          <w:trHeight w:val="811"/>
        </w:trPr>
        <w:tc>
          <w:tcPr>
            <w:tcW w:w="3085" w:type="dxa"/>
            <w:tcBorders>
              <w:right w:val="single" w:sz="4" w:space="0" w:color="auto"/>
            </w:tcBorders>
            <w:shd w:val="clear" w:color="auto" w:fill="FFFF00"/>
            <w:vAlign w:val="center"/>
          </w:tcPr>
          <w:p w:rsidR="00F13058" w:rsidRPr="00E50691" w:rsidRDefault="00F13058" w:rsidP="004A3645">
            <w:pPr>
              <w:jc w:val="center"/>
              <w:rPr>
                <w:b/>
              </w:rPr>
            </w:pPr>
            <w:r w:rsidRPr="00E50691">
              <w:rPr>
                <w:b/>
              </w:rPr>
              <w:t>Yellow – moderate</w:t>
            </w:r>
            <w:r w:rsidRPr="00011E1A">
              <w:rPr>
                <w:b/>
              </w:rPr>
              <w:t xml:space="preserve"> defoliation</w:t>
            </w:r>
          </w:p>
          <w:p w:rsidR="00F13058" w:rsidRDefault="00F13058" w:rsidP="004A3645">
            <w:pPr>
              <w:jc w:val="center"/>
              <w:rPr>
                <w:rFonts w:eastAsia="Times New Roman" w:cs="Times New Roman"/>
                <w:b/>
                <w:bCs/>
                <w:szCs w:val="24"/>
              </w:rPr>
            </w:pPr>
            <w:r>
              <w:t>(0.2 - 0.4)</w:t>
            </w:r>
          </w:p>
        </w:tc>
        <w:tc>
          <w:tcPr>
            <w:tcW w:w="6662" w:type="dxa"/>
            <w:tcBorders>
              <w:left w:val="single" w:sz="4" w:space="0" w:color="auto"/>
            </w:tcBorders>
            <w:shd w:val="clear" w:color="auto" w:fill="FFFF00"/>
            <w:vAlign w:val="center"/>
          </w:tcPr>
          <w:p w:rsidR="00F13058" w:rsidRDefault="00F13058" w:rsidP="004A3645">
            <w:pPr>
              <w:rPr>
                <w:rFonts w:eastAsia="Times New Roman" w:cs="Times New Roman"/>
                <w:szCs w:val="24"/>
              </w:rPr>
            </w:pPr>
            <w:r>
              <w:t>Forest condition monitoring plus Koala monitoring at no more than 2 yearly intervals</w:t>
            </w:r>
          </w:p>
        </w:tc>
      </w:tr>
      <w:tr w:rsidR="00F13058" w:rsidTr="004A3645">
        <w:trPr>
          <w:cantSplit/>
          <w:trHeight w:val="811"/>
        </w:trPr>
        <w:tc>
          <w:tcPr>
            <w:tcW w:w="3085" w:type="dxa"/>
            <w:tcBorders>
              <w:right w:val="single" w:sz="4" w:space="0" w:color="auto"/>
            </w:tcBorders>
            <w:shd w:val="clear" w:color="auto" w:fill="F79646" w:themeFill="accent6"/>
            <w:vAlign w:val="center"/>
          </w:tcPr>
          <w:p w:rsidR="00F13058" w:rsidRPr="00E50691" w:rsidRDefault="00F13058" w:rsidP="004A3645">
            <w:pPr>
              <w:jc w:val="center"/>
              <w:rPr>
                <w:b/>
              </w:rPr>
            </w:pPr>
            <w:r w:rsidRPr="00E50691">
              <w:rPr>
                <w:b/>
              </w:rPr>
              <w:t>Orange – high</w:t>
            </w:r>
            <w:r w:rsidRPr="00011E1A">
              <w:rPr>
                <w:b/>
              </w:rPr>
              <w:t xml:space="preserve"> defoliation</w:t>
            </w:r>
          </w:p>
          <w:p w:rsidR="00F13058" w:rsidRDefault="00F13058" w:rsidP="004A3645">
            <w:pPr>
              <w:jc w:val="center"/>
              <w:rPr>
                <w:rFonts w:eastAsia="Times New Roman" w:cs="Times New Roman"/>
                <w:b/>
                <w:bCs/>
                <w:szCs w:val="24"/>
              </w:rPr>
            </w:pPr>
            <w:r>
              <w:t>(0.4 - 0.6)</w:t>
            </w:r>
          </w:p>
        </w:tc>
        <w:tc>
          <w:tcPr>
            <w:tcW w:w="6662" w:type="dxa"/>
            <w:tcBorders>
              <w:left w:val="single" w:sz="4" w:space="0" w:color="auto"/>
            </w:tcBorders>
            <w:shd w:val="clear" w:color="auto" w:fill="F79646" w:themeFill="accent6"/>
            <w:vAlign w:val="center"/>
          </w:tcPr>
          <w:p w:rsidR="00F13058" w:rsidRPr="001643BB" w:rsidRDefault="00F13058" w:rsidP="004A3645">
            <w:pPr>
              <w:rPr>
                <w:rFonts w:eastAsia="Times New Roman" w:cs="Times New Roman"/>
                <w:szCs w:val="24"/>
              </w:rPr>
            </w:pPr>
            <w:r>
              <w:t>Intervention recommended if Koala densities are &gt;8 Koalas/ha (Cape Otway Manna Gum) or &gt;1.6 Koalas/ha (elsewhere)</w:t>
            </w:r>
          </w:p>
        </w:tc>
      </w:tr>
      <w:tr w:rsidR="00F13058" w:rsidTr="004A3645">
        <w:trPr>
          <w:cantSplit/>
          <w:trHeight w:val="811"/>
        </w:trPr>
        <w:tc>
          <w:tcPr>
            <w:tcW w:w="3085" w:type="dxa"/>
            <w:tcBorders>
              <w:bottom w:val="single" w:sz="4" w:space="0" w:color="228591"/>
              <w:right w:val="single" w:sz="4" w:space="0" w:color="auto"/>
            </w:tcBorders>
            <w:shd w:val="clear" w:color="auto" w:fill="FF0000"/>
            <w:vAlign w:val="center"/>
          </w:tcPr>
          <w:p w:rsidR="00F13058" w:rsidRPr="00E50691" w:rsidRDefault="00F13058" w:rsidP="004A3645">
            <w:pPr>
              <w:jc w:val="center"/>
              <w:rPr>
                <w:b/>
              </w:rPr>
            </w:pPr>
            <w:r w:rsidRPr="00E50691">
              <w:rPr>
                <w:b/>
              </w:rPr>
              <w:t>Red - very high</w:t>
            </w:r>
            <w:r w:rsidRPr="00011E1A">
              <w:rPr>
                <w:b/>
              </w:rPr>
              <w:t xml:space="preserve"> defoliation</w:t>
            </w:r>
          </w:p>
          <w:p w:rsidR="00F13058" w:rsidRDefault="00F13058" w:rsidP="004A3645">
            <w:pPr>
              <w:jc w:val="center"/>
              <w:rPr>
                <w:rFonts w:eastAsia="Times New Roman" w:cs="Times New Roman"/>
                <w:b/>
                <w:bCs/>
                <w:szCs w:val="24"/>
              </w:rPr>
            </w:pPr>
            <w:r>
              <w:t>(0.6 -1.0)</w:t>
            </w:r>
          </w:p>
        </w:tc>
        <w:tc>
          <w:tcPr>
            <w:tcW w:w="6662" w:type="dxa"/>
            <w:tcBorders>
              <w:left w:val="single" w:sz="4" w:space="0" w:color="auto"/>
              <w:bottom w:val="single" w:sz="4" w:space="0" w:color="228591"/>
            </w:tcBorders>
            <w:shd w:val="clear" w:color="auto" w:fill="FF0000"/>
            <w:vAlign w:val="center"/>
          </w:tcPr>
          <w:p w:rsidR="00F13058" w:rsidRPr="007707E9" w:rsidRDefault="00F13058" w:rsidP="004A3645">
            <w:pPr>
              <w:rPr>
                <w:rFonts w:eastAsia="Times New Roman" w:cs="Times New Roman"/>
                <w:szCs w:val="24"/>
              </w:rPr>
            </w:pPr>
            <w:r>
              <w:t>Intervention required to minimise the risk of severe canopy defoliation. Koala densities should be reduced to &lt;5 Koalas/ha (Cape Otway Manna Gum) or &lt;0.90 Koalas/ha (elsewhere).  To enhance the recovery of trees exposed to repeated defoliation, Koala densities should be kept below 0.90 Koalas/ha until recovery of the canopy has occurred.</w:t>
            </w:r>
          </w:p>
        </w:tc>
      </w:tr>
    </w:tbl>
    <w:p w:rsidR="00F13058" w:rsidRDefault="00F13058" w:rsidP="00F13058">
      <w:pPr>
        <w:pStyle w:val="ARIERBody"/>
        <w:ind w:left="426"/>
      </w:pPr>
    </w:p>
    <w:p w:rsidR="00F13058" w:rsidRPr="00F13058" w:rsidRDefault="00F13058" w:rsidP="00F13058">
      <w:pPr>
        <w:pStyle w:val="ARIERBody"/>
        <w:ind w:left="426"/>
      </w:pPr>
    </w:p>
    <w:p w:rsidR="00480B19" w:rsidRDefault="00480B19" w:rsidP="00480B19">
      <w:pPr>
        <w:pStyle w:val="ARIERBody"/>
        <w:numPr>
          <w:ilvl w:val="0"/>
          <w:numId w:val="46"/>
        </w:numPr>
        <w:ind w:left="426" w:hanging="426"/>
      </w:pPr>
      <w:r w:rsidRPr="00EA3297">
        <w:rPr>
          <w:b/>
        </w:rPr>
        <w:lastRenderedPageBreak/>
        <w:t>Green</w:t>
      </w:r>
      <w:r>
        <w:rPr>
          <w:b/>
        </w:rPr>
        <w:t xml:space="preserve"> z</w:t>
      </w:r>
      <w:r w:rsidRPr="00EA3297">
        <w:rPr>
          <w:b/>
        </w:rPr>
        <w:t>one</w:t>
      </w:r>
      <w:r>
        <w:t xml:space="preserve">: For forests/eucalypt species in the green zone, no intervention should be required. We suggest that forest condition monitoring be undertaken at sites of interest at a minimum of every 2 years. Forest condition monitoring should follow the protocol used in this report, as outlined in Appendix 2 and described in Wood </w:t>
      </w:r>
      <w:r>
        <w:fldChar w:fldCharType="begin"/>
      </w:r>
      <w:r>
        <w:instrText xml:space="preserve"> ADDIN ZOTERO_ITEM CSL_CITATION {"citationID":"1a05p8f0ou","properties":{"formattedCitation":"(2008)","plainCitation":"(2008)"},"citationItems":[{"id":1112,"uris":["http://zotero.org/users/634364/items/KT346PBG"],"uri":["http://zotero.org/users/634364/items/KT346PBG"],"itemData":{"id":1112,"type":"report","title":"Mount Eccles National Park Manna Gum Condition Assessment August 2008","publisher":"Australian Ecological Research Services","publisher-place":"Portland, Victoria","page":"49","event-place":"Portland, Victoria","number":"Unpublished report to Parks Victoria","author":[{"family":"Wood","given":"M"}],"issued":{"date-parts":[["2008"]]}},"suppress-author":true}],"schema":"https://github.com/citation-style-language/schema/raw/master/csl-citation.json"} </w:instrText>
      </w:r>
      <w:r>
        <w:fldChar w:fldCharType="separate"/>
      </w:r>
      <w:r w:rsidRPr="00EA3297">
        <w:t>(2008)</w:t>
      </w:r>
      <w:r>
        <w:fldChar w:fldCharType="end"/>
      </w:r>
      <w:r>
        <w:t>.</w:t>
      </w:r>
    </w:p>
    <w:p w:rsidR="00480B19" w:rsidRDefault="00480B19" w:rsidP="00480B19">
      <w:pPr>
        <w:pStyle w:val="ARIERBody"/>
        <w:numPr>
          <w:ilvl w:val="0"/>
          <w:numId w:val="46"/>
        </w:numPr>
        <w:ind w:left="426" w:hanging="426"/>
      </w:pPr>
      <w:r w:rsidRPr="00EA3297">
        <w:rPr>
          <w:b/>
        </w:rPr>
        <w:t xml:space="preserve">Yellow </w:t>
      </w:r>
      <w:r>
        <w:rPr>
          <w:b/>
        </w:rPr>
        <w:t>z</w:t>
      </w:r>
      <w:r w:rsidRPr="00EA3297">
        <w:rPr>
          <w:b/>
        </w:rPr>
        <w:t>one</w:t>
      </w:r>
      <w:r>
        <w:t xml:space="preserve">: For forests/eucalypt species in the yellow zone, no intervention should be required. We suggest that forest condition and also Koala monitoring be undertaken at a minimum of every 2 years. Forest condition and Koala monitoring should follow the protocols outlined in Appendix 2 </w:t>
      </w:r>
      <w:r>
        <w:fldChar w:fldCharType="begin"/>
      </w:r>
      <w:r>
        <w:instrText xml:space="preserve"> ADDIN ZOTERO_ITEM CSL_CITATION {"citationID":"4c9i563b2","properties":{"formattedCitation":"(Wood 2008; Wood 2013b)","plainCitation":"(Wood 2008; Wood 2013b)"},"citationItems":[{"id":1112,"uris":["http://zotero.org/users/634364/items/KT346PBG"],"uri":["http://zotero.org/users/634364/items/KT346PBG"],"itemData":{"id":1112,"type":"report","title":"Mount Eccles National Park Manna Gum Condition Assessment August 2008","publisher":"Australian Ecological Research Services","publisher-place":"Portland, Victoria","page":"49","event-place":"Portland, Victoria","number":"Unpublished report to Parks Victoria","author":[{"family":"Wood","given":"M"}],"issued":{"date-parts":[["2008"]]}}},{"id":1101,"uris":["http://zotero.org/users/634364/items/E97ZBBUN"],"uri":["http://zotero.org/users/634364/items/E97ZBBUN"],"itemData":{"id":1101,"type":"report","title":"Mount Eccles National Park Koala Population Survey August 2013","publisher":"Australian Ecological Research Services","publisher-place":"Portland, Victoria","page":"26","event-place":"Portland, Victoria","number":"Unpublished report to Parks Victoria","author":[{"family":"Wood","given":"M"}],"issued":{"date-parts":[["2013"]]}}}],"schema":"https://github.com/citation-style-language/schema/raw/master/csl-citation.json"} </w:instrText>
      </w:r>
      <w:r>
        <w:fldChar w:fldCharType="separate"/>
      </w:r>
      <w:r w:rsidRPr="004E5E54">
        <w:t>(Wood 2008</w:t>
      </w:r>
      <w:r>
        <w:t>,</w:t>
      </w:r>
      <w:r w:rsidRPr="004E5E54">
        <w:t xml:space="preserve"> 2013b)</w:t>
      </w:r>
      <w:r>
        <w:fldChar w:fldCharType="end"/>
      </w:r>
      <w:r>
        <w:t>.</w:t>
      </w:r>
    </w:p>
    <w:p w:rsidR="00480B19" w:rsidRDefault="00480B19" w:rsidP="00480B19">
      <w:pPr>
        <w:pStyle w:val="ARIERBody"/>
        <w:numPr>
          <w:ilvl w:val="0"/>
          <w:numId w:val="46"/>
        </w:numPr>
        <w:ind w:left="426" w:hanging="426"/>
      </w:pPr>
      <w:r w:rsidRPr="00450836">
        <w:rPr>
          <w:b/>
        </w:rPr>
        <w:t>Orange zone</w:t>
      </w:r>
      <w:r>
        <w:t xml:space="preserve">: For forests/eucalypt species in the orange zone, intervention is </w:t>
      </w:r>
      <w:r w:rsidR="00BF6603">
        <w:t>recommended</w:t>
      </w:r>
      <w:r w:rsidR="00A96C0F">
        <w:t xml:space="preserve"> if koala densities are high</w:t>
      </w:r>
      <w:r>
        <w:t xml:space="preserve"> in order to reduce the risk of further canopy degradation. Koala populations should be </w:t>
      </w:r>
      <w:r w:rsidR="00BF6603">
        <w:t>measured</w:t>
      </w:r>
      <w:r>
        <w:t>, and if densities are found to be &gt;8 Koalas/ha (Cape Otway Manna Gum woodland) or &gt;1.6 Koalas/ha (elsewhere), then intervention is recommended in order to reduce the risk of the forest transitioning to the red zone. Koala densities should be reduced to a maximum of 5 Koalas/ha (Cape Otway Manna Gum woodland) or 0.9 Koalas/ha (elsewhere).</w:t>
      </w:r>
    </w:p>
    <w:p w:rsidR="00480B19" w:rsidRDefault="00480B19" w:rsidP="00480B19">
      <w:pPr>
        <w:pStyle w:val="ARIERBody"/>
        <w:numPr>
          <w:ilvl w:val="0"/>
          <w:numId w:val="46"/>
        </w:numPr>
        <w:ind w:left="426" w:hanging="426"/>
      </w:pPr>
      <w:r w:rsidRPr="006850F1">
        <w:rPr>
          <w:b/>
        </w:rPr>
        <w:t>Red</w:t>
      </w:r>
      <w:r>
        <w:t xml:space="preserve"> </w:t>
      </w:r>
      <w:r>
        <w:rPr>
          <w:b/>
        </w:rPr>
        <w:t>zone</w:t>
      </w:r>
      <w:r w:rsidRPr="00450836">
        <w:t>:</w:t>
      </w:r>
      <w:r>
        <w:t xml:space="preserve"> For forests/eucalypt species in the red zone, intervention is required in order to reduce the risk of severe canopy defoliation and the</w:t>
      </w:r>
      <w:r w:rsidR="00BF6603">
        <w:t xml:space="preserve"> subsequent</w:t>
      </w:r>
      <w:r>
        <w:t xml:space="preserve"> collapse of Koala populations. Koala densities should be reduced to a maximum of 5 Koalas/ha (Cape Otway Manna Gum woodland) or 0.9 Koalas/ha (elsewhere). At Cape Otway where trees have been exposed to repeated heavy defoliation events, Koala densities should be </w:t>
      </w:r>
      <w:r w:rsidR="00F13058">
        <w:t>kept below</w:t>
      </w:r>
      <w:r>
        <w:t xml:space="preserve"> 0.9 Koalas/ha </w:t>
      </w:r>
      <w:r w:rsidR="00F13058">
        <w:t>until the canopy has recovered (i.e. recommences flowering)</w:t>
      </w:r>
      <w:r>
        <w:t>.</w:t>
      </w:r>
    </w:p>
    <w:p w:rsidR="00C866BC" w:rsidRDefault="00C866BC" w:rsidP="00F6205D">
      <w:pPr>
        <w:pStyle w:val="ARIERBody"/>
      </w:pPr>
    </w:p>
    <w:p w:rsidR="00285836" w:rsidRDefault="00C866BC" w:rsidP="00F6205D">
      <w:pPr>
        <w:pStyle w:val="ARIERBody"/>
      </w:pPr>
      <w:r>
        <w:t xml:space="preserve">Retrospective application of the habitat condition trigger outlined above to the </w:t>
      </w:r>
      <w:r w:rsidR="005574FB">
        <w:t>Koala</w:t>
      </w:r>
      <w:r>
        <w:t xml:space="preserve"> population at Bimbi Park indicated that required intervention of </w:t>
      </w:r>
      <w:r w:rsidR="005574FB">
        <w:t>Koala</w:t>
      </w:r>
      <w:r>
        <w:t xml:space="preserve">s (red zone) would have been triggered at all </w:t>
      </w:r>
      <w:r w:rsidR="00480B19">
        <w:t xml:space="preserve">six </w:t>
      </w:r>
      <w:r>
        <w:t xml:space="preserve">sites prior to the collapse of </w:t>
      </w:r>
      <w:r w:rsidR="005574FB">
        <w:t>Koala</w:t>
      </w:r>
      <w:r>
        <w:t xml:space="preserve"> populations in 2014 or in 2013 at Bimbi West.</w:t>
      </w:r>
      <w:r w:rsidR="00285836">
        <w:t xml:space="preserve"> </w:t>
      </w:r>
      <w:r>
        <w:t xml:space="preserve">At some sites intervention would have been </w:t>
      </w:r>
      <w:r w:rsidR="00374814">
        <w:t>recommended</w:t>
      </w:r>
      <w:r>
        <w:t xml:space="preserve"> (code orange) as early as 2008 at Bimbi Bush Block</w:t>
      </w:r>
      <w:r w:rsidR="00480B19">
        <w:t>,</w:t>
      </w:r>
      <w:r>
        <w:t xml:space="preserve"> </w:t>
      </w:r>
      <w:r w:rsidR="00480B19">
        <w:t xml:space="preserve">or </w:t>
      </w:r>
      <w:r>
        <w:t xml:space="preserve">2009 at Bimbi </w:t>
      </w:r>
      <w:r w:rsidR="00480B19">
        <w:t xml:space="preserve">– </w:t>
      </w:r>
      <w:r>
        <w:t>Manna Gum Drive Lighthouse Rd (</w:t>
      </w:r>
      <w:r w:rsidR="007B0211">
        <w:t>Fig. </w:t>
      </w:r>
      <w:r w:rsidR="00FC1164">
        <w:t>11</w:t>
      </w:r>
      <w:r>
        <w:t>).</w:t>
      </w:r>
      <w:r w:rsidR="00285836">
        <w:t xml:space="preserve"> </w:t>
      </w:r>
      <w:r>
        <w:t xml:space="preserve">Notably, use of the habitat health trigger developed here appears to be a much more sensitive indicator of unsustainable browsing levels than using the average canopy foliage cover (e.g. Figs </w:t>
      </w:r>
      <w:r w:rsidR="00FC1164">
        <w:t xml:space="preserve">4 </w:t>
      </w:r>
      <w:r w:rsidR="007B0211">
        <w:t xml:space="preserve">and </w:t>
      </w:r>
      <w:r w:rsidR="00FC1164">
        <w:t>5</w:t>
      </w:r>
      <w:r>
        <w:t>).</w:t>
      </w:r>
    </w:p>
    <w:p w:rsidR="00C866BC" w:rsidRDefault="00C866BC" w:rsidP="00C866BC"/>
    <w:p w:rsidR="00C866BC" w:rsidRDefault="006303E7" w:rsidP="00C866BC">
      <w:pPr>
        <w:keepNext/>
      </w:pPr>
      <w:r>
        <w:rPr>
          <w:noProof/>
          <w:lang w:eastAsia="en-AU"/>
        </w:rPr>
        <w:lastRenderedPageBreak/>
        <w:drawing>
          <wp:inline distT="0" distB="0" distL="0" distR="0">
            <wp:extent cx="6120765" cy="73476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20765" cy="7347607"/>
                    </a:xfrm>
                    <a:prstGeom prst="rect">
                      <a:avLst/>
                    </a:prstGeom>
                    <a:noFill/>
                    <a:ln>
                      <a:noFill/>
                    </a:ln>
                  </pic:spPr>
                </pic:pic>
              </a:graphicData>
            </a:graphic>
          </wp:inline>
        </w:drawing>
      </w:r>
    </w:p>
    <w:p w:rsidR="00C866BC" w:rsidRDefault="00C866BC">
      <w:pPr>
        <w:pStyle w:val="ARIERCaption-Figure"/>
      </w:pPr>
      <w:bookmarkStart w:id="57" w:name="_Toc328568543"/>
      <w:r>
        <w:t xml:space="preserve">Figure </w:t>
      </w:r>
      <w:r w:rsidR="00FC1164">
        <w:t>11</w:t>
      </w:r>
      <w:r>
        <w:t>.</w:t>
      </w:r>
      <w:r w:rsidR="00285836">
        <w:t xml:space="preserve"> </w:t>
      </w:r>
      <w:r>
        <w:t xml:space="preserve">Retrospective application of the habitat condition triggers applied to </w:t>
      </w:r>
      <w:r w:rsidR="00FF1DB9">
        <w:t>Manna Gum</w:t>
      </w:r>
      <w:r>
        <w:t xml:space="preserve"> </w:t>
      </w:r>
      <w:r w:rsidR="006303E7">
        <w:t>canopy</w:t>
      </w:r>
      <w:r>
        <w:t xml:space="preserve"> defoliation levels for </w:t>
      </w:r>
      <w:r w:rsidR="00233A61">
        <w:t>six</w:t>
      </w:r>
      <w:r>
        <w:t xml:space="preserve"> sites around Bimbi Park.</w:t>
      </w:r>
      <w:r w:rsidR="00285836">
        <w:t xml:space="preserve"> </w:t>
      </w:r>
      <w:r>
        <w:t xml:space="preserve">Koala interventions (density reductions) would occur when </w:t>
      </w:r>
      <w:r w:rsidR="00BF1CF1">
        <w:t xml:space="preserve">canopy </w:t>
      </w:r>
      <w:r>
        <w:t xml:space="preserve">defoliation levels (green line and points) exceed either the orange (suggested intervention) or red </w:t>
      </w:r>
      <w:r w:rsidR="00233A61">
        <w:t>(</w:t>
      </w:r>
      <w:r>
        <w:t>required intervention) horizontal dashed lines.</w:t>
      </w:r>
      <w:bookmarkEnd w:id="57"/>
    </w:p>
    <w:p w:rsidR="00C866BC" w:rsidRDefault="00C866BC" w:rsidP="00C866BC"/>
    <w:p w:rsidR="00C866BC" w:rsidRDefault="0027068A" w:rsidP="00576C1D">
      <w:pPr>
        <w:pStyle w:val="ARIERHC"/>
      </w:pPr>
      <w:bookmarkStart w:id="58" w:name="_Toc455406133"/>
      <w:r>
        <w:t>3.3.</w:t>
      </w:r>
      <w:r w:rsidR="005A1FD2">
        <w:t>2</w:t>
      </w:r>
      <w:r>
        <w:tab/>
      </w:r>
      <w:r w:rsidR="00C866BC">
        <w:t xml:space="preserve">Carrying </w:t>
      </w:r>
      <w:r w:rsidR="008115BF">
        <w:t>c</w:t>
      </w:r>
      <w:r w:rsidR="00C866BC">
        <w:t xml:space="preserve">apacity estimates for </w:t>
      </w:r>
      <w:r w:rsidR="00DA3536">
        <w:t xml:space="preserve">Koala habitat </w:t>
      </w:r>
      <w:r w:rsidR="00C866BC">
        <w:t>at Cape Otway</w:t>
      </w:r>
      <w:bookmarkEnd w:id="58"/>
    </w:p>
    <w:p w:rsidR="00285836" w:rsidRDefault="00C866BC" w:rsidP="00F6205D">
      <w:pPr>
        <w:pStyle w:val="ARIERBody"/>
      </w:pPr>
      <w:r>
        <w:t xml:space="preserve">Estimates of equilibrium </w:t>
      </w:r>
      <w:r w:rsidR="005574FB">
        <w:t>Koala</w:t>
      </w:r>
      <w:r>
        <w:t xml:space="preserve"> densities (carrying capacity) for </w:t>
      </w:r>
      <w:r w:rsidR="005574FB">
        <w:t>Koala</w:t>
      </w:r>
      <w:r>
        <w:t xml:space="preserve">s derived from </w:t>
      </w:r>
      <w:r w:rsidR="00480B19">
        <w:t>seven</w:t>
      </w:r>
      <w:r>
        <w:t xml:space="preserve"> sites at Cape Otway suggest that </w:t>
      </w:r>
      <w:r w:rsidR="00FF1DB9">
        <w:t>Manna Gum</w:t>
      </w:r>
      <w:r>
        <w:t xml:space="preserve"> forests on private land in these areas may support a higher density of </w:t>
      </w:r>
      <w:r w:rsidR="005574FB">
        <w:t>Koala</w:t>
      </w:r>
      <w:r>
        <w:t xml:space="preserve">s than other areas of Manna Gum forests in </w:t>
      </w:r>
      <w:r w:rsidR="00BF6603">
        <w:t>south-west Victoria</w:t>
      </w:r>
      <w:r w:rsidR="00480B19">
        <w:t xml:space="preserve"> </w:t>
      </w:r>
      <w:r>
        <w:t>(e.g. Mt Eccles</w:t>
      </w:r>
      <w:r w:rsidR="00BF6603">
        <w:t xml:space="preserve"> NP</w:t>
      </w:r>
      <w:r>
        <w:t>).</w:t>
      </w:r>
      <w:r w:rsidR="00285836">
        <w:t xml:space="preserve"> </w:t>
      </w:r>
      <w:r>
        <w:t xml:space="preserve">One possible </w:t>
      </w:r>
      <w:r>
        <w:lastRenderedPageBreak/>
        <w:t xml:space="preserve">reason for this is that </w:t>
      </w:r>
      <w:r w:rsidR="00A4160B">
        <w:t>Manna Gum</w:t>
      </w:r>
      <w:r>
        <w:t xml:space="preserve"> forests in these areas may be exposed to higher soil nitrogen and moisture levels than other areas in south-west Victoria.</w:t>
      </w:r>
      <w:r w:rsidR="00285836">
        <w:t xml:space="preserve"> </w:t>
      </w:r>
      <w:r w:rsidR="00480B19">
        <w:t xml:space="preserve">The carrying </w:t>
      </w:r>
      <w:r>
        <w:t>capacity for the Bimbi Park/Lighthouse sites was estimated to be between 5.3</w:t>
      </w:r>
      <w:r w:rsidR="00480B19">
        <w:t xml:space="preserve"> and </w:t>
      </w:r>
      <w:r>
        <w:t xml:space="preserve">8.3 </w:t>
      </w:r>
      <w:r w:rsidR="005574FB">
        <w:t>Koala</w:t>
      </w:r>
      <w:r>
        <w:t>s/ha, although these estimates had quite poor precision.</w:t>
      </w:r>
      <w:r w:rsidR="00285836">
        <w:t xml:space="preserve"> </w:t>
      </w:r>
      <w:r>
        <w:t xml:space="preserve">Nevertheless, it appears that when </w:t>
      </w:r>
      <w:r w:rsidR="005574FB">
        <w:t>Koala</w:t>
      </w:r>
      <w:r>
        <w:t xml:space="preserve"> populations dropped below these thresholds, both average canopy cover increased (</w:t>
      </w:r>
      <w:r w:rsidR="007B0211">
        <w:t>Fig. </w:t>
      </w:r>
      <w:r w:rsidR="00D95DEB">
        <w:t>4</w:t>
      </w:r>
      <w:r>
        <w:t>) and canopy defoliation levels decreased (</w:t>
      </w:r>
      <w:r w:rsidR="007B0211">
        <w:t>Fig. </w:t>
      </w:r>
      <w:r w:rsidR="00FC1164">
        <w:t>10</w:t>
      </w:r>
      <w:r>
        <w:t>), at least at some sites.</w:t>
      </w:r>
      <w:r w:rsidR="00285836">
        <w:t xml:space="preserve"> </w:t>
      </w:r>
      <w:r>
        <w:t xml:space="preserve">Hence, for sites such as Bimbi Park, a carrying capacity estimate of 5 </w:t>
      </w:r>
      <w:r w:rsidR="005574FB">
        <w:t>Koala</w:t>
      </w:r>
      <w:r>
        <w:t xml:space="preserve">s/ha would appear to be a useful target to guide management interventions of </w:t>
      </w:r>
      <w:r w:rsidR="005574FB">
        <w:t>Koala</w:t>
      </w:r>
      <w:r>
        <w:t>s.</w:t>
      </w:r>
      <w:r w:rsidR="00D95DEB">
        <w:t xml:space="preserve"> Although modelling has identified likely maximum Koala densities that are sustainable for Cape Otway Manna Gum woodlands, lower densities than those identified may be required to enhance recovery of trees exposed to repeated defoliation</w:t>
      </w:r>
      <w:r w:rsidR="006303E7">
        <w:t xml:space="preserve"> (i.e. until trees recommence flowering)</w:t>
      </w:r>
      <w:r w:rsidR="00D95DEB">
        <w:t>.</w:t>
      </w:r>
      <w:r w:rsidR="00285836">
        <w:t xml:space="preserve"> </w:t>
      </w:r>
      <w:r>
        <w:t xml:space="preserve">For </w:t>
      </w:r>
      <w:r w:rsidR="00FF1DB9">
        <w:t>Manna Gum</w:t>
      </w:r>
      <w:r>
        <w:t xml:space="preserve"> forests elsewhere, the critical threshold density </w:t>
      </w:r>
      <w:r w:rsidR="00480B19">
        <w:t xml:space="preserve">at which </w:t>
      </w:r>
      <w:r>
        <w:t xml:space="preserve">canopy defoliation levels increased </w:t>
      </w:r>
      <w:r w:rsidRPr="006303E7">
        <w:t xml:space="preserve">to </w:t>
      </w:r>
      <w:r w:rsidR="00480B19" w:rsidRPr="006303E7">
        <w:t>&gt;</w:t>
      </w:r>
      <w:r w:rsidR="006303E7" w:rsidRPr="006303E7">
        <w:t>0.</w:t>
      </w:r>
      <w:r w:rsidRPr="006303E7">
        <w:t xml:space="preserve">60 </w:t>
      </w:r>
      <w:r>
        <w:t xml:space="preserve">was 1.64 </w:t>
      </w:r>
      <w:r w:rsidR="005574FB">
        <w:t>Koala</w:t>
      </w:r>
      <w:r>
        <w:t>s/ha.</w:t>
      </w:r>
      <w:r w:rsidR="00285836">
        <w:t xml:space="preserve"> </w:t>
      </w:r>
      <w:r>
        <w:t xml:space="preserve">Hence, for these areas, a suitable threshold to guide intervention would be 0.90 </w:t>
      </w:r>
      <w:r w:rsidR="005574FB">
        <w:t>Koala</w:t>
      </w:r>
      <w:r>
        <w:t>s/ha</w:t>
      </w:r>
      <w:r w:rsidR="00480B19">
        <w:t xml:space="preserve"> in order </w:t>
      </w:r>
      <w:r>
        <w:t xml:space="preserve">to reduce canopy defoliation levels </w:t>
      </w:r>
      <w:r w:rsidR="00480B19">
        <w:t xml:space="preserve">to </w:t>
      </w:r>
      <w:r w:rsidR="00480B19" w:rsidRPr="006303E7">
        <w:t>&lt;</w:t>
      </w:r>
      <w:r w:rsidR="006303E7" w:rsidRPr="006303E7">
        <w:t>0.</w:t>
      </w:r>
      <w:r w:rsidRPr="006303E7">
        <w:t>40.</w:t>
      </w:r>
      <w:r w:rsidR="00285836" w:rsidRPr="006303E7">
        <w:t xml:space="preserve"> </w:t>
      </w:r>
      <w:r w:rsidRPr="006303E7">
        <w:t>Interestingly</w:t>
      </w:r>
      <w:r>
        <w:t xml:space="preserve">, retrospective application of these rules of thumb for the </w:t>
      </w:r>
      <w:r w:rsidR="005574FB">
        <w:t>Koala</w:t>
      </w:r>
      <w:r>
        <w:t xml:space="preserve"> population at </w:t>
      </w:r>
      <w:r w:rsidR="00FE6918">
        <w:t>Mt Eccles National Park</w:t>
      </w:r>
      <w:r>
        <w:t xml:space="preserve"> would have indicated that no management would have occurred in 2004, at the start of the sterilisation program</w:t>
      </w:r>
      <w:r w:rsidR="00480B19">
        <w:t>,</w:t>
      </w:r>
      <w:r>
        <w:t xml:space="preserve"> </w:t>
      </w:r>
      <w:r w:rsidR="00480B19">
        <w:t xml:space="preserve">because </w:t>
      </w:r>
      <w:r>
        <w:t>canopy defoliation levels were low</w:t>
      </w:r>
      <w:r w:rsidR="00480B19">
        <w:t xml:space="preserve"> </w:t>
      </w:r>
      <w:r w:rsidR="00480B19" w:rsidRPr="006303E7">
        <w:t>(~</w:t>
      </w:r>
      <w:r w:rsidR="006303E7" w:rsidRPr="006303E7">
        <w:t>0.</w:t>
      </w:r>
      <w:r w:rsidRPr="006303E7">
        <w:t>23</w:t>
      </w:r>
      <w:r w:rsidR="00480B19" w:rsidRPr="006303E7">
        <w:t>)</w:t>
      </w:r>
      <w:r w:rsidRPr="006303E7">
        <w:t>.</w:t>
      </w:r>
      <w:r w:rsidR="00285836" w:rsidRPr="006303E7">
        <w:t xml:space="preserve"> </w:t>
      </w:r>
      <w:r>
        <w:t>Despite intensive management of this population, canopy defoliation levels continued to rise</w:t>
      </w:r>
      <w:r w:rsidR="00480B19">
        <w:t>,</w:t>
      </w:r>
      <w:r>
        <w:t xml:space="preserve"> reaching </w:t>
      </w:r>
      <w:r w:rsidR="006303E7" w:rsidRPr="006303E7">
        <w:t>0.</w:t>
      </w:r>
      <w:r w:rsidRPr="006303E7">
        <w:t>57 in 2012</w:t>
      </w:r>
      <w:r w:rsidR="00480B19">
        <w:t>,</w:t>
      </w:r>
      <w:r>
        <w:t xml:space="preserve"> when the </w:t>
      </w:r>
      <w:r w:rsidR="005574FB">
        <w:t>Koala</w:t>
      </w:r>
      <w:r>
        <w:t xml:space="preserve"> population was 0.79/ha</w:t>
      </w:r>
      <w:r w:rsidR="00480B19">
        <w:t>,</w:t>
      </w:r>
      <w:r>
        <w:t xml:space="preserve"> before showing signs of recovery in 2014 (</w:t>
      </w:r>
      <w:r w:rsidR="007B0211">
        <w:t>Fig. </w:t>
      </w:r>
      <w:r w:rsidR="00FC1164">
        <w:t>12</w:t>
      </w:r>
      <w:r>
        <w:t>).</w:t>
      </w:r>
      <w:r w:rsidR="00285836">
        <w:t xml:space="preserve"> </w:t>
      </w:r>
      <w:r>
        <w:t>However, canopy defoliation levels never entered the red zone</w:t>
      </w:r>
      <w:r w:rsidR="00480B19">
        <w:t>,</w:t>
      </w:r>
      <w:r>
        <w:t xml:space="preserve"> suggesting the 0.9 </w:t>
      </w:r>
      <w:r w:rsidR="00C54AC1">
        <w:t>Koalas/ha</w:t>
      </w:r>
      <w:r>
        <w:t xml:space="preserve"> target for </w:t>
      </w:r>
      <w:r w:rsidR="005574FB">
        <w:t>Koala</w:t>
      </w:r>
      <w:r>
        <w:t xml:space="preserve"> populations may be sustainable.</w:t>
      </w:r>
      <w:r w:rsidR="00285836">
        <w:t xml:space="preserve"> </w:t>
      </w:r>
      <w:r>
        <w:t>Whether this proves to be the case</w:t>
      </w:r>
      <w:r w:rsidR="00480B19">
        <w:t>, however,</w:t>
      </w:r>
      <w:r>
        <w:t xml:space="preserve"> will have to await further monitoring of this population.</w:t>
      </w:r>
    </w:p>
    <w:p w:rsidR="00C866BC" w:rsidRDefault="00C866BC" w:rsidP="00C866BC"/>
    <w:p w:rsidR="00C866BC" w:rsidRDefault="006303E7" w:rsidP="00C866BC">
      <w:pPr>
        <w:keepNext/>
        <w:jc w:val="center"/>
      </w:pPr>
      <w:r>
        <w:rPr>
          <w:noProof/>
          <w:lang w:eastAsia="en-AU"/>
        </w:rPr>
        <w:lastRenderedPageBreak/>
        <w:drawing>
          <wp:inline distT="0" distB="0" distL="0" distR="0">
            <wp:extent cx="5455745" cy="489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t="10260"/>
                    <a:stretch/>
                  </pic:blipFill>
                  <pic:spPr bwMode="auto">
                    <a:xfrm>
                      <a:off x="0" y="0"/>
                      <a:ext cx="5455745" cy="4896000"/>
                    </a:xfrm>
                    <a:prstGeom prst="rect">
                      <a:avLst/>
                    </a:prstGeom>
                    <a:noFill/>
                    <a:ln>
                      <a:noFill/>
                    </a:ln>
                    <a:extLst>
                      <a:ext uri="{53640926-AAD7-44D8-BBD7-CCE9431645EC}">
                        <a14:shadowObscured xmlns:a14="http://schemas.microsoft.com/office/drawing/2010/main"/>
                      </a:ext>
                    </a:extLst>
                  </pic:spPr>
                </pic:pic>
              </a:graphicData>
            </a:graphic>
          </wp:inline>
        </w:drawing>
      </w:r>
    </w:p>
    <w:p w:rsidR="00C866BC" w:rsidRDefault="00C866BC" w:rsidP="006850F1">
      <w:pPr>
        <w:pStyle w:val="ARIERCaption-Figure"/>
      </w:pPr>
      <w:bookmarkStart w:id="59" w:name="_Toc328568544"/>
      <w:r w:rsidRPr="004E3C2C">
        <w:t xml:space="preserve">Figure </w:t>
      </w:r>
      <w:r w:rsidR="00FC1164">
        <w:t>12</w:t>
      </w:r>
      <w:r w:rsidRPr="004E3C2C">
        <w:t>.</w:t>
      </w:r>
      <w:r w:rsidR="00285836">
        <w:t xml:space="preserve"> </w:t>
      </w:r>
      <w:r w:rsidRPr="004E3C2C">
        <w:t xml:space="preserve">Retrospective application of the habitat condition triggers applied to </w:t>
      </w:r>
      <w:r w:rsidR="00FF1DB9">
        <w:t>Manna Gum</w:t>
      </w:r>
      <w:r w:rsidRPr="004E3C2C">
        <w:t xml:space="preserve"> </w:t>
      </w:r>
      <w:r w:rsidR="006303E7">
        <w:t>canopy</w:t>
      </w:r>
      <w:r w:rsidRPr="004E3C2C">
        <w:t xml:space="preserve"> defoliation levels at </w:t>
      </w:r>
      <w:r w:rsidR="00FE6918">
        <w:t>Mt Eccles National Park</w:t>
      </w:r>
      <w:r w:rsidRPr="004E3C2C">
        <w:t>.</w:t>
      </w:r>
      <w:r w:rsidR="00285836">
        <w:t xml:space="preserve"> </w:t>
      </w:r>
      <w:r w:rsidRPr="004E3C2C">
        <w:t>Koala interventions (density reductions) would occur when forest defoliation levels (green line and points) exceed either the orange (suggested intervention) or red (required intervention) horizontal dashed lines.</w:t>
      </w:r>
      <w:bookmarkEnd w:id="59"/>
    </w:p>
    <w:p w:rsidR="00606707" w:rsidRPr="00B75952" w:rsidRDefault="00606707" w:rsidP="003B1492">
      <w:pPr>
        <w:pStyle w:val="ARIERHA"/>
        <w:spacing w:after="480"/>
      </w:pPr>
      <w:r w:rsidRPr="00B75952">
        <w:br w:type="page"/>
      </w:r>
      <w:bookmarkStart w:id="60" w:name="_Toc286018775"/>
      <w:bookmarkStart w:id="61" w:name="_Toc455406134"/>
      <w:r w:rsidRPr="00B75952">
        <w:lastRenderedPageBreak/>
        <w:t>4</w:t>
      </w:r>
      <w:r w:rsidRPr="00B75952">
        <w:tab/>
      </w:r>
      <w:bookmarkStart w:id="62" w:name="_Toc409798435"/>
      <w:r w:rsidRPr="00B75952">
        <w:t>Discussion</w:t>
      </w:r>
      <w:bookmarkEnd w:id="38"/>
      <w:bookmarkEnd w:id="60"/>
      <w:bookmarkEnd w:id="61"/>
      <w:bookmarkEnd w:id="62"/>
    </w:p>
    <w:p w:rsidR="00C866BC" w:rsidRDefault="00C866BC" w:rsidP="00F6205D">
      <w:pPr>
        <w:pStyle w:val="ARIERBody"/>
      </w:pPr>
      <w:r>
        <w:t xml:space="preserve">An index of ‘habitat health’ for a forest should be based on the potential effects of disturbances on the long-term dynamics of the forest ecosystem </w:t>
      </w:r>
      <w:r>
        <w:fldChar w:fldCharType="begin"/>
      </w:r>
      <w:r>
        <w:instrText xml:space="preserve"> ADDIN ZOTERO_ITEM CSL_CITATION {"citationID":"2fvk03ouig","properties":{"formattedCitation":"{\\rtf (Forsyth {\\i{}et al.} 2015)}","plainCitation":"(Forsyth et al. 2015)"},"citationItems":[{"id":1451,"uris":["http://zotero.org/users/634364/items/5TK6EQD6"],"uri":["http://zotero.org/users/634364/items/5TK6EQD6"],"itemData":{"id":1451,"type":"article-journal","title":"Century-scale effects of invasive deer and rodents on the dynamics of forests growing on soils of contrasting fertility","container-title":"Ecological Monographs","page":"157-180","volume":"85","issue":"2","source":"CrossRef","DOI":"10.1890/14-0389.1","ISSN":"0012-9615","language":"en","author":[{"family":"Forsyth","given":"David M."},{"family":"Wilson","given":"Deborah J."},{"family":"Easdale","given":"Tomás A."},{"family":"Kunstler","given":"Georges"},{"family":"Canham","given":"Charles D."},{"family":"Ruscoe","given":"Wendy A."},{"family":"Wright","given":"Elaine F."},{"family":"Murphy","given":"Lora"},{"family":"Gormley","given":"Andrew M."},{"family":"Gaxiola","given":"Aurora"},{"family":"Coomes","given":"David A."}],"issued":{"date-parts":[["2015",5]]}}}],"schema":"https://github.com/citation-style-language/schema/raw/master/csl-citation.json"} </w:instrText>
      </w:r>
      <w:r>
        <w:fldChar w:fldCharType="separate"/>
      </w:r>
      <w:r w:rsidRPr="00C83407">
        <w:t xml:space="preserve">(Forsyth </w:t>
      </w:r>
      <w:r w:rsidR="008C4522" w:rsidRPr="006850F1">
        <w:rPr>
          <w:iCs/>
        </w:rPr>
        <w:t>et al.</w:t>
      </w:r>
      <w:r w:rsidRPr="00C83407">
        <w:t xml:space="preserve"> 2015)</w:t>
      </w:r>
      <w:r>
        <w:fldChar w:fldCharType="end"/>
      </w:r>
      <w:r>
        <w:t>.</w:t>
      </w:r>
      <w:r w:rsidR="00285836">
        <w:t xml:space="preserve"> </w:t>
      </w:r>
      <w:r>
        <w:t>However, the impacts of browsing herbivores on tree dynamics are particularly difficult to predict due to tree longevity</w:t>
      </w:r>
      <w:r w:rsidR="00F200F1">
        <w:t xml:space="preserve"> and</w:t>
      </w:r>
      <w:r>
        <w:t xml:space="preserve"> the effects of </w:t>
      </w:r>
      <w:r w:rsidR="00F200F1">
        <w:t xml:space="preserve">potential </w:t>
      </w:r>
      <w:r>
        <w:t>disturbances such as drought, fire, changed nutrient regimes</w:t>
      </w:r>
      <w:r w:rsidR="00F200F1">
        <w:t>,</w:t>
      </w:r>
      <w:r>
        <w:t xml:space="preserve"> and disease.</w:t>
      </w:r>
      <w:r w:rsidR="00285836">
        <w:t xml:space="preserve"> </w:t>
      </w:r>
      <w:r>
        <w:t xml:space="preserve">The habitat condition trigger </w:t>
      </w:r>
      <w:r w:rsidR="00F200F1">
        <w:t xml:space="preserve">classification described </w:t>
      </w:r>
      <w:r>
        <w:t xml:space="preserve">here for eucalypt forests subject to </w:t>
      </w:r>
      <w:proofErr w:type="spellStart"/>
      <w:r>
        <w:t>overbrowsing</w:t>
      </w:r>
      <w:proofErr w:type="spellEnd"/>
      <w:r>
        <w:t xml:space="preserve"> by </w:t>
      </w:r>
      <w:r w:rsidR="005574FB">
        <w:t>Koala</w:t>
      </w:r>
      <w:r>
        <w:t xml:space="preserve">s was developed to provide an </w:t>
      </w:r>
      <w:r w:rsidR="00F200F1">
        <w:t>‘</w:t>
      </w:r>
      <w:r>
        <w:t>early warning system</w:t>
      </w:r>
      <w:r w:rsidR="00F200F1">
        <w:t>’</w:t>
      </w:r>
      <w:r>
        <w:t xml:space="preserve"> for managers </w:t>
      </w:r>
      <w:r w:rsidR="00F200F1">
        <w:t xml:space="preserve">in order </w:t>
      </w:r>
      <w:r>
        <w:t xml:space="preserve">to avoid severe canopy defoliation and subsequent forest degradation and death of </w:t>
      </w:r>
      <w:r w:rsidR="005574FB">
        <w:t>Koala</w:t>
      </w:r>
      <w:r>
        <w:t>s.</w:t>
      </w:r>
      <w:r w:rsidR="00285836">
        <w:t xml:space="preserve"> </w:t>
      </w:r>
      <w:r>
        <w:t>Th</w:t>
      </w:r>
      <w:r w:rsidR="00F200F1">
        <w:t>is system can be used to assess</w:t>
      </w:r>
      <w:r>
        <w:t xml:space="preserve"> canopy health at two scales</w:t>
      </w:r>
      <w:r w:rsidR="00F200F1">
        <w:t>:</w:t>
      </w:r>
      <w:r>
        <w:t xml:space="preserve"> the individual tree scale (</w:t>
      </w:r>
      <w:r w:rsidR="00D95DEB">
        <w:t>foliar</w:t>
      </w:r>
      <w:r>
        <w:t xml:space="preserve"> </w:t>
      </w:r>
      <w:r w:rsidR="00D95DEB">
        <w:t>cover</w:t>
      </w:r>
      <w:r>
        <w:t xml:space="preserve"> threshold) and the tree population (forest) scale (canopy defoliation level).</w:t>
      </w:r>
      <w:r w:rsidR="00285836">
        <w:t xml:space="preserve"> </w:t>
      </w:r>
      <w:r>
        <w:t xml:space="preserve">Critical levels for </w:t>
      </w:r>
      <w:r w:rsidR="00F200F1">
        <w:t xml:space="preserve">each of </w:t>
      </w:r>
      <w:r>
        <w:t>these measures were based on an analysis of both historical and newly collected data.</w:t>
      </w:r>
      <w:r w:rsidR="00285836">
        <w:t xml:space="preserve"> </w:t>
      </w:r>
      <w:r>
        <w:t xml:space="preserve">While the </w:t>
      </w:r>
      <w:r w:rsidR="00D95DEB">
        <w:t>foliar cover</w:t>
      </w:r>
      <w:r>
        <w:t xml:space="preserve"> threshold developed for individual trees was based on large sample of tagged trees over a 10-year period, </w:t>
      </w:r>
      <w:r w:rsidR="00F200F1">
        <w:t xml:space="preserve">the </w:t>
      </w:r>
      <w:r>
        <w:t xml:space="preserve">measures of </w:t>
      </w:r>
      <w:r w:rsidR="00D95DEB">
        <w:t xml:space="preserve">canopy </w:t>
      </w:r>
      <w:r>
        <w:t xml:space="preserve">defoliation levels were based on a single cross-sectional survey </w:t>
      </w:r>
      <w:r w:rsidR="00F200F1">
        <w:t xml:space="preserve">of </w:t>
      </w:r>
      <w:r>
        <w:t>a limited number of sites.</w:t>
      </w:r>
      <w:r w:rsidR="00285836">
        <w:t xml:space="preserve"> </w:t>
      </w:r>
      <w:r>
        <w:t xml:space="preserve">The relationship between canopy defoliation levels and </w:t>
      </w:r>
      <w:r w:rsidR="005574FB">
        <w:t>Koala</w:t>
      </w:r>
      <w:r>
        <w:t xml:space="preserve"> </w:t>
      </w:r>
      <w:r w:rsidR="00F200F1">
        <w:t xml:space="preserve">density </w:t>
      </w:r>
      <w:r>
        <w:t xml:space="preserve">developed from these data </w:t>
      </w:r>
      <w:r w:rsidR="00F200F1">
        <w:t xml:space="preserve">is </w:t>
      </w:r>
      <w:r>
        <w:t>thus based on a number of assumptions.</w:t>
      </w:r>
      <w:r w:rsidR="00285836">
        <w:t xml:space="preserve"> </w:t>
      </w:r>
      <w:r>
        <w:t xml:space="preserve">The main assumption is that </w:t>
      </w:r>
      <w:r w:rsidR="005574FB">
        <w:t>Koala</w:t>
      </w:r>
      <w:r>
        <w:t xml:space="preserve"> </w:t>
      </w:r>
      <w:r w:rsidR="00F200F1">
        <w:t xml:space="preserve">density </w:t>
      </w:r>
      <w:r>
        <w:t xml:space="preserve">and canopy defoliation level </w:t>
      </w:r>
      <w:r w:rsidR="00F200F1">
        <w:t xml:space="preserve">have been </w:t>
      </w:r>
      <w:r>
        <w:t>sampled from the same point in their respective population cycles.</w:t>
      </w:r>
      <w:r w:rsidR="00285836">
        <w:t xml:space="preserve"> </w:t>
      </w:r>
      <w:r>
        <w:t xml:space="preserve">An example of where this may not be </w:t>
      </w:r>
      <w:r w:rsidR="00F200F1">
        <w:t xml:space="preserve">the case </w:t>
      </w:r>
      <w:r>
        <w:t xml:space="preserve">is when </w:t>
      </w:r>
      <w:r w:rsidR="005574FB">
        <w:t>Koala</w:t>
      </w:r>
      <w:r>
        <w:t>s have caused high defoliation levels at one site and subsequently declined in abundance</w:t>
      </w:r>
      <w:r w:rsidR="00F200F1">
        <w:t>,</w:t>
      </w:r>
      <w:r>
        <w:t xml:space="preserve"> while at another site high defoliation levels </w:t>
      </w:r>
      <w:r w:rsidR="00BF6603">
        <w:t>are associated with</w:t>
      </w:r>
      <w:r>
        <w:t xml:space="preserve"> </w:t>
      </w:r>
      <w:r w:rsidR="005574FB">
        <w:t>Koala</w:t>
      </w:r>
      <w:r>
        <w:t>s still in their increase phase.</w:t>
      </w:r>
      <w:r w:rsidR="00285836">
        <w:t xml:space="preserve"> </w:t>
      </w:r>
      <w:r>
        <w:t xml:space="preserve">If </w:t>
      </w:r>
      <w:r w:rsidR="005574FB">
        <w:t>Koala</w:t>
      </w:r>
      <w:r>
        <w:t xml:space="preserve"> densities </w:t>
      </w:r>
      <w:r w:rsidR="00F91CCD">
        <w:t xml:space="preserve">have </w:t>
      </w:r>
      <w:r>
        <w:t xml:space="preserve">already declined in forests that still </w:t>
      </w:r>
      <w:r w:rsidR="00F91CCD">
        <w:t xml:space="preserve">have </w:t>
      </w:r>
      <w:r>
        <w:t xml:space="preserve">high defoliation levels when they </w:t>
      </w:r>
      <w:r w:rsidR="00F91CCD">
        <w:t xml:space="preserve">are </w:t>
      </w:r>
      <w:r>
        <w:t xml:space="preserve">sampled, then this would mean that our </w:t>
      </w:r>
      <w:r w:rsidR="0021267C">
        <w:t xml:space="preserve">one-off </w:t>
      </w:r>
      <w:r>
        <w:t>survey may have overestimated the slope of the</w:t>
      </w:r>
      <w:r w:rsidR="00F91CCD">
        <w:t xml:space="preserve"> </w:t>
      </w:r>
      <w:r>
        <w:t xml:space="preserve">relationship between </w:t>
      </w:r>
      <w:r w:rsidR="00A4160B">
        <w:t>Manna Gum</w:t>
      </w:r>
      <w:r>
        <w:t xml:space="preserve"> defoliation levels</w:t>
      </w:r>
      <w:r w:rsidR="0021267C">
        <w:t xml:space="preserve"> and Koala densities</w:t>
      </w:r>
      <w:r>
        <w:t>.</w:t>
      </w:r>
      <w:r w:rsidR="00285836">
        <w:t xml:space="preserve"> </w:t>
      </w:r>
      <w:r>
        <w:t>This is a weakness of cross-sectional surveys</w:t>
      </w:r>
      <w:r w:rsidR="0021267C">
        <w:t>—they do not indicate the</w:t>
      </w:r>
      <w:r>
        <w:t xml:space="preserve"> stage </w:t>
      </w:r>
      <w:r w:rsidR="0021267C">
        <w:t xml:space="preserve">of </w:t>
      </w:r>
      <w:r>
        <w:t>the herbivore</w:t>
      </w:r>
      <w:r w:rsidR="0021267C">
        <w:t>–</w:t>
      </w:r>
      <w:r>
        <w:t>resource cycle.</w:t>
      </w:r>
      <w:r w:rsidR="00285836">
        <w:t xml:space="preserve"> </w:t>
      </w:r>
      <w:r>
        <w:t>Only repeated surveys at the same sites can resolve this.</w:t>
      </w:r>
      <w:r w:rsidR="00285836">
        <w:t xml:space="preserve"> </w:t>
      </w:r>
      <w:r>
        <w:t>We therefore recommend that a number of these sites be sampled periodically to determine whether the relationships identified in this report hold over the longer term.</w:t>
      </w:r>
    </w:p>
    <w:p w:rsidR="00285836" w:rsidRDefault="00C866BC" w:rsidP="00F6205D">
      <w:pPr>
        <w:pStyle w:val="ARIERBody"/>
      </w:pPr>
      <w:r>
        <w:t xml:space="preserve">The estimation of </w:t>
      </w:r>
      <w:r w:rsidR="0021267C">
        <w:t xml:space="preserve">the </w:t>
      </w:r>
      <w:r>
        <w:t xml:space="preserve">carrying capacity </w:t>
      </w:r>
      <w:r w:rsidR="0021267C">
        <w:t xml:space="preserve">of the </w:t>
      </w:r>
      <w:r w:rsidR="005574FB">
        <w:t>Koala</w:t>
      </w:r>
      <w:r w:rsidR="0021267C">
        <w:t xml:space="preserve"> habitat</w:t>
      </w:r>
      <w:r>
        <w:t xml:space="preserve"> at Cape Otway was </w:t>
      </w:r>
      <w:r w:rsidR="0021267C">
        <w:t xml:space="preserve">partly </w:t>
      </w:r>
      <w:r>
        <w:t xml:space="preserve">based on analysis </w:t>
      </w:r>
      <w:r w:rsidR="00E66858">
        <w:t xml:space="preserve">of data </w:t>
      </w:r>
      <w:r>
        <w:t xml:space="preserve">from a small number of sites </w:t>
      </w:r>
      <w:r w:rsidR="00E66858">
        <w:t xml:space="preserve">distributed over </w:t>
      </w:r>
      <w:r>
        <w:t xml:space="preserve">a limited area of private land </w:t>
      </w:r>
      <w:r w:rsidR="00E66858">
        <w:t>(</w:t>
      </w:r>
      <w:r>
        <w:t>where most of the canopy degradation problems have occurred</w:t>
      </w:r>
      <w:r w:rsidR="00E66858">
        <w:t>)</w:t>
      </w:r>
      <w:r>
        <w:t>.</w:t>
      </w:r>
      <w:r w:rsidR="00285836">
        <w:t xml:space="preserve"> </w:t>
      </w:r>
      <w:r>
        <w:t xml:space="preserve">The </w:t>
      </w:r>
      <w:r w:rsidR="00E66858">
        <w:t xml:space="preserve">short duration </w:t>
      </w:r>
      <w:r>
        <w:t>of the time series of observations for these areas (</w:t>
      </w:r>
      <w:r w:rsidR="00E66858">
        <w:t>8 </w:t>
      </w:r>
      <w:r>
        <w:t xml:space="preserve">years) </w:t>
      </w:r>
      <w:r w:rsidR="00E66858">
        <w:t>means that the</w:t>
      </w:r>
      <w:r>
        <w:t xml:space="preserve"> estimates of carrying capacity </w:t>
      </w:r>
      <w:r w:rsidR="00E66858">
        <w:t xml:space="preserve">have </w:t>
      </w:r>
      <w:r>
        <w:t>fairly low precision.</w:t>
      </w:r>
      <w:r w:rsidR="00285836">
        <w:t xml:space="preserve"> </w:t>
      </w:r>
      <w:r>
        <w:t xml:space="preserve">In addition, </w:t>
      </w:r>
      <w:r w:rsidR="00E66858">
        <w:t>it is possible</w:t>
      </w:r>
      <w:r>
        <w:t xml:space="preserve"> that the trajectories </w:t>
      </w:r>
      <w:r w:rsidR="00E66858">
        <w:t xml:space="preserve">for the </w:t>
      </w:r>
      <w:r w:rsidR="005574FB">
        <w:t>Koala</w:t>
      </w:r>
      <w:r>
        <w:t xml:space="preserve"> populations and </w:t>
      </w:r>
      <w:r w:rsidR="00A4160B">
        <w:t>Manna Gum</w:t>
      </w:r>
      <w:r>
        <w:t xml:space="preserve">s around Bimbi </w:t>
      </w:r>
      <w:r w:rsidR="00E66858">
        <w:t>P</w:t>
      </w:r>
      <w:r>
        <w:t xml:space="preserve">ark may not be representative of other areas of the </w:t>
      </w:r>
      <w:r w:rsidR="00A4160B">
        <w:t>Manna Gum</w:t>
      </w:r>
      <w:r>
        <w:t xml:space="preserve"> woodland at Cape Otway.</w:t>
      </w:r>
      <w:r w:rsidR="00285836">
        <w:t xml:space="preserve"> </w:t>
      </w:r>
      <w:r>
        <w:t xml:space="preserve">While other areas were sampled, </w:t>
      </w:r>
      <w:r w:rsidR="00E66858">
        <w:t>this was not done</w:t>
      </w:r>
      <w:r>
        <w:t xml:space="preserve"> prior to the collapse of canopy cover and </w:t>
      </w:r>
      <w:r w:rsidR="005574FB">
        <w:t>Koala</w:t>
      </w:r>
      <w:r>
        <w:t xml:space="preserve"> populations</w:t>
      </w:r>
      <w:r w:rsidR="00E66858">
        <w:t>;</w:t>
      </w:r>
      <w:r>
        <w:t xml:space="preserve"> hence, </w:t>
      </w:r>
      <w:r w:rsidR="00E66858">
        <w:t xml:space="preserve">that data was </w:t>
      </w:r>
      <w:r>
        <w:t xml:space="preserve">unsuitable for analysis using the methods </w:t>
      </w:r>
      <w:r w:rsidR="00E66858">
        <w:t xml:space="preserve">applied </w:t>
      </w:r>
      <w:r>
        <w:t xml:space="preserve">in this </w:t>
      </w:r>
      <w:r w:rsidR="00E66858">
        <w:t>study</w:t>
      </w:r>
      <w:r>
        <w:t>.</w:t>
      </w:r>
      <w:r w:rsidR="00285836">
        <w:t xml:space="preserve"> </w:t>
      </w:r>
      <w:r>
        <w:t xml:space="preserve">While some of these areas have subsequently recovered, </w:t>
      </w:r>
      <w:r w:rsidR="00E66858">
        <w:t>in other areas there has been</w:t>
      </w:r>
      <w:r>
        <w:t xml:space="preserve"> local extinction of </w:t>
      </w:r>
      <w:r w:rsidR="005574FB">
        <w:t>Koala</w:t>
      </w:r>
      <w:r>
        <w:t xml:space="preserve">s and the widespread death of </w:t>
      </w:r>
      <w:r w:rsidR="00A4160B">
        <w:t>Manna Gum</w:t>
      </w:r>
      <w:r>
        <w:t xml:space="preserve"> trees.</w:t>
      </w:r>
      <w:r w:rsidR="00285836">
        <w:t xml:space="preserve"> </w:t>
      </w:r>
      <w:r>
        <w:t xml:space="preserve">We therefore recommend that a number of </w:t>
      </w:r>
      <w:r w:rsidR="00E66858">
        <w:t xml:space="preserve">sites </w:t>
      </w:r>
      <w:r>
        <w:t xml:space="preserve">of extant </w:t>
      </w:r>
      <w:r w:rsidR="00A4160B">
        <w:t>Manna Gum</w:t>
      </w:r>
      <w:r>
        <w:t xml:space="preserve"> forest in these areas be subject to ongoing monitoring</w:t>
      </w:r>
      <w:r w:rsidR="00E66858">
        <w:t xml:space="preserve"> (</w:t>
      </w:r>
      <w:r>
        <w:t>using the methods outlined in this report</w:t>
      </w:r>
      <w:r w:rsidR="00E66858">
        <w:t>) in order</w:t>
      </w:r>
      <w:r>
        <w:t xml:space="preserve"> to</w:t>
      </w:r>
      <w:r w:rsidR="00611627">
        <w:t xml:space="preserve"> more accurately </w:t>
      </w:r>
      <w:r>
        <w:t xml:space="preserve">determine the future trajectories of both </w:t>
      </w:r>
      <w:r w:rsidR="005574FB">
        <w:t>Koala</w:t>
      </w:r>
      <w:r>
        <w:t xml:space="preserve"> populations and </w:t>
      </w:r>
      <w:r w:rsidR="00A4160B">
        <w:t>Manna Gum</w:t>
      </w:r>
      <w:r>
        <w:t xml:space="preserve"> forests.</w:t>
      </w:r>
    </w:p>
    <w:p w:rsidR="00C866BC" w:rsidRPr="00B75952" w:rsidRDefault="00C866BC" w:rsidP="00F6205D">
      <w:pPr>
        <w:pStyle w:val="ARIERBody"/>
      </w:pPr>
      <w:r>
        <w:t xml:space="preserve">The analysis of the population dynamics of </w:t>
      </w:r>
      <w:r w:rsidR="005574FB">
        <w:t>Koala</w:t>
      </w:r>
      <w:r>
        <w:t xml:space="preserve">s at Cape Otway did not reveal any strong evidence </w:t>
      </w:r>
      <w:r w:rsidR="009D77BB">
        <w:t xml:space="preserve">of </w:t>
      </w:r>
      <w:proofErr w:type="spellStart"/>
      <w:r>
        <w:t>overcompensatory</w:t>
      </w:r>
      <w:proofErr w:type="spellEnd"/>
      <w:r>
        <w:t xml:space="preserve"> dynamics</w:t>
      </w:r>
      <w:r w:rsidR="0037766C">
        <w:t>,</w:t>
      </w:r>
      <w:r>
        <w:t xml:space="preserve"> even though the large declines in </w:t>
      </w:r>
      <w:r w:rsidR="005574FB">
        <w:t>Koala</w:t>
      </w:r>
      <w:r>
        <w:t xml:space="preserve"> densities observed in 2013 and 2014 are consistent with a strong density-dependent response to decreasing food resources.</w:t>
      </w:r>
      <w:r w:rsidR="00285836">
        <w:t xml:space="preserve"> </w:t>
      </w:r>
      <w:r>
        <w:t xml:space="preserve">Why </w:t>
      </w:r>
      <w:r w:rsidR="005574FB">
        <w:t>Koala</w:t>
      </w:r>
      <w:r>
        <w:t xml:space="preserve"> populations appear to </w:t>
      </w:r>
      <w:r w:rsidR="009D77BB">
        <w:t xml:space="preserve">have </w:t>
      </w:r>
      <w:r>
        <w:t>increase</w:t>
      </w:r>
      <w:r w:rsidR="009D77BB">
        <w:t>d</w:t>
      </w:r>
      <w:r>
        <w:t xml:space="preserve"> to unsustainable levels </w:t>
      </w:r>
      <w:r w:rsidR="009D77BB">
        <w:t>remains</w:t>
      </w:r>
      <w:r>
        <w:t xml:space="preserve"> a subject of some debate.</w:t>
      </w:r>
      <w:r w:rsidR="00285836">
        <w:t xml:space="preserve"> </w:t>
      </w:r>
      <w:r>
        <w:t xml:space="preserve">The </w:t>
      </w:r>
      <w:r w:rsidR="00A4160B">
        <w:t>Manna Gum</w:t>
      </w:r>
      <w:r>
        <w:t xml:space="preserve"> woodlands at Cape Otway do appear to be able to support higher densities of </w:t>
      </w:r>
      <w:r w:rsidR="005574FB">
        <w:t>Koala</w:t>
      </w:r>
      <w:r>
        <w:t xml:space="preserve">s compared </w:t>
      </w:r>
      <w:r w:rsidR="00A77556">
        <w:t xml:space="preserve">with </w:t>
      </w:r>
      <w:r>
        <w:t xml:space="preserve">other </w:t>
      </w:r>
      <w:r w:rsidR="00A4160B">
        <w:t>Manna Gum</w:t>
      </w:r>
      <w:r>
        <w:t xml:space="preserve"> forests in south-west Victoria.</w:t>
      </w:r>
      <w:r w:rsidR="00285836">
        <w:t xml:space="preserve"> </w:t>
      </w:r>
      <w:r>
        <w:t>Why this would be the case is currently unknown.</w:t>
      </w:r>
      <w:r w:rsidR="00285836">
        <w:t xml:space="preserve"> </w:t>
      </w:r>
      <w:r>
        <w:t xml:space="preserve">One factor worth investigating is that the </w:t>
      </w:r>
      <w:r w:rsidR="00A4160B">
        <w:t>Manna Gum</w:t>
      </w:r>
      <w:r>
        <w:t xml:space="preserve"> woodlands at the Cape may be exposed to higher soil moisture and nitrogen levels than other areas, perhaps due to pasture improvement activities occurring on adjacent private land.</w:t>
      </w:r>
      <w:r w:rsidR="00285836">
        <w:t xml:space="preserve"> </w:t>
      </w:r>
      <w:r>
        <w:t xml:space="preserve">Increased nitrogen and soil moisture levels have been implicated in higher defoliation levels for eucalypts by inducing trees to produce foliage that is more palatable to herbivores </w:t>
      </w:r>
      <w:r>
        <w:fldChar w:fldCharType="begin"/>
      </w:r>
      <w:r>
        <w:instrText xml:space="preserve"> ADDIN ZOTERO_ITEM CSL_CITATION {"citationID":"9YCFQU5v","properties":{"formattedCitation":"{\\rtf (Jurskis and Turner 2002; Stalenberg {\\i{}et al.} 2014)}","plainCitation":"(Jurskis and Turner 2002; Stalenberg et al. 2014)"},"citationItems":[{"id":5245,"uris":["http://zotero.org/users/634364/items/HNK8FP3P"],"uri":["http://zotero.org/users/634364/items/HNK8FP3P"],"itemData":{"id":5245,"type":"article-journal","title":"Eucalypt dieback in eastern Australia: a simple model","container-title":"Australian Forestry","page":"87-98","volume":"65","issue":"2","author":[{"family":"Jurskis","given":"V"},{"family":"Turner","given":"J"}],"issued":{"date-parts":[["2002"]]}}},{"id":1431,"uris":["http://zotero.org/users/634364/items/HET3CJWB"],"uri":["http://zotero.org/users/634364/items/HET3CJWB"],"itemData":{"id":1431,"type":"article-journal","title":"Nutritional Correlates of Koala Persistence in a Low-Density Population","container-title":"PLOS ONE","page":"e113930","volume":"9","issue":"12","source":"PLoS Journals","abstract":"It is widely postulated that nutritional factors drive bottom-up, resource-based patterns in herbivore ecology and distribution. There is, however, much controversy over the roles of different plant constituents and how these influence individual herbivores and herbivore populations. The density of koala ( Phascolarctos cinereus ) populations varies widely and many attribute population trends to variation in the nutritional quality of the eucalypt leaves of their diet, but there is little evidence to support this hypothesis. We used a nested design that involved sampling of trees at two spatial scales to investigate how leaf chemistry influences free-living koalas from a low-density population in south east New South Wales, Australia. Using koala faecal pellets as a proxy for koala visitation to trees, we found an interaction between toxins and nutrients in leaves at a small spatial scale, whereby koalas preferred trees with leaves of higher concentrations of available nitrogen but lower concentrations of sideroxylonals (secondary metabolites found exclusively in eucalypts) compared to neighbouring trees of the same species. We argue that taxonomic and phenotypic diversity is likely to be important when foraging in habitats of low nutritional quality in providing diet choice to tradeoff nutrients and toxins and minimise movement costs. Our findings suggest that immediate nutritional concerns are an important priority of folivores in low-quality habitats and imply that nutritional limitations play an important role in constraining folivore populations. We show that, with a careful experimental design, it is possible to make inferences about populations of herbivores that exist at extremely low densities and thus achieve a better understanding about how plant composition influences herbivore ecology and persistence.","DOI":"10.1371/journal.pone.0113930","ISSN":"1932-6203","journalAbbreviation":"PLOS ONE","author":[{"family":"Stalenberg","given":"Eleanor"},{"family":"Wallis","given":"Ian R."},{"family":"Cunningham","given":"Ross B."},{"family":"Allen","given":"Chris"},{"family":"Foley","given":"William J."}],"issued":{"date-parts":[["2014",12,3]]}}}],"schema":"https://github.com/citation-style-language/schema/raw/master/csl-citation.json"} </w:instrText>
      </w:r>
      <w:r>
        <w:fldChar w:fldCharType="separate"/>
      </w:r>
      <w:r w:rsidRPr="00C4325B">
        <w:rPr>
          <w:rFonts w:cs="Times New Roman"/>
          <w:szCs w:val="24"/>
        </w:rPr>
        <w:t xml:space="preserve">(Jurskis and Turner 2002; Stalenberg </w:t>
      </w:r>
      <w:r w:rsidR="008C4522" w:rsidRPr="006850F1">
        <w:rPr>
          <w:rFonts w:cs="Times New Roman"/>
          <w:iCs/>
          <w:szCs w:val="24"/>
        </w:rPr>
        <w:t>et al.</w:t>
      </w:r>
      <w:r w:rsidRPr="00C4325B">
        <w:rPr>
          <w:rFonts w:cs="Times New Roman"/>
          <w:szCs w:val="24"/>
        </w:rPr>
        <w:t xml:space="preserve"> 2014)</w:t>
      </w:r>
      <w:r>
        <w:fldChar w:fldCharType="end"/>
      </w:r>
      <w:r>
        <w:t>.</w:t>
      </w:r>
      <w:r w:rsidR="00285836">
        <w:t xml:space="preserve"> </w:t>
      </w:r>
      <w:r>
        <w:t xml:space="preserve">The increased productivity of </w:t>
      </w:r>
      <w:r w:rsidR="00A4160B">
        <w:t>Manna Gum</w:t>
      </w:r>
      <w:r>
        <w:t>s may</w:t>
      </w:r>
      <w:r w:rsidR="00A77556">
        <w:t>,</w:t>
      </w:r>
      <w:r>
        <w:t xml:space="preserve"> in turn, have induced increases in the</w:t>
      </w:r>
      <w:r w:rsidR="00285836">
        <w:t xml:space="preserve"> </w:t>
      </w:r>
      <w:r w:rsidR="005574FB">
        <w:t>Koala</w:t>
      </w:r>
      <w:r>
        <w:t xml:space="preserve"> population</w:t>
      </w:r>
      <w:r w:rsidR="00A77556">
        <w:t>,</w:t>
      </w:r>
      <w:r>
        <w:t xml:space="preserve"> leading to unsustainable browsing pressure.</w:t>
      </w:r>
      <w:r w:rsidR="00285836">
        <w:t xml:space="preserve"> </w:t>
      </w:r>
      <w:r>
        <w:t xml:space="preserve">This mechanism is consistent with the ‘paradox of enrichment’ </w:t>
      </w:r>
      <w:r>
        <w:fldChar w:fldCharType="begin"/>
      </w:r>
      <w:r>
        <w:instrText xml:space="preserve"> ADDIN ZOTERO_ITEM CSL_CITATION {"citationID":"2hp5vks2e0","properties":{"formattedCitation":"(Rosenzweig 1971)","plainCitation":"(Rosenzweig 1971)"},"citationItems":[{"id":5247,"uris":["http://zotero.org/users/634364/items/4TEIGHDZ"],"uri":["http://zotero.org/users/634364/items/4TEIGHDZ"],"itemData":{"id":5247,"type":"article-journal","title":"The paradox of enrichment","container-title":"Science","page":"385-387","volume":"171","author":[{"family":"Rosenzweig","given":"M"}],"issued":{"date-parts":[["1971"]]}}}],"schema":"https://github.com/citation-style-language/schema/raw/master/csl-citation.json"} </w:instrText>
      </w:r>
      <w:r>
        <w:fldChar w:fldCharType="separate"/>
      </w:r>
      <w:r w:rsidRPr="00172E78">
        <w:t>(Rosenzweig 1971)</w:t>
      </w:r>
      <w:r>
        <w:fldChar w:fldCharType="end"/>
      </w:r>
      <w:r w:rsidR="00A77556">
        <w:t>,</w:t>
      </w:r>
      <w:r>
        <w:t xml:space="preserve"> where</w:t>
      </w:r>
      <w:r w:rsidR="00A77556">
        <w:t>by</w:t>
      </w:r>
      <w:r>
        <w:t xml:space="preserve"> productivity increases at one trophic level lead to subsequent instability and </w:t>
      </w:r>
      <w:proofErr w:type="spellStart"/>
      <w:r>
        <w:t>overcompensatory</w:t>
      </w:r>
      <w:proofErr w:type="spellEnd"/>
      <w:r>
        <w:t xml:space="preserve"> responses in the next </w:t>
      </w:r>
      <w:r>
        <w:lastRenderedPageBreak/>
        <w:t>trophic level.</w:t>
      </w:r>
      <w:r w:rsidR="00285836">
        <w:t xml:space="preserve"> </w:t>
      </w:r>
      <w:r>
        <w:t>Whether this is actually the case will require further investigation.</w:t>
      </w:r>
      <w:r w:rsidR="00285836">
        <w:t xml:space="preserve"> </w:t>
      </w:r>
      <w:r>
        <w:t xml:space="preserve">Although the modelling conducted here has identified likely maximum </w:t>
      </w:r>
      <w:r w:rsidR="005574FB">
        <w:t>Koala</w:t>
      </w:r>
      <w:r>
        <w:t xml:space="preserve"> densities that are sustainable for Cape Otway </w:t>
      </w:r>
      <w:r w:rsidR="00A4160B">
        <w:t>Manna Gum</w:t>
      </w:r>
      <w:r>
        <w:t xml:space="preserve"> woodlands, lower densities than those identified may be required </w:t>
      </w:r>
      <w:r w:rsidR="00A77556">
        <w:t>for</w:t>
      </w:r>
      <w:r>
        <w:t xml:space="preserve"> </w:t>
      </w:r>
      <w:r w:rsidR="00A77556">
        <w:t xml:space="preserve">ensuring </w:t>
      </w:r>
      <w:r>
        <w:t xml:space="preserve">regeneration </w:t>
      </w:r>
      <w:r w:rsidR="006303E7">
        <w:t xml:space="preserve">and recommencement of flowering </w:t>
      </w:r>
      <w:r>
        <w:t>after repeated heavy defoliation of trees.</w:t>
      </w:r>
      <w:r w:rsidR="00285836">
        <w:t xml:space="preserve"> </w:t>
      </w:r>
      <w:r>
        <w:t xml:space="preserve">Studies in </w:t>
      </w:r>
      <w:r w:rsidR="00836956">
        <w:t>B</w:t>
      </w:r>
      <w:r>
        <w:t xml:space="preserve">lue </w:t>
      </w:r>
      <w:r w:rsidR="00836956">
        <w:t xml:space="preserve">Gum </w:t>
      </w:r>
      <w:r>
        <w:t xml:space="preserve">and </w:t>
      </w:r>
      <w:r w:rsidR="00A77556">
        <w:t>J</w:t>
      </w:r>
      <w:r>
        <w:t>arrah (</w:t>
      </w:r>
      <w:r w:rsidRPr="00B83512">
        <w:rPr>
          <w:i/>
        </w:rPr>
        <w:t xml:space="preserve">Eucalyptus </w:t>
      </w:r>
      <w:proofErr w:type="spellStart"/>
      <w:r w:rsidRPr="00B83512">
        <w:rPr>
          <w:i/>
        </w:rPr>
        <w:t>marginat</w:t>
      </w:r>
      <w:r>
        <w:rPr>
          <w:i/>
        </w:rPr>
        <w:t>a</w:t>
      </w:r>
      <w:proofErr w:type="spellEnd"/>
      <w:r>
        <w:t xml:space="preserve">) have indicated that repeated heavy defoliation events (chronic defoliation) may have consequences for tree recovery by impeding growth rates </w:t>
      </w:r>
      <w:r>
        <w:fldChar w:fldCharType="begin"/>
      </w:r>
      <w:r>
        <w:instrText xml:space="preserve"> ADDIN ZOTERO_ITEM CSL_CITATION {"citationID":"18246a355a","properties":{"formattedCitation":"{\\rtf (Collett and Neumann 2002; Wills {\\i{}et al.} 2004)}","plainCitation":"(Collett and Neumann 2002; Wills et al. 2004)"},"citationItems":[{"id":5271,"uris":["http://zotero.org/users/634364/items/TSCRV8IK"],"uri":["http://zotero.org/users/634364/items/TSCRV8IK"],"itemData":{"id":5271,"type":"article-journal","title":"Effects of simulated chronic defoliation in summer on growth and survival of blue gum (Eucalyptus globulus Labill) within young plantations in northern Victoria","container-title":"Australian Forestry","page":"99-106","volume":"65","issue":"2","source":"Taylor and Francis+NEJM","abstract":"The combined effects of two consecutive simulated partial and total defoliations of upper, lower and total crowns of 1.7-year- old plantings of Eucalyptus globulus during summer on height, stem basal area and volume increment are described. One hundred per cent crown defoliation suppressed height increment relative to the control treatment soon after the second defoliation, whereas the 100% lower crown defoliation boosted height growth throughout the post-defoliation period. Stem basal area increments were significantly reduced only by the 100% total crown defoliation, which also suppressed stem volume increment relative to the other treatments. None of the treatments affected tree survival. The implications of the results for eucalypt plantation managers are that populations of insect pests likely to cause total crown defoliation during summer in young E. globulus stands prior to canopy closure should be controlled at the earliest opportunity with an effective and appropriately registered insecticide. No action is required when moderate to severe defoliation is expected in either the upper or lower crowns. Moreover, pruning of lower crown branches during summer could boost height growth and accelerate canopy closure, a condition which suppresses infestations by light-seeking leaf-consuming leafblister sawflies, leaf beetles and Christmas beetles.","DOI":"10.1080/00049158.2002.10674860","ISSN":"0004-9158","author":[{"family":"Collett","given":"N. G."},{"family":"Neumann","given":"F. G."}],"issued":{"date-parts":[["2002",1,1]]}}},{"id":5269,"uris":["http://zotero.org/users/634364/items/7I3FXWWS"],"uri":["http://zotero.org/users/634364/items/7I3FXWWS"],"itemData":{"id":5269,"type":"article-journal","title":"Impact of repeated defoliation on jarrah (&lt;i&gt;Eucalyptus marginata&lt;/i&gt;) saplings","container-title":"Australian Forestry","page":"194-198","volume":"67","issue":"3","author":[{"family":"Wills","given":"A.J."},{"family":"Burbidge","given":"T.E."},{"family":"Abbott","given":"I"}],"issued":{"date-parts":[["2004"]]}}}],"schema":"https://github.com/citation-style-language/schema/raw/master/csl-citation.json"} </w:instrText>
      </w:r>
      <w:r>
        <w:fldChar w:fldCharType="separate"/>
      </w:r>
      <w:r w:rsidRPr="00B83512">
        <w:rPr>
          <w:rFonts w:cs="Times New Roman"/>
          <w:szCs w:val="24"/>
        </w:rPr>
        <w:t xml:space="preserve">(Collett and Neumann 2002; Wills </w:t>
      </w:r>
      <w:r w:rsidR="008C4522" w:rsidRPr="006850F1">
        <w:rPr>
          <w:rFonts w:cs="Times New Roman"/>
          <w:iCs/>
          <w:szCs w:val="24"/>
        </w:rPr>
        <w:t>et al.</w:t>
      </w:r>
      <w:r w:rsidRPr="00B83512">
        <w:rPr>
          <w:rFonts w:cs="Times New Roman"/>
          <w:szCs w:val="24"/>
        </w:rPr>
        <w:t xml:space="preserve"> 2004)</w:t>
      </w:r>
      <w:r>
        <w:fldChar w:fldCharType="end"/>
      </w:r>
      <w:r>
        <w:t>.</w:t>
      </w:r>
      <w:r w:rsidR="00285836">
        <w:t xml:space="preserve"> </w:t>
      </w:r>
      <w:r>
        <w:t>Longer-term monitoring of the populations</w:t>
      </w:r>
      <w:r w:rsidR="00796527">
        <w:t xml:space="preserve"> we have studied</w:t>
      </w:r>
      <w:r>
        <w:t xml:space="preserve"> will</w:t>
      </w:r>
      <w:r w:rsidR="00A77556">
        <w:t>,</w:t>
      </w:r>
      <w:r>
        <w:t xml:space="preserve"> no doubt</w:t>
      </w:r>
      <w:r w:rsidR="00A77556">
        <w:t>,</w:t>
      </w:r>
      <w:r>
        <w:t xml:space="preserve"> shed further light on the nature of the population dynamics of both </w:t>
      </w:r>
      <w:r w:rsidR="005574FB">
        <w:t>Koala</w:t>
      </w:r>
      <w:r>
        <w:t xml:space="preserve">s and </w:t>
      </w:r>
      <w:r w:rsidR="00A4160B">
        <w:t>Manna Gum</w:t>
      </w:r>
      <w:r>
        <w:t xml:space="preserve"> woodlands at Cape Otway.</w:t>
      </w:r>
    </w:p>
    <w:p w:rsidR="003B1492" w:rsidRPr="00B75952" w:rsidRDefault="00606707" w:rsidP="003B1492">
      <w:pPr>
        <w:pStyle w:val="ARIERHA"/>
        <w:spacing w:after="480"/>
      </w:pPr>
      <w:r w:rsidRPr="00B75952">
        <w:br w:type="page"/>
      </w:r>
      <w:bookmarkStart w:id="63" w:name="_Toc455406135"/>
      <w:bookmarkStart w:id="64" w:name="_Toc409798452"/>
      <w:bookmarkStart w:id="65" w:name="_Toc286018780"/>
      <w:r w:rsidR="003B1492">
        <w:lastRenderedPageBreak/>
        <w:t>5</w:t>
      </w:r>
      <w:r w:rsidR="003B1492" w:rsidRPr="00B75952">
        <w:tab/>
        <w:t>References</w:t>
      </w:r>
      <w:bookmarkEnd w:id="63"/>
    </w:p>
    <w:bookmarkEnd w:id="64"/>
    <w:bookmarkEnd w:id="65"/>
    <w:p w:rsidR="00C741C6" w:rsidRPr="00C741C6" w:rsidRDefault="00606707" w:rsidP="00C741C6">
      <w:pPr>
        <w:pStyle w:val="ARIERRefs"/>
      </w:pPr>
      <w:r w:rsidRPr="00B80D8D">
        <w:fldChar w:fldCharType="begin"/>
      </w:r>
      <w:r w:rsidRPr="00B80D8D">
        <w:instrText xml:space="preserve"> ADDIN EN.REFLIST </w:instrText>
      </w:r>
      <w:r w:rsidRPr="00B80D8D">
        <w:fldChar w:fldCharType="separate"/>
      </w:r>
      <w:bookmarkStart w:id="66" w:name="_ENREF_3"/>
      <w:r w:rsidR="00C741C6" w:rsidRPr="00C741C6">
        <w:fldChar w:fldCharType="begin"/>
      </w:r>
      <w:r w:rsidR="00C741C6" w:rsidRPr="00C741C6">
        <w:instrText xml:space="preserve"> ADDIN ZOTERO_BIBL {"custom":[]} CSL_BIBLIOGRAPHY </w:instrText>
      </w:r>
      <w:r w:rsidR="00C741C6" w:rsidRPr="00C741C6">
        <w:fldChar w:fldCharType="separate"/>
      </w:r>
      <w:r w:rsidR="00C741C6" w:rsidRPr="00C741C6">
        <w:t xml:space="preserve">Allison, P.D. (1982). Discrete-time methods for the analysis of event histories. </w:t>
      </w:r>
      <w:r w:rsidR="00C741C6" w:rsidRPr="00C741C6">
        <w:rPr>
          <w:i/>
          <w:iCs/>
        </w:rPr>
        <w:t>Sociological Methodology</w:t>
      </w:r>
      <w:r w:rsidR="00C741C6" w:rsidRPr="00C741C6">
        <w:t xml:space="preserve"> </w:t>
      </w:r>
      <w:r w:rsidR="00C741C6" w:rsidRPr="00C741C6">
        <w:rPr>
          <w:b/>
          <w:bCs/>
        </w:rPr>
        <w:t>13</w:t>
      </w:r>
      <w:r w:rsidR="00C741C6" w:rsidRPr="00C741C6">
        <w:t>, 61–98.</w:t>
      </w:r>
    </w:p>
    <w:p w:rsidR="00C741C6" w:rsidRPr="00C741C6" w:rsidRDefault="00C741C6" w:rsidP="00C741C6">
      <w:pPr>
        <w:pStyle w:val="ARIERRefs"/>
      </w:pPr>
      <w:r w:rsidRPr="00C741C6">
        <w:t xml:space="preserve">Caughley, G. and Sinclair, A.R.E. (1994). </w:t>
      </w:r>
      <w:r w:rsidRPr="006850F1">
        <w:rPr>
          <w:i/>
        </w:rPr>
        <w:t xml:space="preserve">Wildlife </w:t>
      </w:r>
      <w:r w:rsidR="00032B23" w:rsidRPr="006850F1">
        <w:rPr>
          <w:i/>
        </w:rPr>
        <w:t xml:space="preserve">Ecology </w:t>
      </w:r>
      <w:r w:rsidRPr="006850F1">
        <w:rPr>
          <w:i/>
        </w:rPr>
        <w:t xml:space="preserve">and </w:t>
      </w:r>
      <w:r w:rsidR="00032B23" w:rsidRPr="006850F1">
        <w:rPr>
          <w:i/>
        </w:rPr>
        <w:t>Management</w:t>
      </w:r>
      <w:r w:rsidRPr="00C741C6">
        <w:t>. Blackwell Scientific Publications</w:t>
      </w:r>
      <w:r w:rsidR="00032B23">
        <w:t>,</w:t>
      </w:r>
      <w:r w:rsidRPr="00C741C6">
        <w:t xml:space="preserve"> Cambridge, MS</w:t>
      </w:r>
      <w:r w:rsidR="00032B23">
        <w:t>, USA</w:t>
      </w:r>
      <w:r w:rsidRPr="00C741C6">
        <w:t>.</w:t>
      </w:r>
    </w:p>
    <w:p w:rsidR="00C741C6" w:rsidRPr="00C741C6" w:rsidRDefault="00C741C6" w:rsidP="00C741C6">
      <w:pPr>
        <w:pStyle w:val="ARIERRefs"/>
      </w:pPr>
      <w:r w:rsidRPr="00C741C6">
        <w:t>Collett, N.G. and Neumann, F.G. (2002). Effects of simulated chronic defoliation in summer on growth and survival of blue gum (</w:t>
      </w:r>
      <w:r w:rsidRPr="006850F1">
        <w:rPr>
          <w:i/>
        </w:rPr>
        <w:t>Eucalyptus globulus</w:t>
      </w:r>
      <w:r w:rsidRPr="00C741C6">
        <w:t xml:space="preserve"> Labill) within young plantations in northern Victoria. </w:t>
      </w:r>
      <w:r w:rsidRPr="00C741C6">
        <w:rPr>
          <w:i/>
          <w:iCs/>
        </w:rPr>
        <w:t>Australian Forestry</w:t>
      </w:r>
      <w:r w:rsidRPr="00C741C6">
        <w:t xml:space="preserve"> </w:t>
      </w:r>
      <w:r w:rsidRPr="00C741C6">
        <w:rPr>
          <w:b/>
          <w:bCs/>
        </w:rPr>
        <w:t>65</w:t>
      </w:r>
      <w:r w:rsidRPr="00C741C6">
        <w:t>, 99–106. doi:10.1080/00049158.2002.10674860</w:t>
      </w:r>
    </w:p>
    <w:p w:rsidR="00C741C6" w:rsidRPr="00C741C6" w:rsidRDefault="00C741C6" w:rsidP="00C741C6">
      <w:pPr>
        <w:pStyle w:val="ARIERRefs"/>
      </w:pPr>
      <w:r w:rsidRPr="00C741C6">
        <w:t>DELWP</w:t>
      </w:r>
      <w:r w:rsidR="00370CAC">
        <w:t>.</w:t>
      </w:r>
      <w:r w:rsidRPr="00C741C6">
        <w:t xml:space="preserve"> (2015a). </w:t>
      </w:r>
      <w:r w:rsidRPr="006850F1">
        <w:rPr>
          <w:i/>
        </w:rPr>
        <w:t>Cape Otway Koala Management Actions</w:t>
      </w:r>
      <w:r w:rsidRPr="00C741C6">
        <w:t xml:space="preserve">. http://delwp.vic.gov.au/environment-and-wildlife/wildlife/koalas </w:t>
      </w:r>
      <w:r w:rsidR="00032B23">
        <w:t>(access</w:t>
      </w:r>
      <w:r w:rsidR="00032B23" w:rsidRPr="00C741C6">
        <w:t xml:space="preserve">ed </w:t>
      </w:r>
      <w:r w:rsidRPr="00C741C6">
        <w:t>20 May 2016</w:t>
      </w:r>
      <w:r w:rsidR="00032B23">
        <w:t>)</w:t>
      </w:r>
      <w:r w:rsidR="00354158">
        <w:t>.</w:t>
      </w:r>
    </w:p>
    <w:p w:rsidR="00C741C6" w:rsidRPr="00C741C6" w:rsidRDefault="00C741C6" w:rsidP="00C741C6">
      <w:pPr>
        <w:pStyle w:val="ARIERRefs"/>
      </w:pPr>
      <w:r w:rsidRPr="00C741C6">
        <w:t>DELWP</w:t>
      </w:r>
      <w:r w:rsidR="00370CAC">
        <w:t>.</w:t>
      </w:r>
      <w:r w:rsidRPr="00C741C6">
        <w:t xml:space="preserve"> (2015b). </w:t>
      </w:r>
      <w:r w:rsidRPr="006850F1">
        <w:rPr>
          <w:i/>
        </w:rPr>
        <w:t>Koalas at Cape Otway</w:t>
      </w:r>
      <w:r w:rsidRPr="00C741C6">
        <w:t xml:space="preserve">. http://delwp.vic.gov.au/environment-and-wildlife/wildlife/koalas </w:t>
      </w:r>
      <w:r w:rsidR="00354158">
        <w:t>(access</w:t>
      </w:r>
      <w:r w:rsidRPr="00C741C6">
        <w:t>ed 20 May 2016</w:t>
      </w:r>
      <w:r w:rsidR="00354158">
        <w:t>).</w:t>
      </w:r>
    </w:p>
    <w:p w:rsidR="00C741C6" w:rsidRPr="00C741C6" w:rsidRDefault="00C741C6" w:rsidP="00C741C6">
      <w:pPr>
        <w:pStyle w:val="ARIERRefs"/>
      </w:pPr>
      <w:r w:rsidRPr="00C741C6">
        <w:t xml:space="preserve">Dennis, B., Ponciano, J.M., Lele, S.R., Taper, M.L. and Staples, D.F. (2006). Estimating density dependence, process noise, and observation error. </w:t>
      </w:r>
      <w:r w:rsidRPr="00C741C6">
        <w:rPr>
          <w:i/>
          <w:iCs/>
        </w:rPr>
        <w:t>Ecological Monographs</w:t>
      </w:r>
      <w:r w:rsidRPr="00C741C6">
        <w:t xml:space="preserve"> </w:t>
      </w:r>
      <w:r w:rsidRPr="00C741C6">
        <w:rPr>
          <w:b/>
          <w:bCs/>
        </w:rPr>
        <w:t>76</w:t>
      </w:r>
      <w:r w:rsidRPr="00C741C6">
        <w:t>, 323–341.</w:t>
      </w:r>
    </w:p>
    <w:p w:rsidR="00C741C6" w:rsidRPr="00C741C6" w:rsidRDefault="00C741C6" w:rsidP="00C741C6">
      <w:pPr>
        <w:pStyle w:val="ARIERRefs"/>
      </w:pPr>
      <w:r w:rsidRPr="00C741C6">
        <w:t xml:space="preserve">Forsyth, D.M., Wilson, D.J., Easdale, T.A., Kunstler, G., Canham, C.D., Ruscoe, W.A., Wright, E.F., Murphy, L., Gormley, A.M., Gaxiola, A. and Coomes, D.A. (2015). Century-scale effects of invasive deer and rodents on the dynamics of forests growing on soils of contrasting fertility. </w:t>
      </w:r>
      <w:r w:rsidRPr="00C741C6">
        <w:rPr>
          <w:i/>
          <w:iCs/>
        </w:rPr>
        <w:t>Ecological Monographs</w:t>
      </w:r>
      <w:r w:rsidRPr="00C741C6">
        <w:t xml:space="preserve"> </w:t>
      </w:r>
      <w:r w:rsidRPr="00C741C6">
        <w:rPr>
          <w:b/>
          <w:bCs/>
        </w:rPr>
        <w:t>85</w:t>
      </w:r>
      <w:r w:rsidRPr="00C741C6">
        <w:t>, 157–180. doi:10.1890/14-0389.1</w:t>
      </w:r>
    </w:p>
    <w:p w:rsidR="00C741C6" w:rsidRPr="00C741C6" w:rsidRDefault="00C741C6" w:rsidP="00C741C6">
      <w:pPr>
        <w:pStyle w:val="ARIERRefs"/>
      </w:pPr>
      <w:r w:rsidRPr="00C741C6">
        <w:t xml:space="preserve">Gibson, M. and Thomas, G. (2012). </w:t>
      </w:r>
      <w:r w:rsidRPr="006850F1">
        <w:rPr>
          <w:i/>
        </w:rPr>
        <w:t>Great Otway National Park Pilot Koala and Tree Condition Survey</w:t>
      </w:r>
      <w:r w:rsidRPr="00C741C6">
        <w:t>. Report to Parks Victoria. BIOSIS Research Pty Ltd, Ballarat</w:t>
      </w:r>
      <w:r w:rsidR="00354158">
        <w:t>, Victoria</w:t>
      </w:r>
      <w:r w:rsidRPr="00C741C6">
        <w:t>.</w:t>
      </w:r>
    </w:p>
    <w:p w:rsidR="00C741C6" w:rsidRPr="00C741C6" w:rsidRDefault="00C741C6" w:rsidP="00C741C6">
      <w:pPr>
        <w:pStyle w:val="ARIERRefs"/>
      </w:pPr>
      <w:r w:rsidRPr="00C741C6">
        <w:t xml:space="preserve">Holland, E.P. (2013). Inferring changes in foliar mass and area from foliage cover: </w:t>
      </w:r>
      <w:r w:rsidR="00354158">
        <w:t>a</w:t>
      </w:r>
      <w:r w:rsidR="00354158" w:rsidRPr="00C741C6">
        <w:t xml:space="preserve"> </w:t>
      </w:r>
      <w:r w:rsidRPr="00C741C6">
        <w:t xml:space="preserve">mechanistic model. </w:t>
      </w:r>
      <w:r w:rsidRPr="00C741C6">
        <w:rPr>
          <w:i/>
          <w:iCs/>
        </w:rPr>
        <w:t>Austral Ecology</w:t>
      </w:r>
      <w:r w:rsidRPr="00C741C6">
        <w:t xml:space="preserve"> </w:t>
      </w:r>
      <w:r w:rsidRPr="00C741C6">
        <w:rPr>
          <w:b/>
          <w:bCs/>
        </w:rPr>
        <w:t>38</w:t>
      </w:r>
      <w:r w:rsidRPr="00C741C6">
        <w:t>, 121–130. doi:10.1111/j.1442-9993.2012.02384.x</w:t>
      </w:r>
    </w:p>
    <w:p w:rsidR="00C741C6" w:rsidRPr="00C741C6" w:rsidRDefault="00C741C6" w:rsidP="00C741C6">
      <w:pPr>
        <w:pStyle w:val="ARIERRefs"/>
      </w:pPr>
      <w:r w:rsidRPr="00C741C6">
        <w:t xml:space="preserve">Ives, A.R., Dennis, B., Cottingham, K.L. and Carpenter, S.R. (2003). Estimating community stability and ecological interactions from time-series data. </w:t>
      </w:r>
      <w:r w:rsidRPr="00C741C6">
        <w:rPr>
          <w:i/>
          <w:iCs/>
        </w:rPr>
        <w:t>Ecological Monographs</w:t>
      </w:r>
      <w:r w:rsidRPr="00C741C6">
        <w:t xml:space="preserve"> </w:t>
      </w:r>
      <w:r w:rsidRPr="00C741C6">
        <w:rPr>
          <w:b/>
          <w:bCs/>
        </w:rPr>
        <w:t>73</w:t>
      </w:r>
      <w:r w:rsidRPr="00C741C6">
        <w:t>, 301–330.</w:t>
      </w:r>
    </w:p>
    <w:p w:rsidR="00C741C6" w:rsidRPr="00C741C6" w:rsidRDefault="00C741C6" w:rsidP="00C741C6">
      <w:pPr>
        <w:pStyle w:val="ARIERRefs"/>
      </w:pPr>
      <w:r w:rsidRPr="00C741C6">
        <w:t xml:space="preserve">Jurskis, V. and Turner, J. (2002). Eucalypt dieback in eastern Australia: a simple model. </w:t>
      </w:r>
      <w:r w:rsidRPr="00C741C6">
        <w:rPr>
          <w:i/>
          <w:iCs/>
        </w:rPr>
        <w:t>Australian Forestry</w:t>
      </w:r>
      <w:r w:rsidRPr="00C741C6">
        <w:t xml:space="preserve"> </w:t>
      </w:r>
      <w:r w:rsidRPr="00C741C6">
        <w:rPr>
          <w:b/>
          <w:bCs/>
        </w:rPr>
        <w:t>65</w:t>
      </w:r>
      <w:r w:rsidRPr="00C741C6">
        <w:t>, 87–98.</w:t>
      </w:r>
    </w:p>
    <w:p w:rsidR="000F44BA" w:rsidRPr="00893C86" w:rsidRDefault="000F44BA" w:rsidP="00C741C6">
      <w:pPr>
        <w:pStyle w:val="ARIERRefs"/>
        <w:rPr>
          <w:i/>
          <w:iCs/>
        </w:rPr>
      </w:pPr>
      <w:r w:rsidRPr="00893C86">
        <w:t>McDonald</w:t>
      </w:r>
      <w:r w:rsidRPr="00893C86">
        <w:rPr>
          <w:iCs/>
        </w:rPr>
        <w:t>, R.C., Isbell, R.F., Speight, J.G., Walker, J., and Hopkins, M.S. (1984)</w:t>
      </w:r>
      <w:r w:rsidRPr="00893C86">
        <w:rPr>
          <w:i/>
          <w:iCs/>
        </w:rPr>
        <w:t xml:space="preserve">. Australian Soil and Land Survey Field Handbook.  </w:t>
      </w:r>
      <w:r w:rsidRPr="00893C86">
        <w:rPr>
          <w:iCs/>
        </w:rPr>
        <w:t>Inkata Press, Melbourne.</w:t>
      </w:r>
    </w:p>
    <w:p w:rsidR="00C741C6" w:rsidRPr="00C741C6" w:rsidRDefault="00C741C6" w:rsidP="00C741C6">
      <w:pPr>
        <w:pStyle w:val="ARIERRefs"/>
      </w:pPr>
      <w:r w:rsidRPr="00C741C6">
        <w:t xml:space="preserve">McLean, N. (2003). </w:t>
      </w:r>
      <w:r w:rsidRPr="006850F1">
        <w:rPr>
          <w:i/>
        </w:rPr>
        <w:t>Ecology and management of overabundant koala (</w:t>
      </w:r>
      <w:r w:rsidRPr="006850F1">
        <w:rPr>
          <w:i/>
          <w:iCs/>
        </w:rPr>
        <w:t>Phascolarctos cinereus</w:t>
      </w:r>
      <w:r w:rsidRPr="006850F1">
        <w:rPr>
          <w:i/>
        </w:rPr>
        <w:t>) populations</w:t>
      </w:r>
      <w:r w:rsidRPr="00C741C6">
        <w:t>. PhD thesis, University of Melbourne</w:t>
      </w:r>
      <w:r w:rsidR="00354158">
        <w:t>, Victoria</w:t>
      </w:r>
      <w:r w:rsidRPr="00C741C6">
        <w:t>.</w:t>
      </w:r>
    </w:p>
    <w:p w:rsidR="00C741C6" w:rsidRPr="00C741C6" w:rsidRDefault="00C741C6" w:rsidP="00C741C6">
      <w:pPr>
        <w:pStyle w:val="ARIERRefs"/>
      </w:pPr>
      <w:r w:rsidRPr="00C741C6">
        <w:t xml:space="preserve">Menkhorst, P. (2008). Hunted, marooned, re-introduced, contracepted: a history of Koala management in </w:t>
      </w:r>
      <w:r w:rsidRPr="006850F1">
        <w:t>Victoria. In</w:t>
      </w:r>
      <w:r w:rsidR="00D113FE" w:rsidRPr="006850F1">
        <w:t>: Lunney, D., Munn, A. and Meikle, W. (Eds)</w:t>
      </w:r>
      <w:r w:rsidRPr="006850F1">
        <w:t xml:space="preserve"> </w:t>
      </w:r>
      <w:r w:rsidRPr="006850F1">
        <w:rPr>
          <w:i/>
        </w:rPr>
        <w:t xml:space="preserve">Too close for comfort: </w:t>
      </w:r>
      <w:r w:rsidR="00D113FE" w:rsidRPr="006850F1">
        <w:rPr>
          <w:i/>
        </w:rPr>
        <w:t xml:space="preserve">contentious </w:t>
      </w:r>
      <w:r w:rsidRPr="006850F1">
        <w:rPr>
          <w:i/>
        </w:rPr>
        <w:t xml:space="preserve">Issues in </w:t>
      </w:r>
      <w:r w:rsidR="00D113FE" w:rsidRPr="006850F1">
        <w:rPr>
          <w:i/>
        </w:rPr>
        <w:t>Human–</w:t>
      </w:r>
      <w:r w:rsidRPr="006850F1">
        <w:rPr>
          <w:i/>
        </w:rPr>
        <w:t>Wildlife Encounters</w:t>
      </w:r>
      <w:r w:rsidRPr="00C741C6">
        <w:t>. Royal Zoological Society of NSW</w:t>
      </w:r>
      <w:r w:rsidR="00D113FE">
        <w:t>,</w:t>
      </w:r>
      <w:r w:rsidRPr="00C741C6">
        <w:t xml:space="preserve"> Mosman, NSW.</w:t>
      </w:r>
    </w:p>
    <w:p w:rsidR="00C741C6" w:rsidRPr="00C741C6" w:rsidRDefault="00C741C6" w:rsidP="00C741C6">
      <w:pPr>
        <w:pStyle w:val="ARIERRefs"/>
      </w:pPr>
      <w:r w:rsidRPr="00C741C6">
        <w:t>Moore, B.D. and Foley, W.J. (2000). A review of feeding and diet selection in koalas (</w:t>
      </w:r>
      <w:r w:rsidRPr="00C741C6">
        <w:rPr>
          <w:i/>
          <w:iCs/>
        </w:rPr>
        <w:t>Phascolarctos cinereus</w:t>
      </w:r>
      <w:r w:rsidRPr="00C741C6">
        <w:t xml:space="preserve">). </w:t>
      </w:r>
      <w:r w:rsidRPr="00C741C6">
        <w:rPr>
          <w:i/>
          <w:iCs/>
        </w:rPr>
        <w:t>Australian Journal of Zoology</w:t>
      </w:r>
      <w:r w:rsidRPr="00C741C6">
        <w:t xml:space="preserve"> </w:t>
      </w:r>
      <w:r w:rsidRPr="00C741C6">
        <w:rPr>
          <w:b/>
          <w:bCs/>
        </w:rPr>
        <w:t>48</w:t>
      </w:r>
      <w:r w:rsidRPr="00C741C6">
        <w:t>, 317–333.</w:t>
      </w:r>
    </w:p>
    <w:p w:rsidR="00C741C6" w:rsidRPr="00C741C6" w:rsidRDefault="00C741C6" w:rsidP="00C741C6">
      <w:pPr>
        <w:pStyle w:val="ARIERRefs"/>
      </w:pPr>
      <w:r w:rsidRPr="00C741C6">
        <w:t xml:space="preserve">Murdoch, W.W., Briggs, C.J. and Nisbet, R.M. (2003). </w:t>
      </w:r>
      <w:r w:rsidRPr="006850F1">
        <w:rPr>
          <w:i/>
        </w:rPr>
        <w:t>Consumer</w:t>
      </w:r>
      <w:r w:rsidR="007B5192" w:rsidRPr="006850F1">
        <w:rPr>
          <w:i/>
        </w:rPr>
        <w:t>–R</w:t>
      </w:r>
      <w:r w:rsidRPr="006850F1">
        <w:rPr>
          <w:i/>
        </w:rPr>
        <w:t xml:space="preserve">esource </w:t>
      </w:r>
      <w:r w:rsidR="007B5192" w:rsidRPr="006850F1">
        <w:rPr>
          <w:i/>
        </w:rPr>
        <w:t>D</w:t>
      </w:r>
      <w:r w:rsidRPr="006850F1">
        <w:rPr>
          <w:i/>
        </w:rPr>
        <w:t>ynamics</w:t>
      </w:r>
      <w:r w:rsidRPr="00C741C6">
        <w:t>. Princeton University Press</w:t>
      </w:r>
      <w:r w:rsidR="007B5192">
        <w:t>, Princeton, NJ, USA</w:t>
      </w:r>
      <w:r w:rsidRPr="00C741C6">
        <w:t>.</w:t>
      </w:r>
    </w:p>
    <w:p w:rsidR="00C741C6" w:rsidRPr="00C741C6" w:rsidRDefault="00C741C6" w:rsidP="00C741C6">
      <w:pPr>
        <w:pStyle w:val="ARIERRefs"/>
      </w:pPr>
      <w:r w:rsidRPr="00C741C6">
        <w:t xml:space="preserve">Prior, L.D., Murphy, B.P. and Russell-Smith, J. (2009). Environmental and demographic correlates of tree recruitment and mortality in north Australian savannas. </w:t>
      </w:r>
      <w:r w:rsidRPr="00C741C6">
        <w:rPr>
          <w:i/>
          <w:iCs/>
        </w:rPr>
        <w:t>Forest Ecology and Management</w:t>
      </w:r>
      <w:r w:rsidRPr="00C741C6">
        <w:t xml:space="preserve"> </w:t>
      </w:r>
      <w:r w:rsidRPr="00C741C6">
        <w:rPr>
          <w:b/>
          <w:bCs/>
        </w:rPr>
        <w:t>257</w:t>
      </w:r>
      <w:r w:rsidRPr="00C741C6">
        <w:t>, 66–74. doi:10.1016/j.foreco.2008.08.015</w:t>
      </w:r>
    </w:p>
    <w:p w:rsidR="00C741C6" w:rsidRPr="00C741C6" w:rsidRDefault="00C741C6" w:rsidP="00C741C6">
      <w:pPr>
        <w:pStyle w:val="ARIERRefs"/>
      </w:pPr>
      <w:r w:rsidRPr="00C741C6">
        <w:t xml:space="preserve">Ramsey, D.S.L., Todd, C.R. and Forsyth, D.M. (2010). </w:t>
      </w:r>
      <w:r w:rsidRPr="006850F1">
        <w:rPr>
          <w:i/>
        </w:rPr>
        <w:t>Population dynamics of koalas at Mt Eccles National Park</w:t>
      </w:r>
      <w:r w:rsidRPr="00C741C6">
        <w:t xml:space="preserve">. </w:t>
      </w:r>
      <w:r w:rsidR="006B6105" w:rsidRPr="00C741C6">
        <w:t>Arthu</w:t>
      </w:r>
      <w:r w:rsidR="006B6105" w:rsidRPr="006850F1">
        <w:t xml:space="preserve">r Rylah Institute for Environmental Research </w:t>
      </w:r>
      <w:r w:rsidRPr="006850F1">
        <w:t xml:space="preserve">Technical </w:t>
      </w:r>
      <w:r w:rsidR="007B5192" w:rsidRPr="006850F1">
        <w:t xml:space="preserve">Report Series No. </w:t>
      </w:r>
      <w:r w:rsidRPr="006850F1">
        <w:t xml:space="preserve">212. </w:t>
      </w:r>
      <w:r w:rsidR="00C95C58" w:rsidRPr="006850F1">
        <w:t>Department of Sustainability and Environment, Heidelberg, Victoria</w:t>
      </w:r>
      <w:r w:rsidRPr="006850F1">
        <w:t>.</w:t>
      </w:r>
    </w:p>
    <w:p w:rsidR="00C741C6" w:rsidRPr="00C741C6" w:rsidRDefault="00C741C6" w:rsidP="00C741C6">
      <w:pPr>
        <w:pStyle w:val="ARIERRefs"/>
      </w:pPr>
      <w:r w:rsidRPr="00C741C6">
        <w:lastRenderedPageBreak/>
        <w:t xml:space="preserve">Rosenzweig, M. (1971). The paradox of enrichment. </w:t>
      </w:r>
      <w:r w:rsidRPr="00C741C6">
        <w:rPr>
          <w:i/>
          <w:iCs/>
        </w:rPr>
        <w:t>Science</w:t>
      </w:r>
      <w:r w:rsidRPr="00C741C6">
        <w:t xml:space="preserve"> </w:t>
      </w:r>
      <w:r w:rsidRPr="00C741C6">
        <w:rPr>
          <w:b/>
          <w:bCs/>
        </w:rPr>
        <w:t>171</w:t>
      </w:r>
      <w:r w:rsidRPr="00C741C6">
        <w:t>, 385–387.</w:t>
      </w:r>
    </w:p>
    <w:p w:rsidR="00C741C6" w:rsidRPr="00C741C6" w:rsidRDefault="00C741C6" w:rsidP="00C741C6">
      <w:pPr>
        <w:pStyle w:val="ARIERRefs"/>
      </w:pPr>
      <w:r w:rsidRPr="00C741C6">
        <w:t xml:space="preserve">Stalenberg, E., Wallis, I.R., Cunningham, R.B., Allen, C. and Foley, W.J. (2014). Nutritional </w:t>
      </w:r>
      <w:r w:rsidR="007B5192">
        <w:t>c</w:t>
      </w:r>
      <w:r w:rsidR="007B5192" w:rsidRPr="00C741C6">
        <w:t xml:space="preserve">orrelates </w:t>
      </w:r>
      <w:r w:rsidRPr="00C741C6">
        <w:t xml:space="preserve">of Koala </w:t>
      </w:r>
      <w:r w:rsidR="007B5192">
        <w:t>p</w:t>
      </w:r>
      <w:r w:rsidR="007B5192" w:rsidRPr="00C741C6">
        <w:t xml:space="preserve">ersistence </w:t>
      </w:r>
      <w:r w:rsidRPr="00C741C6">
        <w:t xml:space="preserve">in a </w:t>
      </w:r>
      <w:r w:rsidR="007B5192" w:rsidRPr="00C741C6">
        <w:t>low-density p</w:t>
      </w:r>
      <w:r w:rsidRPr="00C741C6">
        <w:t xml:space="preserve">opulation. </w:t>
      </w:r>
      <w:r w:rsidRPr="00C741C6">
        <w:rPr>
          <w:i/>
          <w:iCs/>
        </w:rPr>
        <w:t>PLOS ONE</w:t>
      </w:r>
      <w:r w:rsidRPr="00C741C6">
        <w:t xml:space="preserve"> </w:t>
      </w:r>
      <w:r w:rsidRPr="00C741C6">
        <w:rPr>
          <w:b/>
          <w:bCs/>
        </w:rPr>
        <w:t>9</w:t>
      </w:r>
      <w:r w:rsidRPr="00C741C6">
        <w:t>, e113930. doi:10.1371/journal.pone.0113930</w:t>
      </w:r>
    </w:p>
    <w:p w:rsidR="00C741C6" w:rsidRPr="00C741C6" w:rsidRDefault="00C741C6" w:rsidP="00C741C6">
      <w:pPr>
        <w:pStyle w:val="ARIERRefs"/>
      </w:pPr>
      <w:r w:rsidRPr="00C741C6">
        <w:t xml:space="preserve">Whisson, D.A., Dixon, V., Taylor, M.L. and Melzer, A. (2016). Failure to </w:t>
      </w:r>
      <w:r w:rsidR="007B5192" w:rsidRPr="00C741C6">
        <w:t>respond to food resource decline has catastrophic consequences</w:t>
      </w:r>
      <w:r w:rsidRPr="00C741C6">
        <w:t xml:space="preserve"> for Koalas in a</w:t>
      </w:r>
      <w:r w:rsidR="007B5192" w:rsidRPr="00C741C6">
        <w:t xml:space="preserve"> high-density populati</w:t>
      </w:r>
      <w:r w:rsidRPr="00C741C6">
        <w:t xml:space="preserve">on in Southern Australia. </w:t>
      </w:r>
      <w:r w:rsidRPr="00C741C6">
        <w:rPr>
          <w:i/>
          <w:iCs/>
        </w:rPr>
        <w:t>PLOS ONE</w:t>
      </w:r>
      <w:r w:rsidRPr="00C741C6">
        <w:t xml:space="preserve"> </w:t>
      </w:r>
      <w:r w:rsidRPr="00C741C6">
        <w:rPr>
          <w:b/>
          <w:bCs/>
        </w:rPr>
        <w:t>11</w:t>
      </w:r>
      <w:r w:rsidRPr="00C741C6">
        <w:t>, e0144348. doi:10.1371/journal.pone.0144348</w:t>
      </w:r>
    </w:p>
    <w:p w:rsidR="00C741C6" w:rsidRPr="00C741C6" w:rsidRDefault="00C741C6" w:rsidP="00C741C6">
      <w:pPr>
        <w:pStyle w:val="ARIERRefs"/>
      </w:pPr>
      <w:r w:rsidRPr="00C741C6">
        <w:t>Wills, A.J., Burbidge, T.E. and Abbott, I. (2004). Impact of repeated defoliation on jarrah (</w:t>
      </w:r>
      <w:r w:rsidRPr="00C741C6">
        <w:rPr>
          <w:i/>
          <w:iCs/>
        </w:rPr>
        <w:t>Eucalyptus marginata</w:t>
      </w:r>
      <w:r w:rsidRPr="00C741C6">
        <w:t xml:space="preserve">) saplings. </w:t>
      </w:r>
      <w:r w:rsidRPr="00C741C6">
        <w:rPr>
          <w:i/>
          <w:iCs/>
        </w:rPr>
        <w:t>Australian Forestry</w:t>
      </w:r>
      <w:r w:rsidRPr="00C741C6">
        <w:t xml:space="preserve"> </w:t>
      </w:r>
      <w:r w:rsidRPr="00C741C6">
        <w:rPr>
          <w:b/>
          <w:bCs/>
        </w:rPr>
        <w:t>67</w:t>
      </w:r>
      <w:r w:rsidRPr="00C741C6">
        <w:t>, 194–198.</w:t>
      </w:r>
    </w:p>
    <w:p w:rsidR="00D739F4" w:rsidRDefault="00D739F4" w:rsidP="00C741C6">
      <w:pPr>
        <w:pStyle w:val="ARIERRefs"/>
      </w:pPr>
      <w:r w:rsidRPr="00C741C6">
        <w:t xml:space="preserve">Wood, M. (2008). </w:t>
      </w:r>
      <w:r w:rsidRPr="00D23DFB">
        <w:rPr>
          <w:i/>
        </w:rPr>
        <w:t>Mount Eccles National Park Manna Gum Condition Assessment August 2008</w:t>
      </w:r>
      <w:r w:rsidRPr="00C741C6">
        <w:t>. Unpublished report to Parks Victoria. Australian Ecological Research Services, Portland, Victoria.</w:t>
      </w:r>
    </w:p>
    <w:p w:rsidR="00C741C6" w:rsidRPr="00C741C6" w:rsidRDefault="00C741C6" w:rsidP="00C741C6">
      <w:pPr>
        <w:pStyle w:val="ARIERRefs"/>
      </w:pPr>
      <w:r w:rsidRPr="00C741C6">
        <w:t xml:space="preserve">Wood, M. (2013a). </w:t>
      </w:r>
      <w:r w:rsidRPr="006850F1">
        <w:rPr>
          <w:i/>
        </w:rPr>
        <w:t xml:space="preserve">Manna Gum </w:t>
      </w:r>
      <w:r w:rsidR="007B5192" w:rsidRPr="006850F1">
        <w:rPr>
          <w:i/>
        </w:rPr>
        <w:t xml:space="preserve">condition </w:t>
      </w:r>
      <w:r w:rsidRPr="006850F1">
        <w:rPr>
          <w:i/>
        </w:rPr>
        <w:t xml:space="preserve">and Koala </w:t>
      </w:r>
      <w:r w:rsidR="007B5192" w:rsidRPr="006850F1">
        <w:rPr>
          <w:i/>
        </w:rPr>
        <w:t xml:space="preserve">density within </w:t>
      </w:r>
      <w:r w:rsidRPr="006850F1">
        <w:rPr>
          <w:i/>
        </w:rPr>
        <w:t>Gunditj Mirring Indigenous Protected Areas, South West Victoria</w:t>
      </w:r>
      <w:r w:rsidRPr="00C741C6">
        <w:t>. Report to Gunditj Mirring Traditional Owners Aboriginal Corporation and Parks Victoria. Austalian Ecological Research Services, Portland, Victoria.</w:t>
      </w:r>
    </w:p>
    <w:p w:rsidR="00C741C6" w:rsidRPr="00C741C6" w:rsidRDefault="00C741C6" w:rsidP="00C741C6">
      <w:pPr>
        <w:pStyle w:val="ARIERRefs"/>
      </w:pPr>
      <w:r w:rsidRPr="00C741C6">
        <w:t xml:space="preserve">Wood, M. (2013b). </w:t>
      </w:r>
      <w:r w:rsidRPr="006850F1">
        <w:rPr>
          <w:i/>
        </w:rPr>
        <w:t>Mount Eccles National Park Koala Population Survey August 2013</w:t>
      </w:r>
      <w:r w:rsidRPr="00C741C6">
        <w:t>. Unpublished report to Parks Victoria. Australian Ecological Research Services, Portland, Victoria.</w:t>
      </w:r>
    </w:p>
    <w:p w:rsidR="00C741C6" w:rsidRPr="00B80D8D" w:rsidRDefault="00C741C6" w:rsidP="00C741C6">
      <w:pPr>
        <w:pStyle w:val="ARIERRefs"/>
        <w:rPr>
          <w:szCs w:val="22"/>
          <w:lang w:eastAsia="en-AU"/>
        </w:rPr>
      </w:pPr>
      <w:r w:rsidRPr="00C741C6">
        <w:fldChar w:fldCharType="end"/>
      </w:r>
      <w:bookmarkEnd w:id="66"/>
    </w:p>
    <w:p w:rsidR="0031312B" w:rsidRDefault="00606707" w:rsidP="006850F1">
      <w:pPr>
        <w:pStyle w:val="ARIERHA"/>
      </w:pPr>
      <w:r w:rsidRPr="00B80D8D">
        <w:fldChar w:fldCharType="end"/>
      </w:r>
      <w:r w:rsidR="0031312B">
        <w:br w:type="page"/>
      </w:r>
      <w:bookmarkStart w:id="67" w:name="_Toc455406136"/>
      <w:r w:rsidR="0031312B">
        <w:lastRenderedPageBreak/>
        <w:t>Appendix 1</w:t>
      </w:r>
      <w:bookmarkEnd w:id="67"/>
    </w:p>
    <w:p w:rsidR="0031312B" w:rsidRPr="008B6F1C" w:rsidRDefault="0031312B" w:rsidP="00F6205D">
      <w:pPr>
        <w:pStyle w:val="ARIERBody"/>
      </w:pPr>
      <w:r>
        <w:t>W</w:t>
      </w:r>
      <w:r w:rsidRPr="008B6F1C">
        <w:t xml:space="preserve">e used observations of tree death to model tree mortality as a function of the </w:t>
      </w:r>
      <w:r>
        <w:t>canopy foliage cover using a</w:t>
      </w:r>
      <w:r w:rsidRPr="008B6F1C">
        <w:t xml:space="preserve"> discrete-time survival model</w:t>
      </w:r>
      <w:r>
        <w:t>.</w:t>
      </w:r>
      <w:r w:rsidR="00285836">
        <w:t xml:space="preserve"> </w:t>
      </w:r>
      <w:r>
        <w:t xml:space="preserve">We used a </w:t>
      </w:r>
      <w:r w:rsidRPr="008B6F1C">
        <w:t>proportion</w:t>
      </w:r>
      <w:r>
        <w:t>al</w:t>
      </w:r>
      <w:r w:rsidRPr="008B6F1C">
        <w:t xml:space="preserve"> hazard representation</w:t>
      </w:r>
      <w:r>
        <w:t xml:space="preserve"> of the form:</w:t>
      </w:r>
    </w:p>
    <w:p w:rsidR="0031312B" w:rsidRPr="008B6F1C" w:rsidRDefault="0031312B" w:rsidP="006713DC">
      <w:pPr>
        <w:pStyle w:val="ARIERBody"/>
        <w:tabs>
          <w:tab w:val="right" w:pos="9639"/>
        </w:tabs>
      </w:pPr>
      <w:r w:rsidRPr="00B7201D">
        <w:rPr>
          <w:position w:val="-30"/>
        </w:rPr>
        <w:object w:dxaOrig="2480" w:dyaOrig="720" w14:anchorId="691A63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95pt;height:38.2pt" o:ole="">
            <v:imagedata r:id="rId39" o:title=""/>
          </v:shape>
          <o:OLEObject Type="Embed" ProgID="Equation.3" ShapeID="_x0000_i1025" DrawAspect="Content" ObjectID="_1542112962" r:id="rId40"/>
        </w:object>
      </w:r>
      <w:r>
        <w:t xml:space="preserve">, </w:t>
      </w:r>
      <w:r w:rsidRPr="008B6F1C">
        <w:tab/>
        <w:t xml:space="preserve">Eq. </w:t>
      </w:r>
      <w:r>
        <w:t>1</w:t>
      </w:r>
    </w:p>
    <w:p w:rsidR="0031312B" w:rsidRPr="008B6F1C" w:rsidRDefault="0031312B" w:rsidP="00F6205D">
      <w:pPr>
        <w:pStyle w:val="ARIERBody"/>
      </w:pPr>
    </w:p>
    <w:p w:rsidR="0031312B" w:rsidRDefault="0031312B" w:rsidP="00F6205D">
      <w:pPr>
        <w:pStyle w:val="ARIERBody"/>
      </w:pPr>
      <w:r w:rsidRPr="008B6F1C">
        <w:t xml:space="preserve">where </w:t>
      </w:r>
      <w:r w:rsidRPr="008B6F1C">
        <w:rPr>
          <w:position w:val="-6"/>
        </w:rPr>
        <w:object w:dxaOrig="220" w:dyaOrig="279" w14:anchorId="3471E723">
          <v:shape id="_x0000_i1026" type="#_x0000_t75" style="width:11.9pt;height:12.5pt" o:ole="">
            <v:imagedata r:id="rId41" o:title=""/>
          </v:shape>
          <o:OLEObject Type="Embed" ProgID="Equation.3" ShapeID="_x0000_i1026" DrawAspect="Content" ObjectID="_1542112963" r:id="rId42"/>
        </w:object>
      </w:r>
      <w:r w:rsidRPr="008B6F1C">
        <w:t xml:space="preserve"> describes the baseline hazard rate, </w:t>
      </w:r>
      <w:r w:rsidRPr="008B6F1C">
        <w:rPr>
          <w:position w:val="-10"/>
        </w:rPr>
        <w:object w:dxaOrig="200" w:dyaOrig="260" w14:anchorId="10BD0581">
          <v:shape id="_x0000_i1027" type="#_x0000_t75" style="width:11.25pt;height:12.5pt" o:ole="">
            <v:imagedata r:id="rId43" o:title=""/>
          </v:shape>
          <o:OLEObject Type="Embed" ProgID="Equation.3" ShapeID="_x0000_i1027" DrawAspect="Content" ObjectID="_1542112964" r:id="rId44"/>
        </w:object>
      </w:r>
      <w:r w:rsidRPr="008B6F1C">
        <w:t xml:space="preserve"> models the effect of modelled </w:t>
      </w:r>
      <w:r>
        <w:t>PFC</w:t>
      </w:r>
      <w:r w:rsidRPr="008B6F1C">
        <w:t xml:space="preserve"> on the hazard rate</w:t>
      </w:r>
      <w:r>
        <w:t>,</w:t>
      </w:r>
      <w:r w:rsidRPr="008B6F1C">
        <w:t xml:space="preserve"> and </w:t>
      </w:r>
      <w:r w:rsidRPr="008B6F1C">
        <w:rPr>
          <w:position w:val="-6"/>
        </w:rPr>
        <w:object w:dxaOrig="200" w:dyaOrig="220" w14:anchorId="3E88ECE5">
          <v:shape id="_x0000_i1028" type="#_x0000_t75" style="width:11.25pt;height:11.9pt" o:ole="">
            <v:imagedata r:id="rId45" o:title=""/>
          </v:shape>
          <o:OLEObject Type="Embed" ProgID="Equation.3" ShapeID="_x0000_i1028" DrawAspect="Content" ObjectID="_1542112965" r:id="rId46"/>
        </w:object>
      </w:r>
      <w:r w:rsidRPr="008B6F1C">
        <w:t xml:space="preserve"> is a random effect due to individual tree</w:t>
      </w:r>
      <w:r w:rsidR="00D57DAF">
        <w:t xml:space="preserve"> </w:t>
      </w:r>
      <w:r w:rsidR="00D57DAF">
        <w:rPr>
          <w:i/>
        </w:rPr>
        <w:t>i</w:t>
      </w:r>
      <w:r w:rsidR="00D57DAF">
        <w:t>.</w:t>
      </w:r>
      <w:r w:rsidRPr="008B6F1C">
        <w:t xml:space="preserve"> Eq</w:t>
      </w:r>
      <w:r>
        <w:t>uation 1</w:t>
      </w:r>
      <w:r w:rsidRPr="008B6F1C">
        <w:t xml:space="preserve"> was fitted using a complementary log</w:t>
      </w:r>
      <w:r w:rsidR="00D57DAF">
        <w:t>–</w:t>
      </w:r>
      <w:r w:rsidRPr="008B6F1C">
        <w:t xml:space="preserve">log link, which is equivalent to specifying an exponential survival model in continuous time </w:t>
      </w:r>
      <w:r w:rsidRPr="008B6F1C">
        <w:fldChar w:fldCharType="begin"/>
      </w:r>
      <w:r>
        <w:instrText xml:space="preserve"> ADDIN ZOTERO_ITEM CSL_CITATION {"citationID":"iKue7J2Y","properties":{"formattedCitation":"(Allison 1982)","plainCitation":"(Allison 1982)"},"citationItems":[{"id":613,"uris":["http://zotero.org/users/634364/items/BM3QFUB4"],"uri":["http://zotero.org/users/634364/items/BM3QFUB4"],"itemData":{"id":613,"type":"article-journal","title":"Discrete-time methods for the analysis of event histories.","container-title":"Sociological Methodology","page":"61-98","volume":"13","author":[{"family":"Allison","given":"P.D."}],"issued":{"date-parts":[["1982"]]}}}],"schema":"https://github.com/citation-style-language/schema/raw/master/csl-citation.json"} </w:instrText>
      </w:r>
      <w:r w:rsidRPr="008B6F1C">
        <w:fldChar w:fldCharType="separate"/>
      </w:r>
      <w:r w:rsidRPr="008B6F1C">
        <w:t>(Allison 1982)</w:t>
      </w:r>
      <w:r w:rsidRPr="008B6F1C">
        <w:fldChar w:fldCharType="end"/>
      </w:r>
      <w:r w:rsidRPr="008B6F1C">
        <w:t>.</w:t>
      </w:r>
    </w:p>
    <w:p w:rsidR="0031312B" w:rsidRDefault="0031312B" w:rsidP="0031312B">
      <w:r>
        <w:br w:type="page"/>
      </w:r>
    </w:p>
    <w:p w:rsidR="0031312B" w:rsidRDefault="0031312B" w:rsidP="00576C1D">
      <w:pPr>
        <w:pStyle w:val="ARIERHA"/>
      </w:pPr>
      <w:bookmarkStart w:id="68" w:name="_Toc455406137"/>
      <w:r>
        <w:t>Appendix 2</w:t>
      </w:r>
      <w:bookmarkEnd w:id="68"/>
    </w:p>
    <w:p w:rsidR="0031312B" w:rsidRPr="00B75952" w:rsidRDefault="0031312B" w:rsidP="00576C1D">
      <w:pPr>
        <w:pStyle w:val="ARIERHB"/>
      </w:pPr>
      <w:bookmarkStart w:id="69" w:name="_Toc455406138"/>
      <w:r>
        <w:t xml:space="preserve">Forest </w:t>
      </w:r>
      <w:r w:rsidR="0010306B">
        <w:t xml:space="preserve">canopy condition </w:t>
      </w:r>
      <w:r w:rsidR="0010306B" w:rsidRPr="00881BF9">
        <w:t>assessment</w:t>
      </w:r>
      <w:r w:rsidR="00A144B6">
        <w:t>—</w:t>
      </w:r>
      <w:r w:rsidR="0010306B">
        <w:t>field p</w:t>
      </w:r>
      <w:r>
        <w:t>rotocol</w:t>
      </w:r>
      <w:bookmarkEnd w:id="69"/>
    </w:p>
    <w:p w:rsidR="0031312B" w:rsidRPr="004634A8" w:rsidRDefault="0031312B" w:rsidP="00F6205D">
      <w:pPr>
        <w:pStyle w:val="ARIERBody"/>
      </w:pPr>
      <w:r w:rsidRPr="004634A8">
        <w:t xml:space="preserve">Surveys for canopy condition </w:t>
      </w:r>
      <w:r w:rsidR="003E0BF9">
        <w:t>were</w:t>
      </w:r>
      <w:r>
        <w:t xml:space="preserve"> undertaken using</w:t>
      </w:r>
      <w:r w:rsidRPr="004634A8">
        <w:t xml:space="preserve"> the point centre quarter sampling </w:t>
      </w:r>
      <w:r>
        <w:t xml:space="preserve">method </w:t>
      </w:r>
      <w:r w:rsidRPr="004634A8">
        <w:t xml:space="preserve">used at Mt Eccles National Park </w:t>
      </w:r>
      <w:r w:rsidRPr="004634A8">
        <w:fldChar w:fldCharType="begin"/>
      </w:r>
      <w:r w:rsidRPr="004634A8">
        <w:instrText xml:space="preserve"> ADDIN EN.CITE &lt;EndNote&gt;&lt;Cite&gt;&lt;Author&gt;Wood&lt;/Author&gt;&lt;Year&gt;2007&lt;/Year&gt;&lt;RecNum&gt;2168&lt;/RecNum&gt;&lt;DisplayText&gt;(Wood 2007)&lt;/DisplayText&gt;&lt;record&gt;&lt;rec-number&gt;2168&lt;/rec-number&gt;&lt;foreign-keys&gt;&lt;key app="EN" db-id="xeztefva5ww22sezaeapxv5s5xw2tsvv2p9p"&gt;2168&lt;/key&gt;&lt;/foreign-keys&gt;&lt;ref-type name="Report"&gt;27&lt;/ref-type&gt;&lt;contributors&gt;&lt;authors&gt;&lt;author&gt;Wood, M.&lt;/author&gt;&lt;/authors&gt;&lt;/contributors&gt;&lt;titles&gt;&lt;title&gt;Mount Eccles National Park Manna Gum Condition Assessment August 2006&lt;/title&gt;&lt;/titles&gt;&lt;dates&gt;&lt;year&gt;2007&lt;/year&gt;&lt;/dates&gt;&lt;publisher&gt;Report to Parks Victoria, Australian Ecological Research Services&lt;/publisher&gt;&lt;urls&gt;&lt;/urls&gt;&lt;/record&gt;&lt;/Cite&gt;&lt;/EndNote&gt;</w:instrText>
      </w:r>
      <w:r w:rsidRPr="004634A8">
        <w:fldChar w:fldCharType="separate"/>
      </w:r>
      <w:r w:rsidRPr="004634A8">
        <w:t>(</w:t>
      </w:r>
      <w:hyperlink w:anchor="_ENREF_17" w:tooltip="Wood, 2007 #2168" w:history="1">
        <w:r w:rsidRPr="004634A8">
          <w:t>Wood 200</w:t>
        </w:r>
        <w:r w:rsidR="00611627">
          <w:t>8</w:t>
        </w:r>
      </w:hyperlink>
      <w:r w:rsidRPr="004634A8">
        <w:t>)</w:t>
      </w:r>
      <w:r w:rsidRPr="004634A8">
        <w:fldChar w:fldCharType="end"/>
      </w:r>
      <w:r w:rsidRPr="004634A8">
        <w:t xml:space="preserve"> and other locations </w:t>
      </w:r>
      <w:r w:rsidR="00D57DAF">
        <w:t>(</w:t>
      </w:r>
      <w:r w:rsidRPr="004634A8">
        <w:t xml:space="preserve">to ensure that </w:t>
      </w:r>
      <w:r>
        <w:t>the</w:t>
      </w:r>
      <w:r w:rsidRPr="004634A8">
        <w:t xml:space="preserve"> resultant data </w:t>
      </w:r>
      <w:r w:rsidR="003E0BF9">
        <w:t>were</w:t>
      </w:r>
      <w:r w:rsidR="003E0BF9" w:rsidRPr="004634A8">
        <w:t xml:space="preserve"> </w:t>
      </w:r>
      <w:r w:rsidRPr="004634A8">
        <w:t>compatible with previous surveys</w:t>
      </w:r>
      <w:r w:rsidR="00D57DAF">
        <w:t>)</w:t>
      </w:r>
      <w:r w:rsidRPr="004634A8">
        <w:t>.</w:t>
      </w:r>
    </w:p>
    <w:p w:rsidR="0031312B" w:rsidRDefault="0031312B" w:rsidP="00F6205D">
      <w:pPr>
        <w:pStyle w:val="ARIERBody"/>
      </w:pPr>
      <w:r>
        <w:t xml:space="preserve">Transects </w:t>
      </w:r>
      <w:r w:rsidR="00D57DAF">
        <w:t xml:space="preserve">of </w:t>
      </w:r>
      <w:r>
        <w:t>at least 300</w:t>
      </w:r>
      <w:r w:rsidR="00D57DAF">
        <w:t> </w:t>
      </w:r>
      <w:r>
        <w:t xml:space="preserve">m in length </w:t>
      </w:r>
      <w:r w:rsidR="003E0BF9">
        <w:t>were</w:t>
      </w:r>
      <w:r>
        <w:t xml:space="preserve"> established at a random star</w:t>
      </w:r>
      <w:r w:rsidR="00D57DAF">
        <w:t>t</w:t>
      </w:r>
      <w:r>
        <w:t>ing position at each site</w:t>
      </w:r>
      <w:r w:rsidR="00D57DAF">
        <w:t>,</w:t>
      </w:r>
      <w:r>
        <w:t xml:space="preserve"> with a minimum of 200</w:t>
      </w:r>
      <w:r w:rsidR="00D57DAF">
        <w:t> </w:t>
      </w:r>
      <w:r>
        <w:t>m between start points.</w:t>
      </w:r>
      <w:r w:rsidR="00285836">
        <w:t xml:space="preserve"> </w:t>
      </w:r>
      <w:r w:rsidRPr="004634A8">
        <w:t>At each 50 m along the 300 m transect (</w:t>
      </w:r>
      <w:r w:rsidRPr="006850F1">
        <w:rPr>
          <w:i/>
        </w:rPr>
        <w:t>n</w:t>
      </w:r>
      <w:r w:rsidRPr="004634A8">
        <w:t xml:space="preserve"> = 7 survey points</w:t>
      </w:r>
      <w:r w:rsidR="00D57DAF">
        <w:t>, including the start point</w:t>
      </w:r>
      <w:r w:rsidRPr="004634A8">
        <w:t>), the closest mature and live eucalypt (DBH ≥10 cm) within each of the four compass quadrants (north-east, south-east, south-west</w:t>
      </w:r>
      <w:r w:rsidR="00D57DAF">
        <w:t xml:space="preserve"> and</w:t>
      </w:r>
      <w:r w:rsidRPr="004634A8">
        <w:t xml:space="preserve"> north-west) </w:t>
      </w:r>
      <w:r w:rsidR="003E0BF9">
        <w:t>wa</w:t>
      </w:r>
      <w:r w:rsidR="00D57DAF">
        <w:t>s</w:t>
      </w:r>
      <w:r w:rsidR="00D57DAF" w:rsidRPr="004634A8">
        <w:t xml:space="preserve"> </w:t>
      </w:r>
      <w:r w:rsidRPr="004634A8">
        <w:t>selected (</w:t>
      </w:r>
      <w:r w:rsidR="00D57DAF">
        <w:t>i.e.</w:t>
      </w:r>
      <w:r w:rsidR="00D57DAF" w:rsidRPr="004634A8">
        <w:t xml:space="preserve"> </w:t>
      </w:r>
      <w:r w:rsidRPr="004634A8">
        <w:t>28 trees per transect).</w:t>
      </w:r>
      <w:r w:rsidR="00285836">
        <w:t xml:space="preserve"> </w:t>
      </w:r>
      <w:r w:rsidRPr="004634A8">
        <w:t xml:space="preserve">For each tree, </w:t>
      </w:r>
      <w:r w:rsidR="00A74DB0">
        <w:t xml:space="preserve">the </w:t>
      </w:r>
      <w:r w:rsidRPr="004634A8">
        <w:t>observers record</w:t>
      </w:r>
      <w:r w:rsidR="003E0BF9">
        <w:t>ed</w:t>
      </w:r>
      <w:r w:rsidRPr="004634A8">
        <w:t xml:space="preserve"> the species of eucalypt, distance from the transect survey point, DBH of each stem ≥10 cm, and canopy radius (average of four directions) (see field data sheet, Appendix 2).</w:t>
      </w:r>
      <w:r w:rsidR="00285836">
        <w:t xml:space="preserve"> </w:t>
      </w:r>
      <w:r w:rsidRPr="004634A8">
        <w:t xml:space="preserve">The </w:t>
      </w:r>
      <w:r w:rsidR="00D57DAF">
        <w:t>PFC</w:t>
      </w:r>
      <w:r w:rsidRPr="004634A8">
        <w:t xml:space="preserve"> of the canopy was estimated to the nearest 5%</w:t>
      </w:r>
      <w:r w:rsidR="007C095E">
        <w:t>,</w:t>
      </w:r>
      <w:r w:rsidRPr="004634A8">
        <w:t xml:space="preserve"> using reference photographs </w:t>
      </w:r>
      <w:r w:rsidRPr="006850F1">
        <w:fldChar w:fldCharType="begin"/>
      </w:r>
      <w:r w:rsidRPr="006850F1">
        <w:instrText xml:space="preserve"> ADDIN EN.CITE &lt;EndNote&gt;&lt;Cite&gt;&lt;Author&gt;McDonald&lt;/Author&gt;&lt;Year&gt;1984&lt;/Year&gt;&lt;RecNum&gt;1636&lt;/RecNum&gt;&lt;DisplayText&gt;(McDonald&lt;style face="italic"&gt; et al.&lt;/style&gt; 1984)&lt;/DisplayText&gt;&lt;record&gt;&lt;rec-number&gt;1636&lt;/rec-number&gt;&lt;foreign-keys&gt;&lt;key app="EN" db-id="xeztefva5ww22sezaeapxv5s5xw2tsvv2p9p"&gt;1636&lt;/key&gt;&lt;/foreign-keys&gt;&lt;ref-type name="Book"&gt;6&lt;/ref-type&gt;&lt;contributors&gt;&lt;authors&gt;&lt;author&gt;McDonald, R. C.&lt;/author&gt;&lt;author&gt;Isbell, R. F.&lt;/author&gt;&lt;author&gt;Speight, J. G.&lt;/author&gt;&lt;author&gt;Walker, J.&lt;/author&gt;&lt;author&gt;Hopkins, M. S.&lt;/author&gt;&lt;/authors&gt;&lt;/contributors&gt;&lt;titles&gt;&lt;title&gt;Australian Soil and Land Survey Field Handbook&lt;/title&gt;&lt;/titles&gt;&lt;dates&gt;&lt;year&gt;1984&lt;/year&gt;&lt;/dates&gt;&lt;pub-location&gt;Melbourne&lt;/pub-location&gt;&lt;publisher&gt;Inkata Press&lt;/publisher&gt;&lt;urls&gt;&lt;/urls&gt;&lt;/record&gt;&lt;/Cite&gt;&lt;/EndNote&gt;</w:instrText>
      </w:r>
      <w:r w:rsidRPr="006850F1">
        <w:fldChar w:fldCharType="separate"/>
      </w:r>
      <w:r w:rsidRPr="006850F1">
        <w:rPr>
          <w:noProof/>
        </w:rPr>
        <w:t>(</w:t>
      </w:r>
      <w:hyperlink w:anchor="_ENREF_11" w:tooltip="McDonald, 1984 #1636" w:history="1">
        <w:r w:rsidRPr="006850F1">
          <w:rPr>
            <w:noProof/>
          </w:rPr>
          <w:t>McDonald et al. 1984</w:t>
        </w:r>
      </w:hyperlink>
      <w:r w:rsidRPr="006850F1">
        <w:rPr>
          <w:noProof/>
        </w:rPr>
        <w:t>)</w:t>
      </w:r>
      <w:r w:rsidRPr="006850F1">
        <w:fldChar w:fldCharType="end"/>
      </w:r>
      <w:r w:rsidRPr="006850F1">
        <w:t>, and the defoliation class (</w:t>
      </w:r>
      <w:r w:rsidR="00A74DB0">
        <w:t>nine</w:t>
      </w:r>
      <w:r w:rsidR="00A74DB0" w:rsidRPr="006850F1">
        <w:t xml:space="preserve"> </w:t>
      </w:r>
      <w:r w:rsidRPr="006850F1">
        <w:t xml:space="preserve">classes, </w:t>
      </w:r>
      <w:r w:rsidR="007C095E">
        <w:t>–</w:t>
      </w:r>
      <w:r w:rsidRPr="006850F1">
        <w:t>1 to 7) was also estimated using reference</w:t>
      </w:r>
      <w:r w:rsidRPr="004634A8">
        <w:t xml:space="preserve"> photographs (Kelly 2000, cited in Wood 2</w:t>
      </w:r>
      <w:r>
        <w:t>00</w:t>
      </w:r>
      <w:r w:rsidR="00611627">
        <w:t>8</w:t>
      </w:r>
      <w:r>
        <w:t>).</w:t>
      </w:r>
      <w:r w:rsidR="00285836">
        <w:t xml:space="preserve"> </w:t>
      </w:r>
      <w:r>
        <w:t>For private land sites (translocation trial donor sites), t</w:t>
      </w:r>
      <w:r w:rsidRPr="004634A8">
        <w:t xml:space="preserve">he GPS location (GDA94, Zone 54) of each survey point was recorded to facilitate future </w:t>
      </w:r>
      <w:r>
        <w:t>monitoring</w:t>
      </w:r>
      <w:r w:rsidRPr="004634A8">
        <w:t>.</w:t>
      </w:r>
      <w:r w:rsidR="00285836">
        <w:t xml:space="preserve"> </w:t>
      </w:r>
      <w:r w:rsidRPr="004634A8">
        <w:t>All data were entered into an Access™ database, and estimates of live tree density and leaf area per hectare for each tree species were later calculated</w:t>
      </w:r>
      <w:r w:rsidR="003E0BF9">
        <w:t>,</w:t>
      </w:r>
      <w:r w:rsidRPr="004634A8">
        <w:t xml:space="preserve"> as per Wood (200</w:t>
      </w:r>
      <w:r w:rsidR="00611627">
        <w:t>8</w:t>
      </w:r>
      <w:r w:rsidRPr="004634A8">
        <w:t>).</w:t>
      </w:r>
    </w:p>
    <w:p w:rsidR="0031312B" w:rsidRDefault="0031312B" w:rsidP="0031312B">
      <w:r w:rsidRPr="003D62FF">
        <w:rPr>
          <w:noProof/>
          <w:lang w:eastAsia="en-AU"/>
        </w:rPr>
        <w:lastRenderedPageBreak/>
        <w:drawing>
          <wp:anchor distT="0" distB="0" distL="114300" distR="114300" simplePos="0" relativeHeight="251683840" behindDoc="0" locked="0" layoutInCell="1" allowOverlap="1" wp14:anchorId="3C395978" wp14:editId="7F2A1D3E">
            <wp:simplePos x="0" y="0"/>
            <wp:positionH relativeFrom="column">
              <wp:posOffset>-73152</wp:posOffset>
            </wp:positionH>
            <wp:positionV relativeFrom="paragraph">
              <wp:posOffset>108763</wp:posOffset>
            </wp:positionV>
            <wp:extent cx="5122545" cy="8222615"/>
            <wp:effectExtent l="0" t="0" r="1905" b="698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22545" cy="82226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1312B" w:rsidRDefault="00DD0944" w:rsidP="00576C1D">
      <w:pPr>
        <w:pStyle w:val="ARIERHA"/>
      </w:pPr>
      <w:r>
        <w:br w:type="page"/>
      </w:r>
      <w:bookmarkStart w:id="70" w:name="_Toc455406139"/>
      <w:r w:rsidR="0031312B">
        <w:lastRenderedPageBreak/>
        <w:t>Appen</w:t>
      </w:r>
      <w:r>
        <w:t>dix 3</w:t>
      </w:r>
      <w:bookmarkEnd w:id="70"/>
    </w:p>
    <w:p w:rsidR="0031312B" w:rsidRPr="00B75952" w:rsidRDefault="0031312B" w:rsidP="00576C1D">
      <w:pPr>
        <w:pStyle w:val="ARIERHB"/>
      </w:pPr>
      <w:bookmarkStart w:id="71" w:name="_Toc455406140"/>
      <w:r w:rsidRPr="00881BF9">
        <w:t>Koala surveys</w:t>
      </w:r>
      <w:r w:rsidR="00A144B6">
        <w:t>—</w:t>
      </w:r>
      <w:r w:rsidR="00DD0944">
        <w:t>f</w:t>
      </w:r>
      <w:r>
        <w:t>ield protocol</w:t>
      </w:r>
      <w:bookmarkEnd w:id="71"/>
    </w:p>
    <w:p w:rsidR="0031312B" w:rsidRPr="004634A8" w:rsidRDefault="0031312B" w:rsidP="00F6205D">
      <w:pPr>
        <w:pStyle w:val="ARIERBody"/>
      </w:pPr>
      <w:r w:rsidRPr="004634A8">
        <w:t xml:space="preserve">Surveys for </w:t>
      </w:r>
      <w:r w:rsidR="005574FB">
        <w:t>Koala</w:t>
      </w:r>
      <w:r w:rsidRPr="004634A8">
        <w:t xml:space="preserve">s </w:t>
      </w:r>
      <w:r>
        <w:t>are</w:t>
      </w:r>
      <w:r w:rsidRPr="004634A8">
        <w:t xml:space="preserve"> undertaken </w:t>
      </w:r>
      <w:r>
        <w:t>on the same transects established for assessment of canopy condition.</w:t>
      </w:r>
      <w:r w:rsidR="00285836">
        <w:t xml:space="preserve"> </w:t>
      </w:r>
      <w:r>
        <w:t>Surveys use</w:t>
      </w:r>
      <w:r w:rsidRPr="004634A8">
        <w:t xml:space="preserve"> the double-count method </w:t>
      </w:r>
      <w:r w:rsidRPr="004634A8">
        <w:fldChar w:fldCharType="begin"/>
      </w:r>
      <w:r w:rsidRPr="004634A8">
        <w:instrText xml:space="preserve"> ADDIN EN.CITE &lt;EndNote&gt;&lt;Cite&gt;&lt;Author&gt;Caughley&lt;/Author&gt;&lt;Year&gt;1994&lt;/Year&gt;&lt;RecNum&gt;2202&lt;/RecNum&gt;&lt;DisplayText&gt;(Caughley and Sinclair 1994)&lt;/DisplayText&gt;&lt;record&gt;&lt;rec-number&gt;2202&lt;/rec-number&gt;&lt;foreign-keys&gt;&lt;key app="EN" db-id="xeztefva5ww22sezaeapxv5s5xw2tsvv2p9p"&gt;2202&lt;/key&gt;&lt;/foreign-keys&gt;&lt;ref-type name="Book"&gt;6&lt;/ref-type&gt;&lt;contributors&gt;&lt;authors&gt;&lt;author&gt;Caughley, G.&lt;/author&gt;&lt;author&gt;Sinclair, A.&lt;/author&gt;&lt;/authors&gt;&lt;/contributors&gt;&lt;titles&gt;&lt;title&gt;Wildlife Ecology and Management&lt;/title&gt;&lt;/titles&gt;&lt;dates&gt;&lt;year&gt;1994&lt;/year&gt;&lt;/dates&gt;&lt;pub-location&gt;Cambridge&lt;/pub-location&gt;&lt;publisher&gt;Blackwell Science&lt;/publisher&gt;&lt;urls&gt;&lt;/urls&gt;&lt;/record&gt;&lt;/Cite&gt;&lt;/EndNote&gt;</w:instrText>
      </w:r>
      <w:r w:rsidRPr="004634A8">
        <w:fldChar w:fldCharType="separate"/>
      </w:r>
      <w:r w:rsidRPr="004634A8">
        <w:t>(</w:t>
      </w:r>
      <w:hyperlink w:anchor="_ENREF_3" w:tooltip="Caughley, 1994 #2202" w:history="1">
        <w:r w:rsidRPr="004634A8">
          <w:t>Caughley and Sinclair 1994</w:t>
        </w:r>
      </w:hyperlink>
      <w:r w:rsidRPr="004634A8">
        <w:t>)</w:t>
      </w:r>
      <w:r w:rsidRPr="004634A8">
        <w:fldChar w:fldCharType="end"/>
      </w:r>
      <w:r>
        <w:t xml:space="preserve"> as </w:t>
      </w:r>
      <w:r w:rsidRPr="004634A8">
        <w:t xml:space="preserve">used at Mount Eccles National Park </w:t>
      </w:r>
      <w:r w:rsidRPr="004634A8">
        <w:fldChar w:fldCharType="begin"/>
      </w:r>
      <w:r w:rsidRPr="004634A8">
        <w:instrText xml:space="preserve"> ADDIN EN.CITE &lt;EndNote&gt;&lt;Cite&gt;&lt;Author&gt;Wood&lt;/Author&gt;&lt;Year&gt;2013&lt;/Year&gt;&lt;RecNum&gt;2167&lt;/RecNum&gt;&lt;DisplayText&gt;(Wood 2013)&lt;/DisplayText&gt;&lt;record&gt;&lt;rec-number&gt;2167&lt;/rec-number&gt;&lt;foreign-keys&gt;&lt;key app="EN" db-id="xeztefva5ww22sezaeapxv5s5xw2tsvv2p9p"&gt;2167&lt;/key&gt;&lt;/foreign-keys&gt;&lt;ref-type name="Report"&gt;27&lt;/ref-type&gt;&lt;contributors&gt;&lt;authors&gt;&lt;author&gt;Wood, M.&lt;/author&gt;&lt;/authors&gt;&lt;/contributors&gt;&lt;titles&gt;&lt;title&gt;Mount Eccles National Park Koala Population Survey August 2013&lt;/title&gt;&lt;/titles&gt;&lt;dates&gt;&lt;year&gt;2013&lt;/year&gt;&lt;/dates&gt;&lt;publisher&gt;Report to Parks Victoria, Australian Ecological Research Services&lt;/publisher&gt;&lt;urls&gt;&lt;/urls&gt;&lt;/record&gt;&lt;/Cite&gt;&lt;/EndNote&gt;</w:instrText>
      </w:r>
      <w:r w:rsidRPr="004634A8">
        <w:fldChar w:fldCharType="separate"/>
      </w:r>
      <w:r w:rsidRPr="004634A8">
        <w:t>(</w:t>
      </w:r>
      <w:hyperlink w:anchor="_ENREF_18" w:tooltip="Wood, 2013 #2167" w:history="1">
        <w:r w:rsidRPr="004634A8">
          <w:t>Wood 2013</w:t>
        </w:r>
      </w:hyperlink>
      <w:r w:rsidR="00611627">
        <w:t>b</w:t>
      </w:r>
      <w:r w:rsidRPr="004634A8">
        <w:t>)</w:t>
      </w:r>
      <w:r w:rsidRPr="004634A8">
        <w:fldChar w:fldCharType="end"/>
      </w:r>
      <w:r w:rsidRPr="004634A8">
        <w:t xml:space="preserve">, and other locations, to ensure that the resultant data </w:t>
      </w:r>
      <w:r>
        <w:t>are</w:t>
      </w:r>
      <w:r w:rsidRPr="004634A8">
        <w:t xml:space="preserve"> compatible with previous surveys.</w:t>
      </w:r>
    </w:p>
    <w:p w:rsidR="0031312B" w:rsidRPr="004634A8" w:rsidRDefault="0031312B" w:rsidP="00F6205D">
      <w:pPr>
        <w:pStyle w:val="ARIERBody"/>
      </w:pPr>
      <w:r w:rsidRPr="004634A8">
        <w:t>The centre line</w:t>
      </w:r>
      <w:r>
        <w:t xml:space="preserve"> of each 300m transect</w:t>
      </w:r>
      <w:r w:rsidRPr="004634A8">
        <w:t xml:space="preserve"> was navigated using a compass and Koalas surveyed by two independent observers commencing 10 minutes apart.</w:t>
      </w:r>
      <w:r w:rsidR="00285836">
        <w:t xml:space="preserve"> </w:t>
      </w:r>
      <w:r w:rsidRPr="004634A8">
        <w:t xml:space="preserve">Walking along the transect, each observer recorded all </w:t>
      </w:r>
      <w:r w:rsidR="005574FB">
        <w:t>Koala</w:t>
      </w:r>
      <w:r w:rsidRPr="004634A8">
        <w:t xml:space="preserve">s seen within 25 m either side of the transect line, (see field data sheet, Appendix </w:t>
      </w:r>
      <w:r>
        <w:t>3</w:t>
      </w:r>
      <w:r w:rsidRPr="004634A8">
        <w:t>).</w:t>
      </w:r>
      <w:r w:rsidR="00285836">
        <w:t xml:space="preserve"> </w:t>
      </w:r>
      <w:r w:rsidRPr="004634A8">
        <w:t xml:space="preserve">If </w:t>
      </w:r>
      <w:r w:rsidR="005574FB">
        <w:t>Koala</w:t>
      </w:r>
      <w:r w:rsidRPr="004634A8">
        <w:t>s were scarce, but individuals were seen further from (and perpendicular to) the transect, they were included in the count data.</w:t>
      </w:r>
      <w:r w:rsidR="00285836">
        <w:t xml:space="preserve"> </w:t>
      </w:r>
      <w:r w:rsidRPr="004634A8">
        <w:t xml:space="preserve">The perpendicular distance from the transect centre line to the tree containing the </w:t>
      </w:r>
      <w:r w:rsidR="005574FB">
        <w:t>Koala</w:t>
      </w:r>
      <w:r w:rsidRPr="004634A8">
        <w:t xml:space="preserve"> was confirmed using a laser rangefinder (Bushnell 500 or Bushnell 1000), and notes were made of the distance along the transect, side of transect (left or right), tree species being used, approximate height of </w:t>
      </w:r>
      <w:r w:rsidR="005574FB">
        <w:t>Koala</w:t>
      </w:r>
      <w:r w:rsidRPr="004634A8">
        <w:t xml:space="preserve"> in tree, and presence of back young.</w:t>
      </w:r>
      <w:r w:rsidR="00285836">
        <w:t xml:space="preserve"> </w:t>
      </w:r>
      <w:r w:rsidRPr="004634A8">
        <w:t xml:space="preserve">When </w:t>
      </w:r>
      <w:r w:rsidR="005574FB">
        <w:t>Koala</w:t>
      </w:r>
      <w:r w:rsidRPr="004634A8">
        <w:t xml:space="preserve">s were further than 25 m from the transect, they were clearly indicated by a </w:t>
      </w:r>
      <w:r w:rsidR="00D739F4">
        <w:t>‘</w:t>
      </w:r>
      <w:r w:rsidRPr="004634A8">
        <w:t>Y</w:t>
      </w:r>
      <w:r w:rsidR="00D739F4">
        <w:t>’</w:t>
      </w:r>
      <w:r w:rsidR="00D739F4" w:rsidRPr="004634A8">
        <w:t xml:space="preserve"> </w:t>
      </w:r>
      <w:r w:rsidRPr="004634A8">
        <w:t>in the appropriate column of the field data sheet.</w:t>
      </w:r>
    </w:p>
    <w:p w:rsidR="00285836" w:rsidRDefault="0031312B" w:rsidP="00F6205D">
      <w:pPr>
        <w:pStyle w:val="ARIERBody"/>
      </w:pPr>
      <w:r w:rsidRPr="004634A8">
        <w:t xml:space="preserve">Upon completion of the surveys the observers compared their data to determine </w:t>
      </w:r>
      <w:r w:rsidR="005574FB">
        <w:t>Koala</w:t>
      </w:r>
      <w:r w:rsidRPr="004634A8">
        <w:t>s missed by either observer (noting this on the data sheet), and observations were double-checked as necessary.</w:t>
      </w:r>
    </w:p>
    <w:p w:rsidR="0031312B" w:rsidRDefault="00754988" w:rsidP="00AC195C">
      <w:pPr>
        <w:pStyle w:val="ARIERBody"/>
      </w:pPr>
      <w:r>
        <w:br w:type="page"/>
      </w:r>
      <w:r w:rsidRPr="003D62FF">
        <w:rPr>
          <w:noProof/>
          <w:lang w:eastAsia="en-AU"/>
        </w:rPr>
        <w:lastRenderedPageBreak/>
        <w:drawing>
          <wp:anchor distT="0" distB="0" distL="114300" distR="114300" simplePos="0" relativeHeight="251685888" behindDoc="0" locked="0" layoutInCell="1" allowOverlap="1" wp14:anchorId="0DB0CCC3" wp14:editId="52AC0445">
            <wp:simplePos x="0" y="0"/>
            <wp:positionH relativeFrom="column">
              <wp:posOffset>232410</wp:posOffset>
            </wp:positionH>
            <wp:positionV relativeFrom="paragraph">
              <wp:posOffset>918845</wp:posOffset>
            </wp:positionV>
            <wp:extent cx="5344160" cy="8305800"/>
            <wp:effectExtent l="0" t="0" r="889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44160" cy="83058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rsidR="00CB66C2" w:rsidRDefault="00FC7485" w:rsidP="00151120">
      <w:pPr>
        <w:rPr>
          <w:rFonts w:asciiTheme="minorHAnsi" w:hAnsiTheme="minorHAnsi"/>
        </w:rPr>
      </w:pPr>
      <w:r w:rsidRPr="001914B9">
        <w:rPr>
          <w:rFonts w:asciiTheme="minorHAnsi" w:hAnsiTheme="minorHAnsi"/>
          <w:noProof/>
          <w:lang w:eastAsia="en-AU"/>
        </w:rPr>
        <w:drawing>
          <wp:anchor distT="0" distB="0" distL="114300" distR="114300" simplePos="0" relativeHeight="251677696" behindDoc="1" locked="0" layoutInCell="1" allowOverlap="1" wp14:anchorId="2C2CA415" wp14:editId="479F8B60">
            <wp:simplePos x="0" y="0"/>
            <wp:positionH relativeFrom="column">
              <wp:posOffset>-365760</wp:posOffset>
            </wp:positionH>
            <wp:positionV relativeFrom="paragraph">
              <wp:posOffset>-184785</wp:posOffset>
            </wp:positionV>
            <wp:extent cx="6837680" cy="9627870"/>
            <wp:effectExtent l="0" t="0" r="0" b="0"/>
            <wp:wrapNone/>
            <wp:docPr id="20" name="Picture 20" descr="Untitled-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titled-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837680" cy="9627870"/>
                    </a:xfrm>
                    <a:prstGeom prst="rect">
                      <a:avLst/>
                    </a:prstGeom>
                    <a:noFill/>
                    <a:ln>
                      <a:noFill/>
                    </a:ln>
                  </pic:spPr>
                </pic:pic>
              </a:graphicData>
            </a:graphic>
            <wp14:sizeRelH relativeFrom="page">
              <wp14:pctWidth>0</wp14:pctWidth>
            </wp14:sizeRelH>
            <wp14:sizeRelV relativeFrom="page">
              <wp14:pctHeight>0</wp14:pctHeight>
            </wp14:sizeRelV>
          </wp:anchor>
        </w:drawing>
      </w:r>
      <w:r w:rsidR="00B77B33" w:rsidRPr="001914B9">
        <w:rPr>
          <w:rFonts w:asciiTheme="minorHAnsi" w:hAnsiTheme="minorHAnsi"/>
          <w:noProof/>
          <w:lang w:eastAsia="en-AU"/>
        </w:rPr>
        <mc:AlternateContent>
          <mc:Choice Requires="wps">
            <w:drawing>
              <wp:anchor distT="0" distB="0" distL="114300" distR="114300" simplePos="0" relativeHeight="251679744" behindDoc="0" locked="0" layoutInCell="1" allowOverlap="1" wp14:anchorId="4EB2C23B" wp14:editId="3AD241E7">
                <wp:simplePos x="0" y="0"/>
                <wp:positionH relativeFrom="column">
                  <wp:posOffset>379095</wp:posOffset>
                </wp:positionH>
                <wp:positionV relativeFrom="paragraph">
                  <wp:posOffset>7284720</wp:posOffset>
                </wp:positionV>
                <wp:extent cx="2966720" cy="1473200"/>
                <wp:effectExtent l="0" t="0" r="0" b="0"/>
                <wp:wrapNone/>
                <wp:docPr id="2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6720" cy="147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724EC" w:rsidRDefault="008724EC" w:rsidP="00B77B33">
                            <w:pPr>
                              <w:rPr>
                                <w:rFonts w:ascii="Arial" w:hAnsi="Arial" w:cs="Arial"/>
                                <w:color w:val="FFFFFF"/>
                              </w:rPr>
                            </w:pPr>
                          </w:p>
                          <w:p w:rsidR="008724EC" w:rsidRDefault="008724EC" w:rsidP="00B77B33">
                            <w:pPr>
                              <w:rPr>
                                <w:rFonts w:ascii="Arial" w:hAnsi="Arial" w:cs="Arial"/>
                                <w:color w:val="FFFFFF"/>
                              </w:rPr>
                            </w:pPr>
                          </w:p>
                          <w:p w:rsidR="008724EC" w:rsidRDefault="008724EC" w:rsidP="00B77B33">
                            <w:pPr>
                              <w:rPr>
                                <w:rFonts w:ascii="Arial" w:hAnsi="Arial" w:cs="Arial"/>
                                <w:color w:val="FFFFFF"/>
                              </w:rPr>
                            </w:pPr>
                          </w:p>
                          <w:p w:rsidR="008724EC" w:rsidRDefault="008724EC" w:rsidP="00B77B33">
                            <w:pPr>
                              <w:rPr>
                                <w:rFonts w:ascii="Arial" w:hAnsi="Arial" w:cs="Arial"/>
                                <w:color w:val="FFFFFF"/>
                              </w:rPr>
                            </w:pPr>
                          </w:p>
                          <w:p w:rsidR="008724EC" w:rsidRDefault="008724EC" w:rsidP="00B77B33">
                            <w:pPr>
                              <w:rPr>
                                <w:rFonts w:ascii="Arial" w:hAnsi="Arial" w:cs="Arial"/>
                                <w:color w:val="FFFFFF"/>
                              </w:rPr>
                            </w:pPr>
                          </w:p>
                          <w:p w:rsidR="008724EC" w:rsidRDefault="008724EC" w:rsidP="00B77B33">
                            <w:pPr>
                              <w:rPr>
                                <w:rFonts w:asciiTheme="minorHAnsi" w:hAnsiTheme="minorHAnsi" w:cstheme="minorHAnsi"/>
                                <w:color w:val="FFFFFF"/>
                                <w:sz w:val="40"/>
                                <w:szCs w:val="40"/>
                              </w:rPr>
                            </w:pPr>
                            <w:r w:rsidRPr="0090189E">
                              <w:rPr>
                                <w:rFonts w:asciiTheme="minorHAnsi" w:hAnsiTheme="minorHAnsi" w:cstheme="minorHAnsi"/>
                                <w:color w:val="FFFFFF"/>
                                <w:sz w:val="40"/>
                                <w:szCs w:val="40"/>
                              </w:rPr>
                              <w:t>www.delwp.vic.gov.au</w:t>
                            </w:r>
                          </w:p>
                          <w:p w:rsidR="008724EC" w:rsidRPr="0090189E" w:rsidRDefault="008724EC" w:rsidP="00B77B33">
                            <w:pPr>
                              <w:rPr>
                                <w:rFonts w:asciiTheme="minorHAnsi" w:hAnsiTheme="minorHAnsi" w:cstheme="minorHAnsi"/>
                                <w:color w:val="FFFFFF"/>
                                <w:sz w:val="40"/>
                                <w:szCs w:val="4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29.85pt;margin-top:573.6pt;width:233.6pt;height:11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" filled="f" stroked="f">
                <v:textbox inset=",7.2pt,,7.2pt">
                  <w:txbxContent>
                    <w:p w:rsidR="008724EC" w:rsidRDefault="008724EC" w:rsidP="00B77B33">
                      <w:pPr>
                        <w:rPr>
                          <w:rFonts w:ascii="Arial" w:hAnsi="Arial" w:cs="Arial"/>
                          <w:color w:val="FFFFFF"/>
                        </w:rPr>
                      </w:pPr>
                    </w:p>
                    <w:p w:rsidR="008724EC" w:rsidRDefault="008724EC" w:rsidP="00B77B33">
                      <w:pPr>
                        <w:rPr>
                          <w:rFonts w:ascii="Arial" w:hAnsi="Arial" w:cs="Arial"/>
                          <w:color w:val="FFFFFF"/>
                        </w:rPr>
                      </w:pPr>
                    </w:p>
                    <w:p w:rsidR="008724EC" w:rsidRDefault="008724EC" w:rsidP="00B77B33">
                      <w:pPr>
                        <w:rPr>
                          <w:rFonts w:ascii="Arial" w:hAnsi="Arial" w:cs="Arial"/>
                          <w:color w:val="FFFFFF"/>
                        </w:rPr>
                      </w:pPr>
                    </w:p>
                    <w:p w:rsidR="008724EC" w:rsidRDefault="008724EC" w:rsidP="00B77B33">
                      <w:pPr>
                        <w:rPr>
                          <w:rFonts w:ascii="Arial" w:hAnsi="Arial" w:cs="Arial"/>
                          <w:color w:val="FFFFFF"/>
                        </w:rPr>
                      </w:pPr>
                    </w:p>
                    <w:p w:rsidR="008724EC" w:rsidRDefault="008724EC" w:rsidP="00B77B33">
                      <w:pPr>
                        <w:rPr>
                          <w:rFonts w:ascii="Arial" w:hAnsi="Arial" w:cs="Arial"/>
                          <w:color w:val="FFFFFF"/>
                        </w:rPr>
                      </w:pPr>
                    </w:p>
                    <w:p w:rsidR="008724EC" w:rsidRDefault="008724EC" w:rsidP="00B77B33">
                      <w:pPr>
                        <w:rPr>
                          <w:rFonts w:asciiTheme="minorHAnsi" w:hAnsiTheme="minorHAnsi" w:cstheme="minorHAnsi"/>
                          <w:color w:val="FFFFFF"/>
                          <w:sz w:val="40"/>
                          <w:szCs w:val="40"/>
                        </w:rPr>
                      </w:pPr>
                      <w:r w:rsidRPr="0090189E">
                        <w:rPr>
                          <w:rFonts w:asciiTheme="minorHAnsi" w:hAnsiTheme="minorHAnsi" w:cstheme="minorHAnsi"/>
                          <w:color w:val="FFFFFF"/>
                          <w:sz w:val="40"/>
                          <w:szCs w:val="40"/>
                        </w:rPr>
                        <w:t>www.delwp.vic.gov.au</w:t>
                      </w:r>
                    </w:p>
                    <w:p w:rsidR="008724EC" w:rsidRPr="0090189E" w:rsidRDefault="008724EC" w:rsidP="00B77B33">
                      <w:pPr>
                        <w:rPr>
                          <w:rFonts w:asciiTheme="minorHAnsi" w:hAnsiTheme="minorHAnsi" w:cstheme="minorHAnsi"/>
                          <w:color w:val="FFFFFF"/>
                          <w:sz w:val="40"/>
                          <w:szCs w:val="40"/>
                        </w:rPr>
                      </w:pPr>
                    </w:p>
                  </w:txbxContent>
                </v:textbox>
              </v:shape>
            </w:pict>
          </mc:Fallback>
        </mc:AlternateContent>
      </w:r>
    </w:p>
    <w:p w:rsidR="004D3E22" w:rsidRPr="001914B9" w:rsidRDefault="004D3E22" w:rsidP="004D3E22">
      <w:pPr>
        <w:rPr>
          <w:rFonts w:asciiTheme="minorHAnsi" w:hAnsiTheme="minorHAnsi"/>
        </w:rPr>
      </w:pPr>
    </w:p>
    <w:sectPr w:rsidR="004D3E22" w:rsidRPr="001914B9" w:rsidSect="00566D6F">
      <w:pgSz w:w="11907" w:h="16840" w:code="9"/>
      <w:pgMar w:top="1276" w:right="1134" w:bottom="1134" w:left="1134" w:header="709" w:footer="410" w:gutter="0"/>
      <w:pgNumType w:start="1"/>
      <w:cols w:space="708"/>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49FC" w:rsidRDefault="00CC49FC">
      <w:r>
        <w:separator/>
      </w:r>
    </w:p>
  </w:endnote>
  <w:endnote w:type="continuationSeparator" w:id="0">
    <w:p w:rsidR="00CC49FC" w:rsidRDefault="00CC49FC">
      <w:r>
        <w:continuationSeparator/>
      </w:r>
    </w:p>
  </w:endnote>
  <w:endnote w:type="continuationNotice" w:id="1">
    <w:p w:rsidR="00CC49FC" w:rsidRDefault="00CC49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Default="008724EC" w:rsidP="00207A7C">
    <w:pPr>
      <w:pStyle w:val="Footer"/>
    </w:pPr>
    <w:r>
      <w:rPr>
        <w:noProof/>
        <w:lang w:eastAsia="en-AU"/>
      </w:rPr>
      <w:drawing>
        <wp:anchor distT="0" distB="0" distL="114300" distR="114300" simplePos="0" relativeHeight="251662336" behindDoc="0" locked="0" layoutInCell="1" allowOverlap="1" wp14:anchorId="37CF3F40" wp14:editId="24BA5A89">
          <wp:simplePos x="0" y="0"/>
          <wp:positionH relativeFrom="column">
            <wp:posOffset>-347980</wp:posOffset>
          </wp:positionH>
          <wp:positionV relativeFrom="paragraph">
            <wp:posOffset>-109220</wp:posOffset>
          </wp:positionV>
          <wp:extent cx="996315" cy="517525"/>
          <wp:effectExtent l="0" t="0" r="0" b="0"/>
          <wp:wrapSquare wrapText="bothSides"/>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6315" cy="5175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33FC6">
      <w:t xml:space="preserve"> </w:t>
    </w:r>
    <w:r>
      <w:rPr>
        <w:noProof/>
        <w:lang w:eastAsia="en-AU"/>
      </w:rPr>
      <w:drawing>
        <wp:anchor distT="0" distB="0" distL="114300" distR="114300" simplePos="0" relativeHeight="251666432" behindDoc="0" locked="0" layoutInCell="1" allowOverlap="1" wp14:anchorId="1C2FFCE8" wp14:editId="78062087">
          <wp:simplePos x="0" y="0"/>
          <wp:positionH relativeFrom="column">
            <wp:posOffset>4558030</wp:posOffset>
          </wp:positionH>
          <wp:positionV relativeFrom="paragraph">
            <wp:posOffset>-97155</wp:posOffset>
          </wp:positionV>
          <wp:extent cx="1861185" cy="539750"/>
          <wp:effectExtent l="0" t="0" r="571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861185" cy="539750"/>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Pr="00D07950" w:rsidRDefault="008724EC" w:rsidP="00D0795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Pr="00584C1F" w:rsidRDefault="008724EC" w:rsidP="004D167B">
    <w:pPr>
      <w:pStyle w:val="Footer"/>
      <w:pBdr>
        <w:top w:val="single" w:sz="4" w:space="1" w:color="31849B" w:themeColor="accent5" w:themeShade="BF"/>
      </w:pBdr>
      <w:tabs>
        <w:tab w:val="clear" w:pos="8640"/>
        <w:tab w:val="right" w:pos="9639"/>
      </w:tabs>
      <w:rPr>
        <w:sz w:val="20"/>
        <w:szCs w:val="20"/>
      </w:rPr>
    </w:pPr>
    <w:r>
      <w:rPr>
        <w:rStyle w:val="PageNumber"/>
        <w:sz w:val="20"/>
        <w:szCs w:val="20"/>
      </w:rPr>
      <w:tab/>
    </w:r>
    <w:r w:rsidRPr="00584C1F">
      <w:rPr>
        <w:rStyle w:val="PageNumber"/>
        <w:sz w:val="20"/>
        <w:szCs w:val="20"/>
      </w:rPr>
      <w:t xml:space="preserve">Arthur </w:t>
    </w:r>
    <w:proofErr w:type="spellStart"/>
    <w:r w:rsidRPr="00584C1F">
      <w:rPr>
        <w:rStyle w:val="PageNumber"/>
        <w:sz w:val="20"/>
        <w:szCs w:val="20"/>
      </w:rPr>
      <w:t>Rylah</w:t>
    </w:r>
    <w:proofErr w:type="spellEnd"/>
    <w:r w:rsidRPr="00584C1F">
      <w:rPr>
        <w:rStyle w:val="PageNumber"/>
        <w:sz w:val="20"/>
        <w:szCs w:val="20"/>
      </w:rPr>
      <w:t xml:space="preserve"> Institute for Environmental Research Technical Report No. </w:t>
    </w:r>
    <w:r w:rsidRPr="00584C1F">
      <w:rPr>
        <w:rStyle w:val="PageNumber"/>
        <w:color w:val="000000" w:themeColor="text1"/>
        <w:sz w:val="20"/>
        <w:szCs w:val="20"/>
      </w:rPr>
      <w:t>272</w:t>
    </w:r>
    <w:r w:rsidRPr="00584C1F">
      <w:rPr>
        <w:sz w:val="20"/>
        <w:szCs w:val="20"/>
      </w:rPr>
      <w:tab/>
    </w:r>
    <w:sdt>
      <w:sdtPr>
        <w:rPr>
          <w:sz w:val="20"/>
          <w:szCs w:val="20"/>
        </w:rPr>
        <w:id w:val="1894156329"/>
        <w:docPartObj>
          <w:docPartGallery w:val="Page Numbers (Bottom of Page)"/>
          <w:docPartUnique/>
        </w:docPartObj>
      </w:sdtPr>
      <w:sdtEndPr>
        <w:rPr>
          <w:noProof/>
        </w:rPr>
      </w:sdtEndPr>
      <w:sdtContent>
        <w:r w:rsidRPr="00584C1F">
          <w:rPr>
            <w:sz w:val="20"/>
            <w:szCs w:val="20"/>
          </w:rPr>
          <w:fldChar w:fldCharType="begin"/>
        </w:r>
        <w:r w:rsidRPr="00584C1F">
          <w:rPr>
            <w:sz w:val="20"/>
            <w:szCs w:val="20"/>
          </w:rPr>
          <w:instrText xml:space="preserve"> PAGE   \* MERGEFORMAT </w:instrText>
        </w:r>
        <w:r w:rsidRPr="00584C1F">
          <w:rPr>
            <w:sz w:val="20"/>
            <w:szCs w:val="20"/>
          </w:rPr>
          <w:fldChar w:fldCharType="separate"/>
        </w:r>
        <w:r w:rsidR="00DE16CD">
          <w:rPr>
            <w:noProof/>
            <w:sz w:val="20"/>
            <w:szCs w:val="20"/>
          </w:rPr>
          <w:t>i</w:t>
        </w:r>
        <w:r w:rsidRPr="00584C1F">
          <w:rPr>
            <w:noProof/>
            <w:sz w:val="20"/>
            <w:szCs w:val="20"/>
          </w:rPr>
          <w:fldChar w:fldCharType="end"/>
        </w:r>
      </w:sdtContent>
    </w:sdt>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Pr="00D07950" w:rsidRDefault="00D55BD7" w:rsidP="00AF487A">
    <w:pPr>
      <w:pStyle w:val="ARIfooter"/>
      <w:pBdr>
        <w:top w:val="single" w:sz="4" w:space="1" w:color="228591"/>
      </w:pBdr>
      <w:tabs>
        <w:tab w:val="left" w:pos="1843"/>
      </w:tabs>
      <w:ind w:right="360"/>
      <w:jc w:val="left"/>
    </w:pPr>
    <w:sdt>
      <w:sdtPr>
        <w:rPr>
          <w:sz w:val="20"/>
          <w:szCs w:val="20"/>
        </w:rPr>
        <w:id w:val="-531964267"/>
        <w:docPartObj>
          <w:docPartGallery w:val="Page Numbers (Bottom of Page)"/>
          <w:docPartUnique/>
        </w:docPartObj>
      </w:sdtPr>
      <w:sdtEndPr>
        <w:rPr>
          <w:noProof/>
        </w:rPr>
      </w:sdtEndPr>
      <w:sdtContent>
        <w:r w:rsidR="008724EC" w:rsidRPr="00584C1F">
          <w:rPr>
            <w:sz w:val="20"/>
            <w:szCs w:val="20"/>
          </w:rPr>
          <w:fldChar w:fldCharType="begin"/>
        </w:r>
        <w:r w:rsidR="008724EC" w:rsidRPr="00584C1F">
          <w:rPr>
            <w:sz w:val="20"/>
            <w:szCs w:val="20"/>
          </w:rPr>
          <w:instrText xml:space="preserve"> PAGE   \* MERGEFORMAT </w:instrText>
        </w:r>
        <w:r w:rsidR="008724EC" w:rsidRPr="00584C1F">
          <w:rPr>
            <w:sz w:val="20"/>
            <w:szCs w:val="20"/>
          </w:rPr>
          <w:fldChar w:fldCharType="separate"/>
        </w:r>
        <w:r>
          <w:rPr>
            <w:noProof/>
            <w:sz w:val="20"/>
            <w:szCs w:val="20"/>
          </w:rPr>
          <w:t>22</w:t>
        </w:r>
        <w:r w:rsidR="008724EC" w:rsidRPr="00584C1F">
          <w:rPr>
            <w:noProof/>
            <w:sz w:val="20"/>
            <w:szCs w:val="20"/>
          </w:rPr>
          <w:fldChar w:fldCharType="end"/>
        </w:r>
      </w:sdtContent>
    </w:sdt>
    <w:r w:rsidR="008724EC">
      <w:rPr>
        <w:rStyle w:val="PageNumber"/>
      </w:rPr>
      <w:tab/>
    </w:r>
    <w:r w:rsidR="008724EC" w:rsidRPr="004F495B">
      <w:rPr>
        <w:rStyle w:val="PageNumber"/>
      </w:rPr>
      <w:t xml:space="preserve">Arthur </w:t>
    </w:r>
    <w:proofErr w:type="spellStart"/>
    <w:r w:rsidR="008724EC" w:rsidRPr="004F495B">
      <w:rPr>
        <w:rStyle w:val="PageNumber"/>
      </w:rPr>
      <w:t>Rylah</w:t>
    </w:r>
    <w:proofErr w:type="spellEnd"/>
    <w:r w:rsidR="008724EC" w:rsidRPr="004F495B">
      <w:rPr>
        <w:rStyle w:val="PageNumber"/>
      </w:rPr>
      <w:t xml:space="preserve"> Institute for Environmental Research </w:t>
    </w:r>
    <w:r w:rsidR="008724EC">
      <w:rPr>
        <w:rStyle w:val="PageNumber"/>
      </w:rPr>
      <w:t xml:space="preserve">Technical Report No. </w:t>
    </w:r>
    <w:r w:rsidR="008724EC" w:rsidRPr="00235EB7">
      <w:rPr>
        <w:rStyle w:val="PageNumber"/>
        <w:color w:val="000000" w:themeColor="text1"/>
      </w:rPr>
      <w:t>272</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Pr="00BE4C35" w:rsidRDefault="008724EC" w:rsidP="003B1492">
    <w:pPr>
      <w:pStyle w:val="ARIfooter"/>
      <w:pBdr>
        <w:top w:val="single" w:sz="4" w:space="1" w:color="228591"/>
      </w:pBdr>
      <w:jc w:val="both"/>
      <w:rPr>
        <w:color w:val="FF0000"/>
      </w:rPr>
    </w:pPr>
    <w:r w:rsidRPr="004F495B">
      <w:rPr>
        <w:rStyle w:val="PageNumber"/>
      </w:rPr>
      <w:t xml:space="preserve">Arthur </w:t>
    </w:r>
    <w:proofErr w:type="spellStart"/>
    <w:r w:rsidRPr="004F495B">
      <w:rPr>
        <w:rStyle w:val="PageNumber"/>
      </w:rPr>
      <w:t>Rylah</w:t>
    </w:r>
    <w:proofErr w:type="spellEnd"/>
    <w:r w:rsidRPr="004F495B">
      <w:rPr>
        <w:rStyle w:val="PageNumber"/>
      </w:rPr>
      <w:t xml:space="preserve"> Institute for Environmental Research </w:t>
    </w:r>
    <w:r>
      <w:rPr>
        <w:rStyle w:val="PageNumber"/>
      </w:rPr>
      <w:t xml:space="preserve">Technical Report No. </w:t>
    </w:r>
    <w:r w:rsidRPr="00235EB7">
      <w:rPr>
        <w:rStyle w:val="PageNumber"/>
        <w:color w:val="000000" w:themeColor="text1"/>
      </w:rPr>
      <w:t>272</w:t>
    </w:r>
    <w:r>
      <w:rPr>
        <w:rStyle w:val="PageNumber"/>
        <w:color w:val="000000" w:themeColor="text1"/>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Pr="00574F6D" w:rsidRDefault="008724EC" w:rsidP="003B1492">
    <w:pPr>
      <w:pStyle w:val="Footer"/>
      <w:pBdr>
        <w:top w:val="single" w:sz="4" w:space="1" w:color="31849B" w:themeColor="accent5" w:themeShade="BF"/>
      </w:pBdr>
      <w:tabs>
        <w:tab w:val="clear" w:pos="8640"/>
        <w:tab w:val="right" w:pos="9639"/>
      </w:tabs>
    </w:pPr>
    <w:r>
      <w:rPr>
        <w:rStyle w:val="PageNumber"/>
        <w:sz w:val="20"/>
        <w:szCs w:val="20"/>
      </w:rPr>
      <w:tab/>
    </w:r>
    <w:r w:rsidRPr="00584C1F">
      <w:rPr>
        <w:rStyle w:val="PageNumber"/>
        <w:sz w:val="20"/>
        <w:szCs w:val="20"/>
      </w:rPr>
      <w:t xml:space="preserve">Arthur </w:t>
    </w:r>
    <w:proofErr w:type="spellStart"/>
    <w:r w:rsidRPr="00584C1F">
      <w:rPr>
        <w:rStyle w:val="PageNumber"/>
        <w:sz w:val="20"/>
        <w:szCs w:val="20"/>
      </w:rPr>
      <w:t>Rylah</w:t>
    </w:r>
    <w:proofErr w:type="spellEnd"/>
    <w:r w:rsidRPr="00584C1F">
      <w:rPr>
        <w:rStyle w:val="PageNumber"/>
        <w:sz w:val="20"/>
        <w:szCs w:val="20"/>
      </w:rPr>
      <w:t xml:space="preserve"> Institute for Environmental Research Technical Report No. </w:t>
    </w:r>
    <w:r w:rsidRPr="00584C1F">
      <w:rPr>
        <w:rStyle w:val="PageNumber"/>
        <w:color w:val="000000" w:themeColor="text1"/>
        <w:sz w:val="20"/>
        <w:szCs w:val="20"/>
      </w:rPr>
      <w:t>272</w:t>
    </w:r>
    <w:r>
      <w:rPr>
        <w:rStyle w:val="PageNumber"/>
        <w:color w:val="000000" w:themeColor="text1"/>
        <w:sz w:val="20"/>
        <w:szCs w:val="20"/>
      </w:rPr>
      <w:tab/>
    </w:r>
    <w:sdt>
      <w:sdtPr>
        <w:rPr>
          <w:sz w:val="20"/>
          <w:szCs w:val="20"/>
        </w:rPr>
        <w:id w:val="2007251603"/>
        <w:docPartObj>
          <w:docPartGallery w:val="Page Numbers (Bottom of Page)"/>
          <w:docPartUnique/>
        </w:docPartObj>
      </w:sdtPr>
      <w:sdtEndPr>
        <w:rPr>
          <w:noProof/>
        </w:rPr>
      </w:sdtEndPr>
      <w:sdtContent>
        <w:r w:rsidRPr="00584C1F">
          <w:rPr>
            <w:sz w:val="20"/>
            <w:szCs w:val="20"/>
          </w:rPr>
          <w:fldChar w:fldCharType="begin"/>
        </w:r>
        <w:r w:rsidRPr="00584C1F">
          <w:rPr>
            <w:sz w:val="20"/>
            <w:szCs w:val="20"/>
          </w:rPr>
          <w:instrText xml:space="preserve"> PAGE   \* MERGEFORMAT </w:instrText>
        </w:r>
        <w:r w:rsidRPr="00584C1F">
          <w:rPr>
            <w:sz w:val="20"/>
            <w:szCs w:val="20"/>
          </w:rPr>
          <w:fldChar w:fldCharType="separate"/>
        </w:r>
        <w:r w:rsidR="00D55BD7">
          <w:rPr>
            <w:noProof/>
            <w:sz w:val="20"/>
            <w:szCs w:val="20"/>
          </w:rPr>
          <w:t>17</w:t>
        </w:r>
        <w:r w:rsidRPr="00584C1F">
          <w:rPr>
            <w:noProof/>
            <w:sz w:val="20"/>
            <w:szCs w:val="20"/>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49FC" w:rsidRPr="00D07E53" w:rsidRDefault="00CC49FC">
      <w:pPr>
        <w:rPr>
          <w:color w:val="FFFFFF"/>
        </w:rPr>
      </w:pPr>
      <w:r w:rsidRPr="00D20920">
        <w:rPr>
          <w:color w:val="FFFFFF"/>
        </w:rPr>
        <w:separator/>
      </w:r>
    </w:p>
  </w:footnote>
  <w:footnote w:type="continuationSeparator" w:id="0">
    <w:p w:rsidR="00CC49FC" w:rsidRDefault="00CC49FC">
      <w:r>
        <w:continuationSeparator/>
      </w:r>
    </w:p>
  </w:footnote>
  <w:footnote w:type="continuationNotice" w:id="1">
    <w:p w:rsidR="00CC49FC" w:rsidRDefault="00CC49F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Default="008724EC" w:rsidP="001F51F0">
    <w:pPr>
      <w:pStyle w:val="Header"/>
      <w:tabs>
        <w:tab w:val="clear" w:pos="4320"/>
        <w:tab w:val="clear" w:pos="8640"/>
        <w:tab w:val="left" w:pos="2107"/>
        <w:tab w:val="left" w:pos="7547"/>
      </w:tabs>
    </w:pPr>
    <w:r>
      <w:rPr>
        <w:noProof/>
        <w:lang w:eastAsia="en-AU"/>
      </w:rPr>
      <w:drawing>
        <wp:anchor distT="0" distB="0" distL="114300" distR="114300" simplePos="0" relativeHeight="251667456" behindDoc="0" locked="0" layoutInCell="1" allowOverlap="1" wp14:anchorId="06F15C01" wp14:editId="74634550">
          <wp:simplePos x="0" y="0"/>
          <wp:positionH relativeFrom="column">
            <wp:posOffset>-349250</wp:posOffset>
          </wp:positionH>
          <wp:positionV relativeFrom="paragraph">
            <wp:posOffset>4766310</wp:posOffset>
          </wp:positionV>
          <wp:extent cx="6782435" cy="465201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ala cover.jpg"/>
                  <pic:cNvPicPr/>
                </pic:nvPicPr>
                <pic:blipFill rotWithShape="1">
                  <a:blip r:embed="rId1">
                    <a:extLst>
                      <a:ext uri="{28A0092B-C50C-407E-A947-70E740481C1C}">
                        <a14:useLocalDpi xmlns:a14="http://schemas.microsoft.com/office/drawing/2010/main" val="0"/>
                      </a:ext>
                    </a:extLst>
                  </a:blip>
                  <a:srcRect l="4871" t="-100" r="10524"/>
                  <a:stretch/>
                </pic:blipFill>
                <pic:spPr bwMode="auto">
                  <a:xfrm>
                    <a:off x="0" y="0"/>
                    <a:ext cx="6782435" cy="46520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61312" behindDoc="0" locked="0" layoutInCell="1" allowOverlap="1" wp14:anchorId="1F66FBAF" wp14:editId="4CD23886">
          <wp:simplePos x="0" y="0"/>
          <wp:positionH relativeFrom="column">
            <wp:posOffset>-355600</wp:posOffset>
          </wp:positionH>
          <wp:positionV relativeFrom="paragraph">
            <wp:posOffset>-111125</wp:posOffset>
          </wp:positionV>
          <wp:extent cx="6788785" cy="4893310"/>
          <wp:effectExtent l="0" t="0" r="0" b="8890"/>
          <wp:wrapNone/>
          <wp:docPr id="32" name="Picture 32" descr="Untitled-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Untitled-3"/>
                  <pic:cNvPicPr>
                    <a:picLocks noChangeAspect="1" noChangeArrowheads="1"/>
                  </pic:cNvPicPr>
                </pic:nvPicPr>
                <pic:blipFill rotWithShape="1">
                  <a:blip r:embed="rId2">
                    <a:extLst>
                      <a:ext uri="{28A0092B-C50C-407E-A947-70E740481C1C}">
                        <a14:useLocalDpi xmlns:a14="http://schemas.microsoft.com/office/drawing/2010/main" val="0"/>
                      </a:ext>
                    </a:extLst>
                  </a:blip>
                  <a:srcRect l="-192" b="6671"/>
                  <a:stretch/>
                </pic:blipFill>
                <pic:spPr bwMode="auto">
                  <a:xfrm>
                    <a:off x="0" y="0"/>
                    <a:ext cx="6788785" cy="4893310"/>
                  </a:xfrm>
                  <a:prstGeom prst="rect">
                    <a:avLst/>
                  </a:prstGeom>
                  <a:noFill/>
                  <a:ln>
                    <a:noFill/>
                  </a:ln>
                  <a:extLst>
                    <a:ext uri="{53640926-AAD7-44D8-BBD7-CCE9431645EC}">
                      <a14:shadowObscured xmlns:a14="http://schemas.microsoft.com/office/drawing/2010/main"/>
                    </a:ex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Default="008724EC" w:rsidP="00D07950">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i</w:t>
    </w:r>
    <w:r>
      <w:rPr>
        <w:rStyle w:val="PageNumber"/>
      </w:rPr>
      <w:fldChar w:fldCharType="end"/>
    </w:r>
  </w:p>
  <w:p w:rsidR="008724EC" w:rsidRDefault="008724EC" w:rsidP="00DE3FDE">
    <w:pPr>
      <w:pStyle w:val="zFooter"/>
      <w:pBdr>
        <w:bottom w:val="single" w:sz="4" w:space="1" w:color="auto"/>
      </w:pBdr>
      <w:ind w:right="360" w:firstLine="360"/>
      <w:jc w:val="left"/>
      <w:rPr>
        <w:rStyle w:val="zFtrBold"/>
        <w:b w:val="0"/>
        <w:sz w:val="18"/>
        <w:szCs w:val="18"/>
      </w:rPr>
    </w:pPr>
  </w:p>
  <w:p w:rsidR="008724EC" w:rsidRPr="00A9622B" w:rsidRDefault="008724EC" w:rsidP="00DE3FDE">
    <w:pPr>
      <w:pStyle w:val="zFooter"/>
      <w:pBdr>
        <w:bottom w:val="single" w:sz="4" w:space="1" w:color="auto"/>
      </w:pBdr>
      <w:ind w:right="360" w:firstLine="360"/>
      <w:rPr>
        <w:rStyle w:val="zFtrBold"/>
        <w:b w:val="0"/>
        <w:sz w:val="18"/>
        <w:szCs w:val="18"/>
      </w:rPr>
    </w:pPr>
    <w:r w:rsidRPr="00A9622B">
      <w:rPr>
        <w:rStyle w:val="zFtrBold"/>
        <w:b w:val="0"/>
        <w:sz w:val="18"/>
        <w:szCs w:val="18"/>
      </w:rPr>
      <w:t>This is the title (or shortened tit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Pr="00A9622B" w:rsidRDefault="008724EC" w:rsidP="00584C1F">
    <w:pPr>
      <w:pStyle w:val="zFooter"/>
      <w:pBdr>
        <w:bottom w:val="single" w:sz="4" w:space="1" w:color="31849B" w:themeColor="accent5" w:themeShade="BF"/>
      </w:pBdr>
      <w:ind w:firstLine="360"/>
      <w:rPr>
        <w:rStyle w:val="zFtrBold"/>
        <w:b w:val="0"/>
        <w:sz w:val="18"/>
        <w:szCs w:val="18"/>
      </w:rPr>
    </w:pPr>
    <w:r w:rsidRPr="00A9622B">
      <w:rPr>
        <w:rStyle w:val="zFtrBold"/>
        <w:b w:val="0"/>
        <w:sz w:val="18"/>
        <w:szCs w:val="18"/>
      </w:rPr>
      <w:t>T</w:t>
    </w:r>
    <w:r>
      <w:rPr>
        <w:rStyle w:val="zFtrBold"/>
        <w:b w:val="0"/>
        <w:sz w:val="18"/>
        <w:szCs w:val="18"/>
      </w:rPr>
      <w:t>owards an intervention trigger for Koala managemen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Pr="00AC195C" w:rsidRDefault="008724EC" w:rsidP="00AC195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24EC" w:rsidRPr="00DB32F1" w:rsidRDefault="008724EC" w:rsidP="00D07950">
    <w:pPr>
      <w:pStyle w:val="ARIERheader"/>
      <w:pBdr>
        <w:bottom w:val="single" w:sz="4" w:space="1" w:color="228591"/>
      </w:pBdr>
    </w:pPr>
    <w:r w:rsidRPr="00A9622B">
      <w:rPr>
        <w:rStyle w:val="zFtrBold"/>
        <w:b w:val="0"/>
        <w:sz w:val="18"/>
        <w:szCs w:val="18"/>
      </w:rPr>
      <w:t>T</w:t>
    </w:r>
    <w:r>
      <w:rPr>
        <w:rStyle w:val="zFtrBold"/>
        <w:b w:val="0"/>
        <w:sz w:val="18"/>
        <w:szCs w:val="18"/>
      </w:rPr>
      <w:t>owards an intervention trigger for Koala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C6E0D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3">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4">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5">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6">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7">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8">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9">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1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nsid w:val="027A2468"/>
    <w:multiLevelType w:val="hybridMultilevel"/>
    <w:tmpl w:val="9F8AF2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05065E6D"/>
    <w:multiLevelType w:val="hybridMultilevel"/>
    <w:tmpl w:val="8E8E8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nsid w:val="07A9013F"/>
    <w:multiLevelType w:val="hybridMultilevel"/>
    <w:tmpl w:val="DED67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0CB772B7"/>
    <w:multiLevelType w:val="multilevel"/>
    <w:tmpl w:val="77C2DA10"/>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0CC75F67"/>
    <w:multiLevelType w:val="hybridMultilevel"/>
    <w:tmpl w:val="A0B82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0D023EF4"/>
    <w:multiLevelType w:val="hybridMultilevel"/>
    <w:tmpl w:val="8D206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0FBE31A3"/>
    <w:multiLevelType w:val="hybridMultilevel"/>
    <w:tmpl w:val="F2DC8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A2E1EDF"/>
    <w:multiLevelType w:val="hybridMultilevel"/>
    <w:tmpl w:val="6A48BDD4"/>
    <w:lvl w:ilvl="0" w:tplc="EB244ACA">
      <w:start w:val="1"/>
      <w:numFmt w:val="bullet"/>
      <w:pStyle w:val="ARIER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1B73398F"/>
    <w:multiLevelType w:val="hybridMultilevel"/>
    <w:tmpl w:val="F9F4AA8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1D3C362B"/>
    <w:multiLevelType w:val="hybridMultilevel"/>
    <w:tmpl w:val="ACD854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2A595665"/>
    <w:multiLevelType w:val="hybridMultilevel"/>
    <w:tmpl w:val="4692C31C"/>
    <w:lvl w:ilvl="0" w:tplc="9658521A">
      <w:start w:val="1"/>
      <w:numFmt w:val="bullet"/>
      <w:pStyle w:val="Indented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BC72E4D"/>
    <w:multiLevelType w:val="hybridMultilevel"/>
    <w:tmpl w:val="8E8E8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nsid w:val="2C312098"/>
    <w:multiLevelType w:val="hybridMultilevel"/>
    <w:tmpl w:val="1868A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39229E5"/>
    <w:multiLevelType w:val="hybridMultilevel"/>
    <w:tmpl w:val="E3B058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35A36985"/>
    <w:multiLevelType w:val="hybridMultilevel"/>
    <w:tmpl w:val="8F6C9B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4">
    <w:nsid w:val="3AF57C60"/>
    <w:multiLevelType w:val="hybridMultilevel"/>
    <w:tmpl w:val="ACD854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44D27930"/>
    <w:multiLevelType w:val="hybridMultilevel"/>
    <w:tmpl w:val="BF5A5942"/>
    <w:lvl w:ilvl="0" w:tplc="D97C1002">
      <w:start w:val="1"/>
      <w:numFmt w:val="bullet"/>
      <w:lvlText w:val=""/>
      <w:lvlJc w:val="left"/>
      <w:pPr>
        <w:ind w:left="360" w:hanging="360"/>
      </w:pPr>
      <w:rPr>
        <w:rFonts w:ascii="Symbol" w:hAnsi="Symbol" w:hint="default"/>
      </w:rPr>
    </w:lvl>
    <w:lvl w:ilvl="1" w:tplc="AA646270">
      <w:start w:val="1"/>
      <w:numFmt w:val="bullet"/>
      <w:pStyle w:val="ARIERcirclebullets"/>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4FE74BE"/>
    <w:multiLevelType w:val="hybridMultilevel"/>
    <w:tmpl w:val="0B5ABA24"/>
    <w:lvl w:ilvl="0" w:tplc="77DA6E62">
      <w:start w:val="1"/>
      <w:numFmt w:val="lowerLetter"/>
      <w:pStyle w:val="ARIERindentedlettere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B3860AE"/>
    <w:multiLevelType w:val="hybridMultilevel"/>
    <w:tmpl w:val="29F4EA4C"/>
    <w:lvl w:ilvl="0" w:tplc="D7FA26AE">
      <w:start w:val="1"/>
      <w:numFmt w:val="decimal"/>
      <w:pStyle w:val="Tenderheading1"/>
      <w:lvlText w:val="%1."/>
      <w:lvlJc w:val="left"/>
      <w:pPr>
        <w:tabs>
          <w:tab w:val="num" w:pos="644"/>
        </w:tabs>
        <w:ind w:left="644"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FF4A5F78">
      <w:start w:val="1"/>
      <w:numFmt w:val="lowerRoman"/>
      <w:lvlText w:val="(%3)"/>
      <w:lvlJc w:val="left"/>
      <w:pPr>
        <w:ind w:left="2700" w:hanging="720"/>
      </w:pPr>
      <w:rPr>
        <w:rFonts w:hint="default"/>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38">
    <w:nsid w:val="524900D1"/>
    <w:multiLevelType w:val="hybridMultilevel"/>
    <w:tmpl w:val="05422CF6"/>
    <w:lvl w:ilvl="0" w:tplc="5476C5C0">
      <w:start w:val="1"/>
      <w:numFmt w:val="decimal"/>
      <w:pStyle w:val="body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nsid w:val="55265C3A"/>
    <w:multiLevelType w:val="hybridMultilevel"/>
    <w:tmpl w:val="81AAB654"/>
    <w:lvl w:ilvl="0" w:tplc="346EB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F4E71F1"/>
    <w:multiLevelType w:val="hybridMultilevel"/>
    <w:tmpl w:val="F9FAA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3">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nsid w:val="73FC4BD1"/>
    <w:multiLevelType w:val="hybridMultilevel"/>
    <w:tmpl w:val="EB9ECFE0"/>
    <w:lvl w:ilvl="0" w:tplc="79BA6212">
      <w:start w:val="1"/>
      <w:numFmt w:val="bullet"/>
      <w:pStyle w:val="Bullettedbody"/>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C215D1A"/>
    <w:multiLevelType w:val="hybridMultilevel"/>
    <w:tmpl w:val="A0A6B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22"/>
  </w:num>
  <w:num w:numId="3">
    <w:abstractNumId w:val="15"/>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18"/>
  </w:num>
  <w:num w:numId="15">
    <w:abstractNumId w:val="11"/>
  </w:num>
  <w:num w:numId="16">
    <w:abstractNumId w:val="33"/>
  </w:num>
  <w:num w:numId="17">
    <w:abstractNumId w:val="19"/>
  </w:num>
  <w:num w:numId="18">
    <w:abstractNumId w:val="16"/>
  </w:num>
  <w:num w:numId="19">
    <w:abstractNumId w:val="37"/>
    <w:lvlOverride w:ilvl="0">
      <w:startOverride w:val="1"/>
    </w:lvlOverride>
  </w:num>
  <w:num w:numId="20">
    <w:abstractNumId w:val="35"/>
  </w:num>
  <w:num w:numId="21">
    <w:abstractNumId w:val="27"/>
  </w:num>
  <w:num w:numId="22">
    <w:abstractNumId w:val="24"/>
  </w:num>
  <w:num w:numId="23">
    <w:abstractNumId w:val="42"/>
  </w:num>
  <w:num w:numId="24">
    <w:abstractNumId w:val="13"/>
  </w:num>
  <w:num w:numId="25">
    <w:abstractNumId w:val="43"/>
  </w:num>
  <w:num w:numId="26">
    <w:abstractNumId w:val="38"/>
  </w:num>
  <w:num w:numId="27">
    <w:abstractNumId w:val="44"/>
  </w:num>
  <w:num w:numId="28">
    <w:abstractNumId w:val="41"/>
  </w:num>
  <w:num w:numId="29">
    <w:abstractNumId w:val="39"/>
  </w:num>
  <w:num w:numId="30">
    <w:abstractNumId w:val="23"/>
  </w:num>
  <w:num w:numId="31">
    <w:abstractNumId w:val="27"/>
  </w:num>
  <w:num w:numId="32">
    <w:abstractNumId w:val="36"/>
  </w:num>
  <w:num w:numId="33">
    <w:abstractNumId w:val="26"/>
  </w:num>
  <w:num w:numId="34">
    <w:abstractNumId w:val="32"/>
  </w:num>
  <w:num w:numId="35">
    <w:abstractNumId w:val="31"/>
  </w:num>
  <w:num w:numId="36">
    <w:abstractNumId w:val="20"/>
  </w:num>
  <w:num w:numId="37">
    <w:abstractNumId w:val="25"/>
  </w:num>
  <w:num w:numId="38">
    <w:abstractNumId w:val="12"/>
  </w:num>
  <w:num w:numId="39">
    <w:abstractNumId w:val="34"/>
  </w:num>
  <w:num w:numId="40">
    <w:abstractNumId w:val="0"/>
  </w:num>
  <w:num w:numId="41">
    <w:abstractNumId w:val="17"/>
  </w:num>
  <w:num w:numId="42">
    <w:abstractNumId w:val="40"/>
  </w:num>
  <w:num w:numId="43">
    <w:abstractNumId w:val="45"/>
  </w:num>
  <w:num w:numId="44">
    <w:abstractNumId w:val="14"/>
  </w:num>
  <w:num w:numId="45">
    <w:abstractNumId w:val="30"/>
  </w:num>
  <w:num w:numId="46">
    <w:abstractNumId w:val="28"/>
  </w:num>
  <w:num w:numId="47">
    <w:abstractNumId w:val="2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8" w:nlCheck="1" w:checkStyle="1"/>
  <w:activeWritingStyle w:appName="MSWord" w:lang="en-AU" w:vendorID="64" w:dllVersion="131078" w:nlCheck="1" w:checkStyle="1"/>
  <w:proofState w:spelling="clean"/>
  <w:documentProtection w:edit="readOnly" w:enforcement="1" w:cryptProviderType="rsaFull" w:cryptAlgorithmClass="hash" w:cryptAlgorithmType="typeAny" w:cryptAlgorithmSid="4" w:cryptSpinCount="100000" w:hash="9rb3TNWh9r/jxJ5ZdBtja/fpzUM=" w:salt="1VUoMa6DlnJmzm278m5k3w=="/>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4097"/>
  </w:hdrShapeDefaults>
  <w:footnotePr>
    <w:footnote w:id="-1"/>
    <w:footnote w:id="0"/>
    <w:footnote w:id="1"/>
  </w:footnotePr>
  <w:endnotePr>
    <w:endnote w:id="-1"/>
    <w:endnote w:id="0"/>
    <w:endnote w:id="1"/>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9E63EF"/>
    <w:rsid w:val="000017BB"/>
    <w:rsid w:val="000017D2"/>
    <w:rsid w:val="00001E48"/>
    <w:rsid w:val="00003CB6"/>
    <w:rsid w:val="000044D9"/>
    <w:rsid w:val="00004C89"/>
    <w:rsid w:val="00004E8C"/>
    <w:rsid w:val="0000509B"/>
    <w:rsid w:val="00007345"/>
    <w:rsid w:val="00007627"/>
    <w:rsid w:val="00010A77"/>
    <w:rsid w:val="00011438"/>
    <w:rsid w:val="00011E1A"/>
    <w:rsid w:val="0001205B"/>
    <w:rsid w:val="00012793"/>
    <w:rsid w:val="000129C9"/>
    <w:rsid w:val="00014002"/>
    <w:rsid w:val="00015CE4"/>
    <w:rsid w:val="00016064"/>
    <w:rsid w:val="00020E34"/>
    <w:rsid w:val="000210A4"/>
    <w:rsid w:val="000211C2"/>
    <w:rsid w:val="000213FC"/>
    <w:rsid w:val="00021509"/>
    <w:rsid w:val="000222B1"/>
    <w:rsid w:val="00022C0F"/>
    <w:rsid w:val="00023BB2"/>
    <w:rsid w:val="00024D90"/>
    <w:rsid w:val="000266B0"/>
    <w:rsid w:val="00026728"/>
    <w:rsid w:val="000309A3"/>
    <w:rsid w:val="00032B23"/>
    <w:rsid w:val="00033DF0"/>
    <w:rsid w:val="00033FC6"/>
    <w:rsid w:val="00034068"/>
    <w:rsid w:val="00034369"/>
    <w:rsid w:val="00035D62"/>
    <w:rsid w:val="000362B1"/>
    <w:rsid w:val="00036F87"/>
    <w:rsid w:val="00037867"/>
    <w:rsid w:val="00040071"/>
    <w:rsid w:val="00040CBE"/>
    <w:rsid w:val="00041156"/>
    <w:rsid w:val="000411CF"/>
    <w:rsid w:val="00041B72"/>
    <w:rsid w:val="00043002"/>
    <w:rsid w:val="00043E60"/>
    <w:rsid w:val="00044D9D"/>
    <w:rsid w:val="00045ED5"/>
    <w:rsid w:val="000462AA"/>
    <w:rsid w:val="00046987"/>
    <w:rsid w:val="00046F27"/>
    <w:rsid w:val="0004704E"/>
    <w:rsid w:val="0004709A"/>
    <w:rsid w:val="00047160"/>
    <w:rsid w:val="0005163F"/>
    <w:rsid w:val="00051887"/>
    <w:rsid w:val="00051E08"/>
    <w:rsid w:val="00051FD4"/>
    <w:rsid w:val="00051FE1"/>
    <w:rsid w:val="00053526"/>
    <w:rsid w:val="00054788"/>
    <w:rsid w:val="0005555C"/>
    <w:rsid w:val="00055A1B"/>
    <w:rsid w:val="00055E7F"/>
    <w:rsid w:val="00055FB4"/>
    <w:rsid w:val="0005616D"/>
    <w:rsid w:val="0005745B"/>
    <w:rsid w:val="000575A6"/>
    <w:rsid w:val="00057C50"/>
    <w:rsid w:val="00060383"/>
    <w:rsid w:val="0006050D"/>
    <w:rsid w:val="00060A68"/>
    <w:rsid w:val="000635AB"/>
    <w:rsid w:val="0006507E"/>
    <w:rsid w:val="00065AD8"/>
    <w:rsid w:val="0006629B"/>
    <w:rsid w:val="00066B41"/>
    <w:rsid w:val="000704B7"/>
    <w:rsid w:val="000717C0"/>
    <w:rsid w:val="000718CB"/>
    <w:rsid w:val="0007200A"/>
    <w:rsid w:val="00072AE0"/>
    <w:rsid w:val="00073528"/>
    <w:rsid w:val="00074331"/>
    <w:rsid w:val="0007522B"/>
    <w:rsid w:val="0007550A"/>
    <w:rsid w:val="00075597"/>
    <w:rsid w:val="00076886"/>
    <w:rsid w:val="000775FD"/>
    <w:rsid w:val="00080FE6"/>
    <w:rsid w:val="000812EB"/>
    <w:rsid w:val="00081764"/>
    <w:rsid w:val="00081E30"/>
    <w:rsid w:val="0008366E"/>
    <w:rsid w:val="00085D3E"/>
    <w:rsid w:val="00086D3E"/>
    <w:rsid w:val="00086DF3"/>
    <w:rsid w:val="0008754B"/>
    <w:rsid w:val="00087A85"/>
    <w:rsid w:val="00087BDC"/>
    <w:rsid w:val="00090458"/>
    <w:rsid w:val="000908C8"/>
    <w:rsid w:val="00091EF9"/>
    <w:rsid w:val="0009277F"/>
    <w:rsid w:val="0009426B"/>
    <w:rsid w:val="00095166"/>
    <w:rsid w:val="0009699E"/>
    <w:rsid w:val="000A1B4A"/>
    <w:rsid w:val="000A2203"/>
    <w:rsid w:val="000A3203"/>
    <w:rsid w:val="000A470D"/>
    <w:rsid w:val="000A483D"/>
    <w:rsid w:val="000A4EB3"/>
    <w:rsid w:val="000A5A22"/>
    <w:rsid w:val="000A5E54"/>
    <w:rsid w:val="000B0DD8"/>
    <w:rsid w:val="000B1BC2"/>
    <w:rsid w:val="000B2A8A"/>
    <w:rsid w:val="000B70B7"/>
    <w:rsid w:val="000B773D"/>
    <w:rsid w:val="000B7DFD"/>
    <w:rsid w:val="000C15EE"/>
    <w:rsid w:val="000C1781"/>
    <w:rsid w:val="000C2CB8"/>
    <w:rsid w:val="000C3259"/>
    <w:rsid w:val="000C4DCF"/>
    <w:rsid w:val="000C6EC9"/>
    <w:rsid w:val="000D009F"/>
    <w:rsid w:val="000D121A"/>
    <w:rsid w:val="000D3639"/>
    <w:rsid w:val="000D36F1"/>
    <w:rsid w:val="000D5259"/>
    <w:rsid w:val="000D622E"/>
    <w:rsid w:val="000D6B7B"/>
    <w:rsid w:val="000D7D99"/>
    <w:rsid w:val="000E02A3"/>
    <w:rsid w:val="000E0643"/>
    <w:rsid w:val="000E1A0F"/>
    <w:rsid w:val="000E1A61"/>
    <w:rsid w:val="000E1DC0"/>
    <w:rsid w:val="000E266D"/>
    <w:rsid w:val="000E26B6"/>
    <w:rsid w:val="000E297D"/>
    <w:rsid w:val="000E318B"/>
    <w:rsid w:val="000E3720"/>
    <w:rsid w:val="000E3D79"/>
    <w:rsid w:val="000E4132"/>
    <w:rsid w:val="000E51CF"/>
    <w:rsid w:val="000E6BF2"/>
    <w:rsid w:val="000E6FF6"/>
    <w:rsid w:val="000F03CE"/>
    <w:rsid w:val="000F1796"/>
    <w:rsid w:val="000F44BA"/>
    <w:rsid w:val="000F47C0"/>
    <w:rsid w:val="000F563E"/>
    <w:rsid w:val="000F56FA"/>
    <w:rsid w:val="000F5A8F"/>
    <w:rsid w:val="000F6139"/>
    <w:rsid w:val="000F63B8"/>
    <w:rsid w:val="000F64DD"/>
    <w:rsid w:val="000F7322"/>
    <w:rsid w:val="00100557"/>
    <w:rsid w:val="00100BAC"/>
    <w:rsid w:val="00101B5E"/>
    <w:rsid w:val="00102ADC"/>
    <w:rsid w:val="00102E08"/>
    <w:rsid w:val="0010306B"/>
    <w:rsid w:val="00103F8E"/>
    <w:rsid w:val="00104050"/>
    <w:rsid w:val="00104109"/>
    <w:rsid w:val="00104895"/>
    <w:rsid w:val="001053DA"/>
    <w:rsid w:val="001065A1"/>
    <w:rsid w:val="0010670A"/>
    <w:rsid w:val="001067D7"/>
    <w:rsid w:val="00113970"/>
    <w:rsid w:val="00113C6A"/>
    <w:rsid w:val="00115667"/>
    <w:rsid w:val="00115EF1"/>
    <w:rsid w:val="00120C40"/>
    <w:rsid w:val="001219BE"/>
    <w:rsid w:val="001219C0"/>
    <w:rsid w:val="00122A34"/>
    <w:rsid w:val="00123A86"/>
    <w:rsid w:val="001250AF"/>
    <w:rsid w:val="00125205"/>
    <w:rsid w:val="00125862"/>
    <w:rsid w:val="001270AC"/>
    <w:rsid w:val="00127BDB"/>
    <w:rsid w:val="00127E43"/>
    <w:rsid w:val="00131033"/>
    <w:rsid w:val="00131CD7"/>
    <w:rsid w:val="001336D9"/>
    <w:rsid w:val="0013541C"/>
    <w:rsid w:val="0013578C"/>
    <w:rsid w:val="00135C70"/>
    <w:rsid w:val="00136501"/>
    <w:rsid w:val="00137C8A"/>
    <w:rsid w:val="00140B20"/>
    <w:rsid w:val="001411DC"/>
    <w:rsid w:val="00141BD4"/>
    <w:rsid w:val="00141CA3"/>
    <w:rsid w:val="00142733"/>
    <w:rsid w:val="001427EA"/>
    <w:rsid w:val="00142D2C"/>
    <w:rsid w:val="001432D5"/>
    <w:rsid w:val="001456FF"/>
    <w:rsid w:val="00146192"/>
    <w:rsid w:val="00147A1D"/>
    <w:rsid w:val="0015026A"/>
    <w:rsid w:val="00150C2F"/>
    <w:rsid w:val="00150D31"/>
    <w:rsid w:val="00151120"/>
    <w:rsid w:val="00151C3D"/>
    <w:rsid w:val="00151D75"/>
    <w:rsid w:val="00152CCA"/>
    <w:rsid w:val="00153209"/>
    <w:rsid w:val="00153399"/>
    <w:rsid w:val="00153969"/>
    <w:rsid w:val="001548E3"/>
    <w:rsid w:val="001552F2"/>
    <w:rsid w:val="001557A0"/>
    <w:rsid w:val="00160BDE"/>
    <w:rsid w:val="00161F84"/>
    <w:rsid w:val="001622A8"/>
    <w:rsid w:val="00163067"/>
    <w:rsid w:val="0016331C"/>
    <w:rsid w:val="0016365D"/>
    <w:rsid w:val="00164039"/>
    <w:rsid w:val="00164617"/>
    <w:rsid w:val="00164C47"/>
    <w:rsid w:val="00164F59"/>
    <w:rsid w:val="001653FC"/>
    <w:rsid w:val="0016767A"/>
    <w:rsid w:val="00167F23"/>
    <w:rsid w:val="00170A92"/>
    <w:rsid w:val="00170AE5"/>
    <w:rsid w:val="00173689"/>
    <w:rsid w:val="00177115"/>
    <w:rsid w:val="0017745F"/>
    <w:rsid w:val="001774A6"/>
    <w:rsid w:val="001774FF"/>
    <w:rsid w:val="0018062E"/>
    <w:rsid w:val="001814BA"/>
    <w:rsid w:val="0018237E"/>
    <w:rsid w:val="001832E1"/>
    <w:rsid w:val="00184525"/>
    <w:rsid w:val="001848EE"/>
    <w:rsid w:val="00185265"/>
    <w:rsid w:val="0018657A"/>
    <w:rsid w:val="00186CFD"/>
    <w:rsid w:val="00187258"/>
    <w:rsid w:val="00190778"/>
    <w:rsid w:val="00190F62"/>
    <w:rsid w:val="001914B9"/>
    <w:rsid w:val="00191604"/>
    <w:rsid w:val="00191CFC"/>
    <w:rsid w:val="0019280B"/>
    <w:rsid w:val="001930CF"/>
    <w:rsid w:val="00193590"/>
    <w:rsid w:val="001937BC"/>
    <w:rsid w:val="00195C9F"/>
    <w:rsid w:val="001966DD"/>
    <w:rsid w:val="00196BDB"/>
    <w:rsid w:val="00197EAA"/>
    <w:rsid w:val="001A0E4A"/>
    <w:rsid w:val="001A243B"/>
    <w:rsid w:val="001A4FE5"/>
    <w:rsid w:val="001A50B3"/>
    <w:rsid w:val="001A5744"/>
    <w:rsid w:val="001A60E1"/>
    <w:rsid w:val="001B031C"/>
    <w:rsid w:val="001B2994"/>
    <w:rsid w:val="001B2CDF"/>
    <w:rsid w:val="001B2EC4"/>
    <w:rsid w:val="001B324A"/>
    <w:rsid w:val="001B32AC"/>
    <w:rsid w:val="001B33B6"/>
    <w:rsid w:val="001B4383"/>
    <w:rsid w:val="001B6A43"/>
    <w:rsid w:val="001B724A"/>
    <w:rsid w:val="001B7AA9"/>
    <w:rsid w:val="001B7EC0"/>
    <w:rsid w:val="001C018E"/>
    <w:rsid w:val="001C1C1B"/>
    <w:rsid w:val="001C3EFB"/>
    <w:rsid w:val="001C459C"/>
    <w:rsid w:val="001C558C"/>
    <w:rsid w:val="001C5955"/>
    <w:rsid w:val="001C5DC1"/>
    <w:rsid w:val="001C6DFF"/>
    <w:rsid w:val="001C72D0"/>
    <w:rsid w:val="001C7B78"/>
    <w:rsid w:val="001D0468"/>
    <w:rsid w:val="001D05DD"/>
    <w:rsid w:val="001D0C8E"/>
    <w:rsid w:val="001D18AA"/>
    <w:rsid w:val="001D22A3"/>
    <w:rsid w:val="001D2593"/>
    <w:rsid w:val="001D2717"/>
    <w:rsid w:val="001D2FBB"/>
    <w:rsid w:val="001D61EC"/>
    <w:rsid w:val="001D6365"/>
    <w:rsid w:val="001D663D"/>
    <w:rsid w:val="001D739F"/>
    <w:rsid w:val="001D7D81"/>
    <w:rsid w:val="001E0980"/>
    <w:rsid w:val="001E2024"/>
    <w:rsid w:val="001E2563"/>
    <w:rsid w:val="001E39AF"/>
    <w:rsid w:val="001E43B5"/>
    <w:rsid w:val="001E54BE"/>
    <w:rsid w:val="001E5878"/>
    <w:rsid w:val="001E5CCD"/>
    <w:rsid w:val="001E6B9C"/>
    <w:rsid w:val="001E764C"/>
    <w:rsid w:val="001E7978"/>
    <w:rsid w:val="001F0158"/>
    <w:rsid w:val="001F0356"/>
    <w:rsid w:val="001F10BD"/>
    <w:rsid w:val="001F1296"/>
    <w:rsid w:val="001F252D"/>
    <w:rsid w:val="001F2811"/>
    <w:rsid w:val="001F368E"/>
    <w:rsid w:val="001F51F0"/>
    <w:rsid w:val="001F7C65"/>
    <w:rsid w:val="00200521"/>
    <w:rsid w:val="00200E85"/>
    <w:rsid w:val="00200F94"/>
    <w:rsid w:val="002034EF"/>
    <w:rsid w:val="00203F44"/>
    <w:rsid w:val="00205A81"/>
    <w:rsid w:val="00205B38"/>
    <w:rsid w:val="00206311"/>
    <w:rsid w:val="00207048"/>
    <w:rsid w:val="00207A7C"/>
    <w:rsid w:val="002107A6"/>
    <w:rsid w:val="00210CA8"/>
    <w:rsid w:val="0021267C"/>
    <w:rsid w:val="00212907"/>
    <w:rsid w:val="00212AE7"/>
    <w:rsid w:val="00213887"/>
    <w:rsid w:val="00214534"/>
    <w:rsid w:val="00214B23"/>
    <w:rsid w:val="00214D86"/>
    <w:rsid w:val="00215A5D"/>
    <w:rsid w:val="00215C8A"/>
    <w:rsid w:val="00216805"/>
    <w:rsid w:val="002168A5"/>
    <w:rsid w:val="00220122"/>
    <w:rsid w:val="0022119E"/>
    <w:rsid w:val="0022137C"/>
    <w:rsid w:val="0022188E"/>
    <w:rsid w:val="00222742"/>
    <w:rsid w:val="002228E0"/>
    <w:rsid w:val="00225913"/>
    <w:rsid w:val="00225D17"/>
    <w:rsid w:val="00225DA9"/>
    <w:rsid w:val="0022657E"/>
    <w:rsid w:val="00226A24"/>
    <w:rsid w:val="002270E9"/>
    <w:rsid w:val="00227A0F"/>
    <w:rsid w:val="00227BDE"/>
    <w:rsid w:val="002306CC"/>
    <w:rsid w:val="00232455"/>
    <w:rsid w:val="002330B7"/>
    <w:rsid w:val="002336DB"/>
    <w:rsid w:val="00233A61"/>
    <w:rsid w:val="00234485"/>
    <w:rsid w:val="002347A0"/>
    <w:rsid w:val="00235A46"/>
    <w:rsid w:val="00235C7F"/>
    <w:rsid w:val="00235EB7"/>
    <w:rsid w:val="00236B80"/>
    <w:rsid w:val="00236FF6"/>
    <w:rsid w:val="00237DDE"/>
    <w:rsid w:val="002401F6"/>
    <w:rsid w:val="00240917"/>
    <w:rsid w:val="002425AF"/>
    <w:rsid w:val="002428C8"/>
    <w:rsid w:val="00244645"/>
    <w:rsid w:val="00244B58"/>
    <w:rsid w:val="0024537B"/>
    <w:rsid w:val="00245529"/>
    <w:rsid w:val="00245B15"/>
    <w:rsid w:val="00245BC3"/>
    <w:rsid w:val="00245D93"/>
    <w:rsid w:val="00246101"/>
    <w:rsid w:val="00246BEA"/>
    <w:rsid w:val="00246D1B"/>
    <w:rsid w:val="00246E39"/>
    <w:rsid w:val="00247329"/>
    <w:rsid w:val="00247F74"/>
    <w:rsid w:val="00250475"/>
    <w:rsid w:val="00250ACA"/>
    <w:rsid w:val="0025127D"/>
    <w:rsid w:val="002526EA"/>
    <w:rsid w:val="002533BB"/>
    <w:rsid w:val="002535E8"/>
    <w:rsid w:val="00253CA5"/>
    <w:rsid w:val="002549A0"/>
    <w:rsid w:val="00254B7B"/>
    <w:rsid w:val="0025529E"/>
    <w:rsid w:val="00255583"/>
    <w:rsid w:val="00256969"/>
    <w:rsid w:val="0025705D"/>
    <w:rsid w:val="002576EB"/>
    <w:rsid w:val="00257BF1"/>
    <w:rsid w:val="00257C62"/>
    <w:rsid w:val="00260C73"/>
    <w:rsid w:val="00261EFC"/>
    <w:rsid w:val="00263C7D"/>
    <w:rsid w:val="00263CCD"/>
    <w:rsid w:val="002643DA"/>
    <w:rsid w:val="0026474F"/>
    <w:rsid w:val="00264A42"/>
    <w:rsid w:val="00265074"/>
    <w:rsid w:val="00266180"/>
    <w:rsid w:val="002665BB"/>
    <w:rsid w:val="0027068A"/>
    <w:rsid w:val="00270B05"/>
    <w:rsid w:val="00271F86"/>
    <w:rsid w:val="00274C3A"/>
    <w:rsid w:val="00274E8B"/>
    <w:rsid w:val="00275FF9"/>
    <w:rsid w:val="00276D69"/>
    <w:rsid w:val="00276E2C"/>
    <w:rsid w:val="002778A1"/>
    <w:rsid w:val="002800FE"/>
    <w:rsid w:val="002810DE"/>
    <w:rsid w:val="00281AEE"/>
    <w:rsid w:val="00281D35"/>
    <w:rsid w:val="00281D51"/>
    <w:rsid w:val="00281FF0"/>
    <w:rsid w:val="00283141"/>
    <w:rsid w:val="0028488D"/>
    <w:rsid w:val="00285836"/>
    <w:rsid w:val="00285925"/>
    <w:rsid w:val="00285B9C"/>
    <w:rsid w:val="00285E0F"/>
    <w:rsid w:val="00285FC1"/>
    <w:rsid w:val="0028603B"/>
    <w:rsid w:val="00286C91"/>
    <w:rsid w:val="00287526"/>
    <w:rsid w:val="00290093"/>
    <w:rsid w:val="00291BB8"/>
    <w:rsid w:val="0029276A"/>
    <w:rsid w:val="0029376C"/>
    <w:rsid w:val="00294737"/>
    <w:rsid w:val="00294F19"/>
    <w:rsid w:val="00297481"/>
    <w:rsid w:val="00297E44"/>
    <w:rsid w:val="002A0BC3"/>
    <w:rsid w:val="002A0D3A"/>
    <w:rsid w:val="002A133C"/>
    <w:rsid w:val="002A2EFC"/>
    <w:rsid w:val="002A3447"/>
    <w:rsid w:val="002A502B"/>
    <w:rsid w:val="002A56B6"/>
    <w:rsid w:val="002A754D"/>
    <w:rsid w:val="002A7C78"/>
    <w:rsid w:val="002A7C79"/>
    <w:rsid w:val="002B0B39"/>
    <w:rsid w:val="002B1912"/>
    <w:rsid w:val="002B2AE5"/>
    <w:rsid w:val="002B32FF"/>
    <w:rsid w:val="002B3A20"/>
    <w:rsid w:val="002B3E66"/>
    <w:rsid w:val="002B440B"/>
    <w:rsid w:val="002B4A04"/>
    <w:rsid w:val="002B4B78"/>
    <w:rsid w:val="002B54CF"/>
    <w:rsid w:val="002B686A"/>
    <w:rsid w:val="002B68A9"/>
    <w:rsid w:val="002B7E80"/>
    <w:rsid w:val="002C0477"/>
    <w:rsid w:val="002C0538"/>
    <w:rsid w:val="002C175A"/>
    <w:rsid w:val="002C29C1"/>
    <w:rsid w:val="002C317A"/>
    <w:rsid w:val="002C4B46"/>
    <w:rsid w:val="002C4C80"/>
    <w:rsid w:val="002C5BA2"/>
    <w:rsid w:val="002C5BAA"/>
    <w:rsid w:val="002C609C"/>
    <w:rsid w:val="002C6463"/>
    <w:rsid w:val="002C77DC"/>
    <w:rsid w:val="002C7961"/>
    <w:rsid w:val="002D25EF"/>
    <w:rsid w:val="002D26CB"/>
    <w:rsid w:val="002D26F6"/>
    <w:rsid w:val="002D527E"/>
    <w:rsid w:val="002D5942"/>
    <w:rsid w:val="002D67B4"/>
    <w:rsid w:val="002E060D"/>
    <w:rsid w:val="002E0F63"/>
    <w:rsid w:val="002E11C7"/>
    <w:rsid w:val="002E1A31"/>
    <w:rsid w:val="002E26FA"/>
    <w:rsid w:val="002E4E84"/>
    <w:rsid w:val="002E4FA9"/>
    <w:rsid w:val="002E5193"/>
    <w:rsid w:val="002E56D4"/>
    <w:rsid w:val="002E7328"/>
    <w:rsid w:val="002F0230"/>
    <w:rsid w:val="002F042B"/>
    <w:rsid w:val="002F0660"/>
    <w:rsid w:val="002F08D2"/>
    <w:rsid w:val="002F14BA"/>
    <w:rsid w:val="002F229B"/>
    <w:rsid w:val="002F2325"/>
    <w:rsid w:val="002F2420"/>
    <w:rsid w:val="002F4E09"/>
    <w:rsid w:val="002F5F52"/>
    <w:rsid w:val="002F6DF6"/>
    <w:rsid w:val="003000F6"/>
    <w:rsid w:val="00302CBB"/>
    <w:rsid w:val="0030325C"/>
    <w:rsid w:val="00303D9E"/>
    <w:rsid w:val="003041C1"/>
    <w:rsid w:val="00304778"/>
    <w:rsid w:val="00306204"/>
    <w:rsid w:val="0030759E"/>
    <w:rsid w:val="0031312B"/>
    <w:rsid w:val="003136B5"/>
    <w:rsid w:val="0031380C"/>
    <w:rsid w:val="00314279"/>
    <w:rsid w:val="003155E5"/>
    <w:rsid w:val="0031590F"/>
    <w:rsid w:val="00316555"/>
    <w:rsid w:val="00320DB5"/>
    <w:rsid w:val="00320F69"/>
    <w:rsid w:val="00320F71"/>
    <w:rsid w:val="00320FFF"/>
    <w:rsid w:val="00321754"/>
    <w:rsid w:val="00321C98"/>
    <w:rsid w:val="00322507"/>
    <w:rsid w:val="00322661"/>
    <w:rsid w:val="003228C6"/>
    <w:rsid w:val="003228CB"/>
    <w:rsid w:val="0032340F"/>
    <w:rsid w:val="0032389B"/>
    <w:rsid w:val="0032398D"/>
    <w:rsid w:val="00323D96"/>
    <w:rsid w:val="00324E0E"/>
    <w:rsid w:val="00327272"/>
    <w:rsid w:val="00327673"/>
    <w:rsid w:val="0033002F"/>
    <w:rsid w:val="00330679"/>
    <w:rsid w:val="003319C8"/>
    <w:rsid w:val="00332072"/>
    <w:rsid w:val="00333429"/>
    <w:rsid w:val="0033502D"/>
    <w:rsid w:val="00335042"/>
    <w:rsid w:val="00336886"/>
    <w:rsid w:val="00340129"/>
    <w:rsid w:val="00340E61"/>
    <w:rsid w:val="00341156"/>
    <w:rsid w:val="00341520"/>
    <w:rsid w:val="003415A9"/>
    <w:rsid w:val="00341797"/>
    <w:rsid w:val="00341A86"/>
    <w:rsid w:val="00342235"/>
    <w:rsid w:val="0034224E"/>
    <w:rsid w:val="003424E6"/>
    <w:rsid w:val="003438B0"/>
    <w:rsid w:val="00344133"/>
    <w:rsid w:val="003442F7"/>
    <w:rsid w:val="003459BF"/>
    <w:rsid w:val="00346379"/>
    <w:rsid w:val="003467EC"/>
    <w:rsid w:val="00347FBC"/>
    <w:rsid w:val="00351C76"/>
    <w:rsid w:val="0035294C"/>
    <w:rsid w:val="003536E1"/>
    <w:rsid w:val="00353D97"/>
    <w:rsid w:val="00354158"/>
    <w:rsid w:val="003545F4"/>
    <w:rsid w:val="00356C16"/>
    <w:rsid w:val="00360739"/>
    <w:rsid w:val="003628FF"/>
    <w:rsid w:val="0036305A"/>
    <w:rsid w:val="00365BD2"/>
    <w:rsid w:val="00365C15"/>
    <w:rsid w:val="003665BF"/>
    <w:rsid w:val="003678FE"/>
    <w:rsid w:val="00367C0D"/>
    <w:rsid w:val="003707F9"/>
    <w:rsid w:val="00370977"/>
    <w:rsid w:val="00370CAC"/>
    <w:rsid w:val="0037193A"/>
    <w:rsid w:val="00371E21"/>
    <w:rsid w:val="00372C14"/>
    <w:rsid w:val="003732BF"/>
    <w:rsid w:val="00374814"/>
    <w:rsid w:val="003751D3"/>
    <w:rsid w:val="00375260"/>
    <w:rsid w:val="003760E7"/>
    <w:rsid w:val="0037766C"/>
    <w:rsid w:val="003778E8"/>
    <w:rsid w:val="00381E63"/>
    <w:rsid w:val="00382000"/>
    <w:rsid w:val="00382BBC"/>
    <w:rsid w:val="00386483"/>
    <w:rsid w:val="00386EDD"/>
    <w:rsid w:val="00387EAB"/>
    <w:rsid w:val="00390622"/>
    <w:rsid w:val="00390E4E"/>
    <w:rsid w:val="00391232"/>
    <w:rsid w:val="00391391"/>
    <w:rsid w:val="003917F9"/>
    <w:rsid w:val="0039316C"/>
    <w:rsid w:val="003935AA"/>
    <w:rsid w:val="0039404A"/>
    <w:rsid w:val="0039551A"/>
    <w:rsid w:val="0039591B"/>
    <w:rsid w:val="00396A82"/>
    <w:rsid w:val="003A086E"/>
    <w:rsid w:val="003A1497"/>
    <w:rsid w:val="003A26C1"/>
    <w:rsid w:val="003A5BE4"/>
    <w:rsid w:val="003A7168"/>
    <w:rsid w:val="003A7392"/>
    <w:rsid w:val="003A7C08"/>
    <w:rsid w:val="003B05B9"/>
    <w:rsid w:val="003B07D8"/>
    <w:rsid w:val="003B0846"/>
    <w:rsid w:val="003B1058"/>
    <w:rsid w:val="003B1144"/>
    <w:rsid w:val="003B1492"/>
    <w:rsid w:val="003B2B08"/>
    <w:rsid w:val="003B3A0A"/>
    <w:rsid w:val="003B3B71"/>
    <w:rsid w:val="003B474E"/>
    <w:rsid w:val="003B50A9"/>
    <w:rsid w:val="003B69EA"/>
    <w:rsid w:val="003B735E"/>
    <w:rsid w:val="003C164F"/>
    <w:rsid w:val="003C2C67"/>
    <w:rsid w:val="003C2CE3"/>
    <w:rsid w:val="003C5068"/>
    <w:rsid w:val="003C5C59"/>
    <w:rsid w:val="003C71DC"/>
    <w:rsid w:val="003C72D7"/>
    <w:rsid w:val="003C7FAE"/>
    <w:rsid w:val="003D253C"/>
    <w:rsid w:val="003D36D3"/>
    <w:rsid w:val="003D486A"/>
    <w:rsid w:val="003E0BF9"/>
    <w:rsid w:val="003E1839"/>
    <w:rsid w:val="003E1C93"/>
    <w:rsid w:val="003E293E"/>
    <w:rsid w:val="003E4628"/>
    <w:rsid w:val="003E5151"/>
    <w:rsid w:val="003E5424"/>
    <w:rsid w:val="003E7100"/>
    <w:rsid w:val="003E77A2"/>
    <w:rsid w:val="003F031A"/>
    <w:rsid w:val="003F1040"/>
    <w:rsid w:val="003F207D"/>
    <w:rsid w:val="003F347D"/>
    <w:rsid w:val="003F4220"/>
    <w:rsid w:val="003F4717"/>
    <w:rsid w:val="003F5344"/>
    <w:rsid w:val="003F7936"/>
    <w:rsid w:val="00400B45"/>
    <w:rsid w:val="00400C05"/>
    <w:rsid w:val="00402ADE"/>
    <w:rsid w:val="00402B41"/>
    <w:rsid w:val="004044D5"/>
    <w:rsid w:val="00404C8B"/>
    <w:rsid w:val="00405894"/>
    <w:rsid w:val="00407454"/>
    <w:rsid w:val="0040756D"/>
    <w:rsid w:val="00410B81"/>
    <w:rsid w:val="00410D20"/>
    <w:rsid w:val="0041164A"/>
    <w:rsid w:val="0041270C"/>
    <w:rsid w:val="00413091"/>
    <w:rsid w:val="00413615"/>
    <w:rsid w:val="004137BF"/>
    <w:rsid w:val="004138A1"/>
    <w:rsid w:val="00413A33"/>
    <w:rsid w:val="00416004"/>
    <w:rsid w:val="00416EE0"/>
    <w:rsid w:val="00417060"/>
    <w:rsid w:val="004170E1"/>
    <w:rsid w:val="00421483"/>
    <w:rsid w:val="00421EF9"/>
    <w:rsid w:val="00422EA7"/>
    <w:rsid w:val="004247F5"/>
    <w:rsid w:val="004274A6"/>
    <w:rsid w:val="00427D34"/>
    <w:rsid w:val="004306E1"/>
    <w:rsid w:val="00430BED"/>
    <w:rsid w:val="00431A94"/>
    <w:rsid w:val="00431C87"/>
    <w:rsid w:val="00433589"/>
    <w:rsid w:val="004335A6"/>
    <w:rsid w:val="004342CB"/>
    <w:rsid w:val="00435274"/>
    <w:rsid w:val="00435C55"/>
    <w:rsid w:val="00436B2F"/>
    <w:rsid w:val="00436CA9"/>
    <w:rsid w:val="004371A7"/>
    <w:rsid w:val="00437824"/>
    <w:rsid w:val="00437CCC"/>
    <w:rsid w:val="00437D82"/>
    <w:rsid w:val="00440288"/>
    <w:rsid w:val="00440B51"/>
    <w:rsid w:val="00440C00"/>
    <w:rsid w:val="00442242"/>
    <w:rsid w:val="004443DE"/>
    <w:rsid w:val="004446EB"/>
    <w:rsid w:val="00444D9F"/>
    <w:rsid w:val="00445CFC"/>
    <w:rsid w:val="0044680C"/>
    <w:rsid w:val="004471F8"/>
    <w:rsid w:val="004509B4"/>
    <w:rsid w:val="0045173A"/>
    <w:rsid w:val="004528F4"/>
    <w:rsid w:val="0045330E"/>
    <w:rsid w:val="004536DF"/>
    <w:rsid w:val="00455AC0"/>
    <w:rsid w:val="00455F12"/>
    <w:rsid w:val="00457209"/>
    <w:rsid w:val="004578FA"/>
    <w:rsid w:val="00457B34"/>
    <w:rsid w:val="004624EA"/>
    <w:rsid w:val="0046258B"/>
    <w:rsid w:val="00463362"/>
    <w:rsid w:val="00465780"/>
    <w:rsid w:val="0046592A"/>
    <w:rsid w:val="00465C26"/>
    <w:rsid w:val="004661D1"/>
    <w:rsid w:val="00466D4D"/>
    <w:rsid w:val="00466D83"/>
    <w:rsid w:val="0046710A"/>
    <w:rsid w:val="004679AB"/>
    <w:rsid w:val="0047035C"/>
    <w:rsid w:val="00470E7D"/>
    <w:rsid w:val="004714C4"/>
    <w:rsid w:val="00473879"/>
    <w:rsid w:val="00473A94"/>
    <w:rsid w:val="004745FF"/>
    <w:rsid w:val="00477BB6"/>
    <w:rsid w:val="00480B19"/>
    <w:rsid w:val="00481A63"/>
    <w:rsid w:val="0048233D"/>
    <w:rsid w:val="004841F8"/>
    <w:rsid w:val="00484BE7"/>
    <w:rsid w:val="00486D36"/>
    <w:rsid w:val="00487EC8"/>
    <w:rsid w:val="00487F7A"/>
    <w:rsid w:val="00491585"/>
    <w:rsid w:val="00492657"/>
    <w:rsid w:val="00496F0E"/>
    <w:rsid w:val="004971E3"/>
    <w:rsid w:val="0049754B"/>
    <w:rsid w:val="004978FC"/>
    <w:rsid w:val="004A0207"/>
    <w:rsid w:val="004A1E00"/>
    <w:rsid w:val="004A22E2"/>
    <w:rsid w:val="004A257A"/>
    <w:rsid w:val="004A26AB"/>
    <w:rsid w:val="004A30B9"/>
    <w:rsid w:val="004A550C"/>
    <w:rsid w:val="004A607B"/>
    <w:rsid w:val="004A62F2"/>
    <w:rsid w:val="004A6D0B"/>
    <w:rsid w:val="004A79D2"/>
    <w:rsid w:val="004A7E32"/>
    <w:rsid w:val="004B0F3A"/>
    <w:rsid w:val="004B2E1B"/>
    <w:rsid w:val="004B4718"/>
    <w:rsid w:val="004B47F9"/>
    <w:rsid w:val="004B57BB"/>
    <w:rsid w:val="004C0867"/>
    <w:rsid w:val="004C1494"/>
    <w:rsid w:val="004C23A3"/>
    <w:rsid w:val="004C23B0"/>
    <w:rsid w:val="004C2609"/>
    <w:rsid w:val="004C3212"/>
    <w:rsid w:val="004C372C"/>
    <w:rsid w:val="004C56A6"/>
    <w:rsid w:val="004C56DA"/>
    <w:rsid w:val="004C580E"/>
    <w:rsid w:val="004C66B5"/>
    <w:rsid w:val="004D11D2"/>
    <w:rsid w:val="004D167B"/>
    <w:rsid w:val="004D21CD"/>
    <w:rsid w:val="004D2717"/>
    <w:rsid w:val="004D3A47"/>
    <w:rsid w:val="004D3E22"/>
    <w:rsid w:val="004D5834"/>
    <w:rsid w:val="004D71A2"/>
    <w:rsid w:val="004D7653"/>
    <w:rsid w:val="004E0CF6"/>
    <w:rsid w:val="004E0EF1"/>
    <w:rsid w:val="004E22D0"/>
    <w:rsid w:val="004E2B95"/>
    <w:rsid w:val="004E3C2C"/>
    <w:rsid w:val="004E5B55"/>
    <w:rsid w:val="004E664F"/>
    <w:rsid w:val="004E6888"/>
    <w:rsid w:val="004E797C"/>
    <w:rsid w:val="004F066F"/>
    <w:rsid w:val="004F2553"/>
    <w:rsid w:val="004F2BB5"/>
    <w:rsid w:val="004F4756"/>
    <w:rsid w:val="004F4DF4"/>
    <w:rsid w:val="004F572C"/>
    <w:rsid w:val="004F5FE8"/>
    <w:rsid w:val="004F6B8C"/>
    <w:rsid w:val="004F7F99"/>
    <w:rsid w:val="00500E9D"/>
    <w:rsid w:val="005013EC"/>
    <w:rsid w:val="00501ABD"/>
    <w:rsid w:val="005020AA"/>
    <w:rsid w:val="00502AC4"/>
    <w:rsid w:val="00503A83"/>
    <w:rsid w:val="00503F62"/>
    <w:rsid w:val="00504275"/>
    <w:rsid w:val="0050769F"/>
    <w:rsid w:val="00507782"/>
    <w:rsid w:val="00507F90"/>
    <w:rsid w:val="00510502"/>
    <w:rsid w:val="00510FB7"/>
    <w:rsid w:val="00513C52"/>
    <w:rsid w:val="00513E41"/>
    <w:rsid w:val="0051402E"/>
    <w:rsid w:val="005144D5"/>
    <w:rsid w:val="00514816"/>
    <w:rsid w:val="00517234"/>
    <w:rsid w:val="00517405"/>
    <w:rsid w:val="005178DF"/>
    <w:rsid w:val="00517939"/>
    <w:rsid w:val="00517B83"/>
    <w:rsid w:val="00517FBA"/>
    <w:rsid w:val="005211F6"/>
    <w:rsid w:val="00522BF6"/>
    <w:rsid w:val="00524BA9"/>
    <w:rsid w:val="00525365"/>
    <w:rsid w:val="00525521"/>
    <w:rsid w:val="00525A08"/>
    <w:rsid w:val="00525EE8"/>
    <w:rsid w:val="00530D51"/>
    <w:rsid w:val="00531228"/>
    <w:rsid w:val="00531EBE"/>
    <w:rsid w:val="0053212B"/>
    <w:rsid w:val="00533C54"/>
    <w:rsid w:val="0053530B"/>
    <w:rsid w:val="005356D9"/>
    <w:rsid w:val="005372A9"/>
    <w:rsid w:val="00540762"/>
    <w:rsid w:val="00540BB0"/>
    <w:rsid w:val="00543898"/>
    <w:rsid w:val="005461E7"/>
    <w:rsid w:val="00547097"/>
    <w:rsid w:val="00550093"/>
    <w:rsid w:val="005505AD"/>
    <w:rsid w:val="00550861"/>
    <w:rsid w:val="00550E9F"/>
    <w:rsid w:val="00550F27"/>
    <w:rsid w:val="00551557"/>
    <w:rsid w:val="00553AAF"/>
    <w:rsid w:val="005574FB"/>
    <w:rsid w:val="00557543"/>
    <w:rsid w:val="005575F4"/>
    <w:rsid w:val="00557B67"/>
    <w:rsid w:val="00557E64"/>
    <w:rsid w:val="00560849"/>
    <w:rsid w:val="00561093"/>
    <w:rsid w:val="0056166A"/>
    <w:rsid w:val="00561992"/>
    <w:rsid w:val="00561D4C"/>
    <w:rsid w:val="005633B0"/>
    <w:rsid w:val="005647CF"/>
    <w:rsid w:val="005655BD"/>
    <w:rsid w:val="00565E0D"/>
    <w:rsid w:val="00565FBA"/>
    <w:rsid w:val="00566053"/>
    <w:rsid w:val="00566D6F"/>
    <w:rsid w:val="00566FE3"/>
    <w:rsid w:val="00570487"/>
    <w:rsid w:val="005705DC"/>
    <w:rsid w:val="005705F5"/>
    <w:rsid w:val="0057064C"/>
    <w:rsid w:val="00571446"/>
    <w:rsid w:val="00572E86"/>
    <w:rsid w:val="00574F6D"/>
    <w:rsid w:val="00575350"/>
    <w:rsid w:val="00576C1D"/>
    <w:rsid w:val="00576C25"/>
    <w:rsid w:val="00577455"/>
    <w:rsid w:val="0057781D"/>
    <w:rsid w:val="0057798B"/>
    <w:rsid w:val="00581084"/>
    <w:rsid w:val="005819DB"/>
    <w:rsid w:val="0058242D"/>
    <w:rsid w:val="005831F3"/>
    <w:rsid w:val="00583A5E"/>
    <w:rsid w:val="00584C1F"/>
    <w:rsid w:val="00585EE1"/>
    <w:rsid w:val="00590601"/>
    <w:rsid w:val="00590EF3"/>
    <w:rsid w:val="0059197D"/>
    <w:rsid w:val="0059201F"/>
    <w:rsid w:val="00595583"/>
    <w:rsid w:val="00595B02"/>
    <w:rsid w:val="00595D32"/>
    <w:rsid w:val="00596597"/>
    <w:rsid w:val="00597BE4"/>
    <w:rsid w:val="005A0BF6"/>
    <w:rsid w:val="005A1FD2"/>
    <w:rsid w:val="005A2157"/>
    <w:rsid w:val="005A2D76"/>
    <w:rsid w:val="005A3CBF"/>
    <w:rsid w:val="005A68D0"/>
    <w:rsid w:val="005A74A3"/>
    <w:rsid w:val="005A7532"/>
    <w:rsid w:val="005A7D68"/>
    <w:rsid w:val="005A7ECC"/>
    <w:rsid w:val="005B046E"/>
    <w:rsid w:val="005B0601"/>
    <w:rsid w:val="005B08BB"/>
    <w:rsid w:val="005B0E7C"/>
    <w:rsid w:val="005B40BB"/>
    <w:rsid w:val="005B41FD"/>
    <w:rsid w:val="005B4E22"/>
    <w:rsid w:val="005B6926"/>
    <w:rsid w:val="005C0C61"/>
    <w:rsid w:val="005C17A0"/>
    <w:rsid w:val="005C19C6"/>
    <w:rsid w:val="005C55FE"/>
    <w:rsid w:val="005C79A8"/>
    <w:rsid w:val="005D03C8"/>
    <w:rsid w:val="005D1E44"/>
    <w:rsid w:val="005D282D"/>
    <w:rsid w:val="005D5279"/>
    <w:rsid w:val="005E0197"/>
    <w:rsid w:val="005E17A5"/>
    <w:rsid w:val="005E22FF"/>
    <w:rsid w:val="005E2C8F"/>
    <w:rsid w:val="005E35C6"/>
    <w:rsid w:val="005E35DC"/>
    <w:rsid w:val="005E38AC"/>
    <w:rsid w:val="005E74C2"/>
    <w:rsid w:val="005F0419"/>
    <w:rsid w:val="005F0AE2"/>
    <w:rsid w:val="005F1520"/>
    <w:rsid w:val="005F2975"/>
    <w:rsid w:val="005F2EEF"/>
    <w:rsid w:val="005F313A"/>
    <w:rsid w:val="005F410D"/>
    <w:rsid w:val="005F50E7"/>
    <w:rsid w:val="005F55AD"/>
    <w:rsid w:val="005F5F81"/>
    <w:rsid w:val="005F6C9F"/>
    <w:rsid w:val="005F6E89"/>
    <w:rsid w:val="00601EFD"/>
    <w:rsid w:val="006034A0"/>
    <w:rsid w:val="006039A4"/>
    <w:rsid w:val="00606451"/>
    <w:rsid w:val="00606707"/>
    <w:rsid w:val="00607849"/>
    <w:rsid w:val="00607A4C"/>
    <w:rsid w:val="00611627"/>
    <w:rsid w:val="006119AA"/>
    <w:rsid w:val="00613B75"/>
    <w:rsid w:val="006161E9"/>
    <w:rsid w:val="00622161"/>
    <w:rsid w:val="0062277F"/>
    <w:rsid w:val="00622FE5"/>
    <w:rsid w:val="00623883"/>
    <w:rsid w:val="00624682"/>
    <w:rsid w:val="006247E1"/>
    <w:rsid w:val="00624EAC"/>
    <w:rsid w:val="00624EEF"/>
    <w:rsid w:val="006269B6"/>
    <w:rsid w:val="00627064"/>
    <w:rsid w:val="00627A99"/>
    <w:rsid w:val="00630060"/>
    <w:rsid w:val="006303E7"/>
    <w:rsid w:val="006309A9"/>
    <w:rsid w:val="00632BDA"/>
    <w:rsid w:val="00632F53"/>
    <w:rsid w:val="00633FA6"/>
    <w:rsid w:val="006340D8"/>
    <w:rsid w:val="00634584"/>
    <w:rsid w:val="00634B0D"/>
    <w:rsid w:val="0063517B"/>
    <w:rsid w:val="0063689D"/>
    <w:rsid w:val="0064036C"/>
    <w:rsid w:val="00640671"/>
    <w:rsid w:val="0064094A"/>
    <w:rsid w:val="00640EE6"/>
    <w:rsid w:val="006418C2"/>
    <w:rsid w:val="00642130"/>
    <w:rsid w:val="00642596"/>
    <w:rsid w:val="00643ED4"/>
    <w:rsid w:val="0064704C"/>
    <w:rsid w:val="00647EDD"/>
    <w:rsid w:val="00650228"/>
    <w:rsid w:val="006502F5"/>
    <w:rsid w:val="0065086D"/>
    <w:rsid w:val="00650B14"/>
    <w:rsid w:val="00651A9C"/>
    <w:rsid w:val="00652CF3"/>
    <w:rsid w:val="0065317A"/>
    <w:rsid w:val="00656E15"/>
    <w:rsid w:val="0066037E"/>
    <w:rsid w:val="0066202E"/>
    <w:rsid w:val="006624E6"/>
    <w:rsid w:val="00663BAD"/>
    <w:rsid w:val="006650D3"/>
    <w:rsid w:val="00665683"/>
    <w:rsid w:val="006657B2"/>
    <w:rsid w:val="00665E70"/>
    <w:rsid w:val="006713DC"/>
    <w:rsid w:val="006736DE"/>
    <w:rsid w:val="0067421F"/>
    <w:rsid w:val="00674FD6"/>
    <w:rsid w:val="00675636"/>
    <w:rsid w:val="00675758"/>
    <w:rsid w:val="006768A2"/>
    <w:rsid w:val="00677847"/>
    <w:rsid w:val="00677C02"/>
    <w:rsid w:val="00680549"/>
    <w:rsid w:val="00680AE1"/>
    <w:rsid w:val="00681463"/>
    <w:rsid w:val="006835FE"/>
    <w:rsid w:val="006850F1"/>
    <w:rsid w:val="00685578"/>
    <w:rsid w:val="006858C1"/>
    <w:rsid w:val="00685AE6"/>
    <w:rsid w:val="0068663F"/>
    <w:rsid w:val="00687ED5"/>
    <w:rsid w:val="00690A70"/>
    <w:rsid w:val="00690BF8"/>
    <w:rsid w:val="00690F8E"/>
    <w:rsid w:val="006947EE"/>
    <w:rsid w:val="0069525E"/>
    <w:rsid w:val="00696677"/>
    <w:rsid w:val="006968EE"/>
    <w:rsid w:val="00696B0F"/>
    <w:rsid w:val="006A23D6"/>
    <w:rsid w:val="006A2664"/>
    <w:rsid w:val="006A26BE"/>
    <w:rsid w:val="006A28AC"/>
    <w:rsid w:val="006A32D5"/>
    <w:rsid w:val="006A45C9"/>
    <w:rsid w:val="006A4AD7"/>
    <w:rsid w:val="006A58C9"/>
    <w:rsid w:val="006A5C01"/>
    <w:rsid w:val="006A5FF1"/>
    <w:rsid w:val="006A6623"/>
    <w:rsid w:val="006B3519"/>
    <w:rsid w:val="006B4624"/>
    <w:rsid w:val="006B51C4"/>
    <w:rsid w:val="006B6105"/>
    <w:rsid w:val="006B630C"/>
    <w:rsid w:val="006B7F97"/>
    <w:rsid w:val="006C03AF"/>
    <w:rsid w:val="006C088A"/>
    <w:rsid w:val="006C2154"/>
    <w:rsid w:val="006C2C00"/>
    <w:rsid w:val="006C3999"/>
    <w:rsid w:val="006C4986"/>
    <w:rsid w:val="006C50D6"/>
    <w:rsid w:val="006C59ED"/>
    <w:rsid w:val="006C59FD"/>
    <w:rsid w:val="006C5A08"/>
    <w:rsid w:val="006C7AFA"/>
    <w:rsid w:val="006D0485"/>
    <w:rsid w:val="006D43DE"/>
    <w:rsid w:val="006D467B"/>
    <w:rsid w:val="006D4B47"/>
    <w:rsid w:val="006D4B89"/>
    <w:rsid w:val="006D613B"/>
    <w:rsid w:val="006D6DC6"/>
    <w:rsid w:val="006E0156"/>
    <w:rsid w:val="006E07D9"/>
    <w:rsid w:val="006E2646"/>
    <w:rsid w:val="006E37ED"/>
    <w:rsid w:val="006E3D2C"/>
    <w:rsid w:val="006E67FF"/>
    <w:rsid w:val="006E6CE0"/>
    <w:rsid w:val="006E74C7"/>
    <w:rsid w:val="006F026B"/>
    <w:rsid w:val="006F027E"/>
    <w:rsid w:val="006F0E6B"/>
    <w:rsid w:val="006F3703"/>
    <w:rsid w:val="006F4111"/>
    <w:rsid w:val="006F5618"/>
    <w:rsid w:val="006F635D"/>
    <w:rsid w:val="006F657B"/>
    <w:rsid w:val="006F707D"/>
    <w:rsid w:val="006F714F"/>
    <w:rsid w:val="006F7430"/>
    <w:rsid w:val="006F77C5"/>
    <w:rsid w:val="0070003C"/>
    <w:rsid w:val="00701622"/>
    <w:rsid w:val="0070256C"/>
    <w:rsid w:val="00703BAA"/>
    <w:rsid w:val="00704B8F"/>
    <w:rsid w:val="007063A8"/>
    <w:rsid w:val="00706E7C"/>
    <w:rsid w:val="0071041E"/>
    <w:rsid w:val="007106A0"/>
    <w:rsid w:val="00710C5E"/>
    <w:rsid w:val="00712027"/>
    <w:rsid w:val="00713D84"/>
    <w:rsid w:val="00715DA4"/>
    <w:rsid w:val="00715E46"/>
    <w:rsid w:val="00716950"/>
    <w:rsid w:val="00717DA0"/>
    <w:rsid w:val="0072126A"/>
    <w:rsid w:val="0072180D"/>
    <w:rsid w:val="00721A55"/>
    <w:rsid w:val="0072208A"/>
    <w:rsid w:val="00722588"/>
    <w:rsid w:val="007237F9"/>
    <w:rsid w:val="00723899"/>
    <w:rsid w:val="007256B0"/>
    <w:rsid w:val="00726CF4"/>
    <w:rsid w:val="0072760D"/>
    <w:rsid w:val="00727ADD"/>
    <w:rsid w:val="0073040B"/>
    <w:rsid w:val="00731737"/>
    <w:rsid w:val="00731D35"/>
    <w:rsid w:val="00733C34"/>
    <w:rsid w:val="007346A4"/>
    <w:rsid w:val="007347F0"/>
    <w:rsid w:val="00735539"/>
    <w:rsid w:val="00735839"/>
    <w:rsid w:val="007367A1"/>
    <w:rsid w:val="00736A5E"/>
    <w:rsid w:val="0073739E"/>
    <w:rsid w:val="007373D7"/>
    <w:rsid w:val="00740C18"/>
    <w:rsid w:val="00741413"/>
    <w:rsid w:val="00741440"/>
    <w:rsid w:val="0074203D"/>
    <w:rsid w:val="00743B25"/>
    <w:rsid w:val="00744123"/>
    <w:rsid w:val="00744633"/>
    <w:rsid w:val="007450D1"/>
    <w:rsid w:val="00745152"/>
    <w:rsid w:val="0074693C"/>
    <w:rsid w:val="00746E71"/>
    <w:rsid w:val="00750375"/>
    <w:rsid w:val="0075084F"/>
    <w:rsid w:val="007508BA"/>
    <w:rsid w:val="00751730"/>
    <w:rsid w:val="00751900"/>
    <w:rsid w:val="00752444"/>
    <w:rsid w:val="00752FC9"/>
    <w:rsid w:val="0075386F"/>
    <w:rsid w:val="00754064"/>
    <w:rsid w:val="00754533"/>
    <w:rsid w:val="0075477A"/>
    <w:rsid w:val="00754988"/>
    <w:rsid w:val="00754B59"/>
    <w:rsid w:val="00754ED8"/>
    <w:rsid w:val="00756071"/>
    <w:rsid w:val="0075703A"/>
    <w:rsid w:val="00757FD0"/>
    <w:rsid w:val="00762125"/>
    <w:rsid w:val="00762EC0"/>
    <w:rsid w:val="00763214"/>
    <w:rsid w:val="00763900"/>
    <w:rsid w:val="00765222"/>
    <w:rsid w:val="0076586F"/>
    <w:rsid w:val="00765A88"/>
    <w:rsid w:val="007662E5"/>
    <w:rsid w:val="00766522"/>
    <w:rsid w:val="0076747B"/>
    <w:rsid w:val="00767F2D"/>
    <w:rsid w:val="00770C11"/>
    <w:rsid w:val="007716D0"/>
    <w:rsid w:val="00775025"/>
    <w:rsid w:val="00775291"/>
    <w:rsid w:val="007758AD"/>
    <w:rsid w:val="00775D1C"/>
    <w:rsid w:val="00776551"/>
    <w:rsid w:val="00776911"/>
    <w:rsid w:val="00776962"/>
    <w:rsid w:val="0077794C"/>
    <w:rsid w:val="00777EEF"/>
    <w:rsid w:val="00780428"/>
    <w:rsid w:val="007804EF"/>
    <w:rsid w:val="0078094D"/>
    <w:rsid w:val="00780E95"/>
    <w:rsid w:val="007818F4"/>
    <w:rsid w:val="00782D18"/>
    <w:rsid w:val="00782F73"/>
    <w:rsid w:val="007839D7"/>
    <w:rsid w:val="0078401E"/>
    <w:rsid w:val="007863DE"/>
    <w:rsid w:val="00787030"/>
    <w:rsid w:val="00787A65"/>
    <w:rsid w:val="00791257"/>
    <w:rsid w:val="00791A1D"/>
    <w:rsid w:val="00792281"/>
    <w:rsid w:val="0079278B"/>
    <w:rsid w:val="00796328"/>
    <w:rsid w:val="00796527"/>
    <w:rsid w:val="00796EA3"/>
    <w:rsid w:val="00797315"/>
    <w:rsid w:val="00797403"/>
    <w:rsid w:val="007A021F"/>
    <w:rsid w:val="007A0DC0"/>
    <w:rsid w:val="007A2E97"/>
    <w:rsid w:val="007A3996"/>
    <w:rsid w:val="007A40A5"/>
    <w:rsid w:val="007A4BA7"/>
    <w:rsid w:val="007A6177"/>
    <w:rsid w:val="007A7831"/>
    <w:rsid w:val="007B011D"/>
    <w:rsid w:val="007B0211"/>
    <w:rsid w:val="007B0244"/>
    <w:rsid w:val="007B043E"/>
    <w:rsid w:val="007B04C6"/>
    <w:rsid w:val="007B2BF8"/>
    <w:rsid w:val="007B2F94"/>
    <w:rsid w:val="007B3F1B"/>
    <w:rsid w:val="007B5192"/>
    <w:rsid w:val="007B5668"/>
    <w:rsid w:val="007B5BAB"/>
    <w:rsid w:val="007B6D6B"/>
    <w:rsid w:val="007B7208"/>
    <w:rsid w:val="007C0840"/>
    <w:rsid w:val="007C095E"/>
    <w:rsid w:val="007C0E9C"/>
    <w:rsid w:val="007C11A8"/>
    <w:rsid w:val="007C3121"/>
    <w:rsid w:val="007C322A"/>
    <w:rsid w:val="007C3BB5"/>
    <w:rsid w:val="007C425C"/>
    <w:rsid w:val="007C4958"/>
    <w:rsid w:val="007C571A"/>
    <w:rsid w:val="007C5A38"/>
    <w:rsid w:val="007C73D7"/>
    <w:rsid w:val="007C764A"/>
    <w:rsid w:val="007D1C1E"/>
    <w:rsid w:val="007D21D6"/>
    <w:rsid w:val="007D246E"/>
    <w:rsid w:val="007D3498"/>
    <w:rsid w:val="007D3799"/>
    <w:rsid w:val="007D4AF2"/>
    <w:rsid w:val="007D642E"/>
    <w:rsid w:val="007D6C21"/>
    <w:rsid w:val="007D6D55"/>
    <w:rsid w:val="007D6E36"/>
    <w:rsid w:val="007E0A2A"/>
    <w:rsid w:val="007E0C92"/>
    <w:rsid w:val="007E24EC"/>
    <w:rsid w:val="007E2CC1"/>
    <w:rsid w:val="007E2D2B"/>
    <w:rsid w:val="007E307E"/>
    <w:rsid w:val="007E36CA"/>
    <w:rsid w:val="007E539A"/>
    <w:rsid w:val="007E6FA7"/>
    <w:rsid w:val="007E7A83"/>
    <w:rsid w:val="007F0DF2"/>
    <w:rsid w:val="007F1189"/>
    <w:rsid w:val="007F137D"/>
    <w:rsid w:val="007F1511"/>
    <w:rsid w:val="007F38C7"/>
    <w:rsid w:val="007F528B"/>
    <w:rsid w:val="007F541A"/>
    <w:rsid w:val="007F5E46"/>
    <w:rsid w:val="007F7CA8"/>
    <w:rsid w:val="008003E3"/>
    <w:rsid w:val="00800CED"/>
    <w:rsid w:val="00800DC8"/>
    <w:rsid w:val="0080131C"/>
    <w:rsid w:val="00801A56"/>
    <w:rsid w:val="00801C4D"/>
    <w:rsid w:val="00802178"/>
    <w:rsid w:val="0080272E"/>
    <w:rsid w:val="00802999"/>
    <w:rsid w:val="0080299E"/>
    <w:rsid w:val="00803306"/>
    <w:rsid w:val="008036AD"/>
    <w:rsid w:val="008039FA"/>
    <w:rsid w:val="00805556"/>
    <w:rsid w:val="00807E7F"/>
    <w:rsid w:val="008115BF"/>
    <w:rsid w:val="008116FF"/>
    <w:rsid w:val="0081187C"/>
    <w:rsid w:val="00811D3F"/>
    <w:rsid w:val="008125B2"/>
    <w:rsid w:val="0081358C"/>
    <w:rsid w:val="0081570E"/>
    <w:rsid w:val="00815DD4"/>
    <w:rsid w:val="00815FFA"/>
    <w:rsid w:val="00817744"/>
    <w:rsid w:val="00820126"/>
    <w:rsid w:val="0082052F"/>
    <w:rsid w:val="00820E98"/>
    <w:rsid w:val="00821FF6"/>
    <w:rsid w:val="00823009"/>
    <w:rsid w:val="008231E7"/>
    <w:rsid w:val="00823E6F"/>
    <w:rsid w:val="008251FD"/>
    <w:rsid w:val="00825C64"/>
    <w:rsid w:val="00826D97"/>
    <w:rsid w:val="008275D9"/>
    <w:rsid w:val="008279A5"/>
    <w:rsid w:val="00830002"/>
    <w:rsid w:val="008302A9"/>
    <w:rsid w:val="008304D8"/>
    <w:rsid w:val="008319B3"/>
    <w:rsid w:val="00831B62"/>
    <w:rsid w:val="00832093"/>
    <w:rsid w:val="0083347D"/>
    <w:rsid w:val="0083376D"/>
    <w:rsid w:val="0083408B"/>
    <w:rsid w:val="0083541B"/>
    <w:rsid w:val="00836956"/>
    <w:rsid w:val="0083774D"/>
    <w:rsid w:val="00837C0E"/>
    <w:rsid w:val="00837ECD"/>
    <w:rsid w:val="008401B9"/>
    <w:rsid w:val="008408F2"/>
    <w:rsid w:val="00840C4A"/>
    <w:rsid w:val="00840E9C"/>
    <w:rsid w:val="00841686"/>
    <w:rsid w:val="00842339"/>
    <w:rsid w:val="0084288D"/>
    <w:rsid w:val="0084354E"/>
    <w:rsid w:val="00843A28"/>
    <w:rsid w:val="00843B9C"/>
    <w:rsid w:val="008449BA"/>
    <w:rsid w:val="00844A8E"/>
    <w:rsid w:val="00844C4C"/>
    <w:rsid w:val="00845CBD"/>
    <w:rsid w:val="008469FF"/>
    <w:rsid w:val="008472FC"/>
    <w:rsid w:val="00847A1E"/>
    <w:rsid w:val="00847E25"/>
    <w:rsid w:val="00850666"/>
    <w:rsid w:val="00850C3F"/>
    <w:rsid w:val="00851B2F"/>
    <w:rsid w:val="00852A30"/>
    <w:rsid w:val="00853162"/>
    <w:rsid w:val="00853A27"/>
    <w:rsid w:val="00856855"/>
    <w:rsid w:val="008575F4"/>
    <w:rsid w:val="008604AB"/>
    <w:rsid w:val="008613C1"/>
    <w:rsid w:val="0086224D"/>
    <w:rsid w:val="00863576"/>
    <w:rsid w:val="00863A97"/>
    <w:rsid w:val="008655D7"/>
    <w:rsid w:val="00865C1F"/>
    <w:rsid w:val="00866244"/>
    <w:rsid w:val="00867230"/>
    <w:rsid w:val="0086743A"/>
    <w:rsid w:val="00867740"/>
    <w:rsid w:val="00871EC3"/>
    <w:rsid w:val="008724EC"/>
    <w:rsid w:val="00874217"/>
    <w:rsid w:val="008742BE"/>
    <w:rsid w:val="00875F8F"/>
    <w:rsid w:val="00876D82"/>
    <w:rsid w:val="008805EE"/>
    <w:rsid w:val="00880E5E"/>
    <w:rsid w:val="008819A1"/>
    <w:rsid w:val="00881E29"/>
    <w:rsid w:val="00882602"/>
    <w:rsid w:val="0088653D"/>
    <w:rsid w:val="0088694B"/>
    <w:rsid w:val="008879AD"/>
    <w:rsid w:val="00892E3A"/>
    <w:rsid w:val="00893705"/>
    <w:rsid w:val="00893C86"/>
    <w:rsid w:val="008941DC"/>
    <w:rsid w:val="00894FF0"/>
    <w:rsid w:val="00895B9B"/>
    <w:rsid w:val="00896E2D"/>
    <w:rsid w:val="00897210"/>
    <w:rsid w:val="0089749D"/>
    <w:rsid w:val="008A0A1F"/>
    <w:rsid w:val="008A1678"/>
    <w:rsid w:val="008A16D2"/>
    <w:rsid w:val="008A19EB"/>
    <w:rsid w:val="008A23C6"/>
    <w:rsid w:val="008A2500"/>
    <w:rsid w:val="008A2BD0"/>
    <w:rsid w:val="008A3EA4"/>
    <w:rsid w:val="008A6478"/>
    <w:rsid w:val="008A65A6"/>
    <w:rsid w:val="008A6859"/>
    <w:rsid w:val="008A69EF"/>
    <w:rsid w:val="008A6B6B"/>
    <w:rsid w:val="008A6BBA"/>
    <w:rsid w:val="008A714C"/>
    <w:rsid w:val="008A7D99"/>
    <w:rsid w:val="008A7E20"/>
    <w:rsid w:val="008B01D2"/>
    <w:rsid w:val="008B0682"/>
    <w:rsid w:val="008B0B6A"/>
    <w:rsid w:val="008B11D6"/>
    <w:rsid w:val="008B1C0C"/>
    <w:rsid w:val="008B1C95"/>
    <w:rsid w:val="008B1E21"/>
    <w:rsid w:val="008B2E25"/>
    <w:rsid w:val="008B3AF6"/>
    <w:rsid w:val="008B3C1C"/>
    <w:rsid w:val="008B4D2B"/>
    <w:rsid w:val="008B5E74"/>
    <w:rsid w:val="008B60A8"/>
    <w:rsid w:val="008B61B5"/>
    <w:rsid w:val="008B6A91"/>
    <w:rsid w:val="008B7145"/>
    <w:rsid w:val="008B7D01"/>
    <w:rsid w:val="008C18DA"/>
    <w:rsid w:val="008C1E19"/>
    <w:rsid w:val="008C2A8D"/>
    <w:rsid w:val="008C345D"/>
    <w:rsid w:val="008C3C54"/>
    <w:rsid w:val="008C42E6"/>
    <w:rsid w:val="008C4522"/>
    <w:rsid w:val="008C5E29"/>
    <w:rsid w:val="008D094B"/>
    <w:rsid w:val="008D09F0"/>
    <w:rsid w:val="008D3F80"/>
    <w:rsid w:val="008D41EB"/>
    <w:rsid w:val="008D438E"/>
    <w:rsid w:val="008D470E"/>
    <w:rsid w:val="008D4E79"/>
    <w:rsid w:val="008D5A36"/>
    <w:rsid w:val="008D5ABD"/>
    <w:rsid w:val="008D5AE2"/>
    <w:rsid w:val="008D7533"/>
    <w:rsid w:val="008D76D1"/>
    <w:rsid w:val="008D7918"/>
    <w:rsid w:val="008E115A"/>
    <w:rsid w:val="008E292E"/>
    <w:rsid w:val="008E30BD"/>
    <w:rsid w:val="008E3A43"/>
    <w:rsid w:val="008E3B79"/>
    <w:rsid w:val="008E5E98"/>
    <w:rsid w:val="008E64CD"/>
    <w:rsid w:val="008E65D4"/>
    <w:rsid w:val="008F1D9A"/>
    <w:rsid w:val="008F1ED3"/>
    <w:rsid w:val="008F22FB"/>
    <w:rsid w:val="008F2E82"/>
    <w:rsid w:val="008F30E6"/>
    <w:rsid w:val="008F4372"/>
    <w:rsid w:val="008F4932"/>
    <w:rsid w:val="008F5917"/>
    <w:rsid w:val="008F5C4D"/>
    <w:rsid w:val="008F74FE"/>
    <w:rsid w:val="009003C5"/>
    <w:rsid w:val="0090085C"/>
    <w:rsid w:val="0090189E"/>
    <w:rsid w:val="00903522"/>
    <w:rsid w:val="009046B1"/>
    <w:rsid w:val="00904C70"/>
    <w:rsid w:val="009057B4"/>
    <w:rsid w:val="0090639A"/>
    <w:rsid w:val="0090656D"/>
    <w:rsid w:val="0090719E"/>
    <w:rsid w:val="00910EC2"/>
    <w:rsid w:val="00911655"/>
    <w:rsid w:val="00911AF5"/>
    <w:rsid w:val="009144B0"/>
    <w:rsid w:val="0091659A"/>
    <w:rsid w:val="00920300"/>
    <w:rsid w:val="00920DF4"/>
    <w:rsid w:val="009210E4"/>
    <w:rsid w:val="00921863"/>
    <w:rsid w:val="00921C6E"/>
    <w:rsid w:val="00921EBE"/>
    <w:rsid w:val="009225D4"/>
    <w:rsid w:val="0092473B"/>
    <w:rsid w:val="00924B6E"/>
    <w:rsid w:val="00926491"/>
    <w:rsid w:val="00926640"/>
    <w:rsid w:val="00926BDE"/>
    <w:rsid w:val="00931595"/>
    <w:rsid w:val="00931DDA"/>
    <w:rsid w:val="009354F3"/>
    <w:rsid w:val="009368DF"/>
    <w:rsid w:val="00937261"/>
    <w:rsid w:val="00942570"/>
    <w:rsid w:val="00942D93"/>
    <w:rsid w:val="00943F3B"/>
    <w:rsid w:val="009440DF"/>
    <w:rsid w:val="00944F88"/>
    <w:rsid w:val="009464AA"/>
    <w:rsid w:val="00947245"/>
    <w:rsid w:val="00951623"/>
    <w:rsid w:val="00951693"/>
    <w:rsid w:val="00951DF1"/>
    <w:rsid w:val="009529D0"/>
    <w:rsid w:val="009535D5"/>
    <w:rsid w:val="009545D3"/>
    <w:rsid w:val="00956A61"/>
    <w:rsid w:val="00956AEB"/>
    <w:rsid w:val="009575FF"/>
    <w:rsid w:val="009601A7"/>
    <w:rsid w:val="00960347"/>
    <w:rsid w:val="0096191C"/>
    <w:rsid w:val="00962D3B"/>
    <w:rsid w:val="00963330"/>
    <w:rsid w:val="00963A50"/>
    <w:rsid w:val="00966486"/>
    <w:rsid w:val="00966C48"/>
    <w:rsid w:val="00966D5E"/>
    <w:rsid w:val="00967503"/>
    <w:rsid w:val="00970CE1"/>
    <w:rsid w:val="009714A8"/>
    <w:rsid w:val="00971E21"/>
    <w:rsid w:val="00972F76"/>
    <w:rsid w:val="009730D5"/>
    <w:rsid w:val="00973736"/>
    <w:rsid w:val="00974429"/>
    <w:rsid w:val="00975008"/>
    <w:rsid w:val="00975653"/>
    <w:rsid w:val="00976804"/>
    <w:rsid w:val="00977713"/>
    <w:rsid w:val="00980E26"/>
    <w:rsid w:val="00981ABE"/>
    <w:rsid w:val="00981EA2"/>
    <w:rsid w:val="00982262"/>
    <w:rsid w:val="00982A00"/>
    <w:rsid w:val="00982B80"/>
    <w:rsid w:val="00982DAA"/>
    <w:rsid w:val="00982FD6"/>
    <w:rsid w:val="00983A81"/>
    <w:rsid w:val="00984EC7"/>
    <w:rsid w:val="00985AB8"/>
    <w:rsid w:val="0098672F"/>
    <w:rsid w:val="009867AE"/>
    <w:rsid w:val="009867B4"/>
    <w:rsid w:val="00986CAA"/>
    <w:rsid w:val="00987772"/>
    <w:rsid w:val="00990663"/>
    <w:rsid w:val="00991096"/>
    <w:rsid w:val="00991C27"/>
    <w:rsid w:val="00992BDA"/>
    <w:rsid w:val="00994256"/>
    <w:rsid w:val="00994F12"/>
    <w:rsid w:val="00995AD5"/>
    <w:rsid w:val="00996A37"/>
    <w:rsid w:val="00997693"/>
    <w:rsid w:val="009977A7"/>
    <w:rsid w:val="0099794C"/>
    <w:rsid w:val="009A05DE"/>
    <w:rsid w:val="009A1300"/>
    <w:rsid w:val="009A4A17"/>
    <w:rsid w:val="009A4C85"/>
    <w:rsid w:val="009A55F4"/>
    <w:rsid w:val="009A6794"/>
    <w:rsid w:val="009A693C"/>
    <w:rsid w:val="009B1D4D"/>
    <w:rsid w:val="009B3B87"/>
    <w:rsid w:val="009B3BDF"/>
    <w:rsid w:val="009B40C2"/>
    <w:rsid w:val="009B4E6A"/>
    <w:rsid w:val="009B68A9"/>
    <w:rsid w:val="009B6D8F"/>
    <w:rsid w:val="009B72F8"/>
    <w:rsid w:val="009C2ACE"/>
    <w:rsid w:val="009C3727"/>
    <w:rsid w:val="009C4216"/>
    <w:rsid w:val="009C4465"/>
    <w:rsid w:val="009C514E"/>
    <w:rsid w:val="009C672D"/>
    <w:rsid w:val="009C6878"/>
    <w:rsid w:val="009C77A3"/>
    <w:rsid w:val="009C7D2D"/>
    <w:rsid w:val="009D11A3"/>
    <w:rsid w:val="009D1264"/>
    <w:rsid w:val="009D18C7"/>
    <w:rsid w:val="009D21A3"/>
    <w:rsid w:val="009D2684"/>
    <w:rsid w:val="009D303E"/>
    <w:rsid w:val="009D35B7"/>
    <w:rsid w:val="009D4709"/>
    <w:rsid w:val="009D4D64"/>
    <w:rsid w:val="009D4FA6"/>
    <w:rsid w:val="009D61CA"/>
    <w:rsid w:val="009D6B0A"/>
    <w:rsid w:val="009D6EBD"/>
    <w:rsid w:val="009D75B6"/>
    <w:rsid w:val="009D77BB"/>
    <w:rsid w:val="009E1C18"/>
    <w:rsid w:val="009E2377"/>
    <w:rsid w:val="009E30A2"/>
    <w:rsid w:val="009E4262"/>
    <w:rsid w:val="009E47AE"/>
    <w:rsid w:val="009E63EF"/>
    <w:rsid w:val="009E688A"/>
    <w:rsid w:val="009E6BD1"/>
    <w:rsid w:val="009E7A30"/>
    <w:rsid w:val="009E7B76"/>
    <w:rsid w:val="009F1422"/>
    <w:rsid w:val="009F342D"/>
    <w:rsid w:val="009F3976"/>
    <w:rsid w:val="009F404C"/>
    <w:rsid w:val="009F4E32"/>
    <w:rsid w:val="009F61FE"/>
    <w:rsid w:val="00A0021E"/>
    <w:rsid w:val="00A00D4C"/>
    <w:rsid w:val="00A023AE"/>
    <w:rsid w:val="00A03F1F"/>
    <w:rsid w:val="00A041FF"/>
    <w:rsid w:val="00A04614"/>
    <w:rsid w:val="00A047C9"/>
    <w:rsid w:val="00A050E9"/>
    <w:rsid w:val="00A06444"/>
    <w:rsid w:val="00A064CA"/>
    <w:rsid w:val="00A068E6"/>
    <w:rsid w:val="00A114E6"/>
    <w:rsid w:val="00A140EA"/>
    <w:rsid w:val="00A144B6"/>
    <w:rsid w:val="00A14B2F"/>
    <w:rsid w:val="00A1518C"/>
    <w:rsid w:val="00A1529A"/>
    <w:rsid w:val="00A1577F"/>
    <w:rsid w:val="00A15796"/>
    <w:rsid w:val="00A16B9D"/>
    <w:rsid w:val="00A20D61"/>
    <w:rsid w:val="00A21319"/>
    <w:rsid w:val="00A23A47"/>
    <w:rsid w:val="00A243B9"/>
    <w:rsid w:val="00A255A1"/>
    <w:rsid w:val="00A2598B"/>
    <w:rsid w:val="00A25A45"/>
    <w:rsid w:val="00A273BA"/>
    <w:rsid w:val="00A27506"/>
    <w:rsid w:val="00A27C3E"/>
    <w:rsid w:val="00A3000C"/>
    <w:rsid w:val="00A3098B"/>
    <w:rsid w:val="00A30D08"/>
    <w:rsid w:val="00A31FA5"/>
    <w:rsid w:val="00A33D88"/>
    <w:rsid w:val="00A33D8A"/>
    <w:rsid w:val="00A35675"/>
    <w:rsid w:val="00A35BA5"/>
    <w:rsid w:val="00A36FD2"/>
    <w:rsid w:val="00A378C9"/>
    <w:rsid w:val="00A37BFA"/>
    <w:rsid w:val="00A40003"/>
    <w:rsid w:val="00A40062"/>
    <w:rsid w:val="00A40F85"/>
    <w:rsid w:val="00A4160B"/>
    <w:rsid w:val="00A42AA9"/>
    <w:rsid w:val="00A43631"/>
    <w:rsid w:val="00A43966"/>
    <w:rsid w:val="00A43C76"/>
    <w:rsid w:val="00A44130"/>
    <w:rsid w:val="00A4543A"/>
    <w:rsid w:val="00A45F79"/>
    <w:rsid w:val="00A4659C"/>
    <w:rsid w:val="00A4702B"/>
    <w:rsid w:val="00A4712E"/>
    <w:rsid w:val="00A4770D"/>
    <w:rsid w:val="00A47A4B"/>
    <w:rsid w:val="00A47EC0"/>
    <w:rsid w:val="00A5061C"/>
    <w:rsid w:val="00A517BD"/>
    <w:rsid w:val="00A52109"/>
    <w:rsid w:val="00A52497"/>
    <w:rsid w:val="00A526D1"/>
    <w:rsid w:val="00A532BB"/>
    <w:rsid w:val="00A54E56"/>
    <w:rsid w:val="00A60CCB"/>
    <w:rsid w:val="00A60DE1"/>
    <w:rsid w:val="00A62428"/>
    <w:rsid w:val="00A63A81"/>
    <w:rsid w:val="00A64EDF"/>
    <w:rsid w:val="00A65337"/>
    <w:rsid w:val="00A65D33"/>
    <w:rsid w:val="00A67436"/>
    <w:rsid w:val="00A67D11"/>
    <w:rsid w:val="00A67E2B"/>
    <w:rsid w:val="00A70224"/>
    <w:rsid w:val="00A71953"/>
    <w:rsid w:val="00A730A4"/>
    <w:rsid w:val="00A735F0"/>
    <w:rsid w:val="00A7379A"/>
    <w:rsid w:val="00A73D98"/>
    <w:rsid w:val="00A74020"/>
    <w:rsid w:val="00A74331"/>
    <w:rsid w:val="00A74AEE"/>
    <w:rsid w:val="00A74DB0"/>
    <w:rsid w:val="00A74E42"/>
    <w:rsid w:val="00A75160"/>
    <w:rsid w:val="00A76633"/>
    <w:rsid w:val="00A7720E"/>
    <w:rsid w:val="00A772D3"/>
    <w:rsid w:val="00A77556"/>
    <w:rsid w:val="00A77A13"/>
    <w:rsid w:val="00A80246"/>
    <w:rsid w:val="00A80659"/>
    <w:rsid w:val="00A817A2"/>
    <w:rsid w:val="00A81C32"/>
    <w:rsid w:val="00A82951"/>
    <w:rsid w:val="00A82A1C"/>
    <w:rsid w:val="00A841A8"/>
    <w:rsid w:val="00A84DFA"/>
    <w:rsid w:val="00A84F0C"/>
    <w:rsid w:val="00A85081"/>
    <w:rsid w:val="00A85977"/>
    <w:rsid w:val="00A87D2A"/>
    <w:rsid w:val="00A91C8E"/>
    <w:rsid w:val="00A91D04"/>
    <w:rsid w:val="00A94332"/>
    <w:rsid w:val="00A949D2"/>
    <w:rsid w:val="00A94AB2"/>
    <w:rsid w:val="00A94D24"/>
    <w:rsid w:val="00A94DF3"/>
    <w:rsid w:val="00A94EC1"/>
    <w:rsid w:val="00A94F45"/>
    <w:rsid w:val="00A9581F"/>
    <w:rsid w:val="00A95F81"/>
    <w:rsid w:val="00A9622B"/>
    <w:rsid w:val="00A9638C"/>
    <w:rsid w:val="00A96A8F"/>
    <w:rsid w:val="00A96C0F"/>
    <w:rsid w:val="00A9728D"/>
    <w:rsid w:val="00A9753D"/>
    <w:rsid w:val="00AA15FC"/>
    <w:rsid w:val="00AA168B"/>
    <w:rsid w:val="00AA1A57"/>
    <w:rsid w:val="00AA27C1"/>
    <w:rsid w:val="00AA289E"/>
    <w:rsid w:val="00AA2F89"/>
    <w:rsid w:val="00AA37A9"/>
    <w:rsid w:val="00AA3AC6"/>
    <w:rsid w:val="00AA5968"/>
    <w:rsid w:val="00AB0232"/>
    <w:rsid w:val="00AB0BF9"/>
    <w:rsid w:val="00AB0CEC"/>
    <w:rsid w:val="00AB215D"/>
    <w:rsid w:val="00AB3E16"/>
    <w:rsid w:val="00AB4804"/>
    <w:rsid w:val="00AB640F"/>
    <w:rsid w:val="00AB7013"/>
    <w:rsid w:val="00AB73A3"/>
    <w:rsid w:val="00AB7602"/>
    <w:rsid w:val="00AB78A5"/>
    <w:rsid w:val="00AC0C99"/>
    <w:rsid w:val="00AC17F6"/>
    <w:rsid w:val="00AC195C"/>
    <w:rsid w:val="00AC4916"/>
    <w:rsid w:val="00AC6B1B"/>
    <w:rsid w:val="00AC6C49"/>
    <w:rsid w:val="00AC7747"/>
    <w:rsid w:val="00AD1549"/>
    <w:rsid w:val="00AD1616"/>
    <w:rsid w:val="00AD1A5D"/>
    <w:rsid w:val="00AD324E"/>
    <w:rsid w:val="00AD3B14"/>
    <w:rsid w:val="00AD3B26"/>
    <w:rsid w:val="00AD44E7"/>
    <w:rsid w:val="00AD4A35"/>
    <w:rsid w:val="00AD565E"/>
    <w:rsid w:val="00AD64B9"/>
    <w:rsid w:val="00AD6919"/>
    <w:rsid w:val="00AD6BC6"/>
    <w:rsid w:val="00AE04BC"/>
    <w:rsid w:val="00AE197B"/>
    <w:rsid w:val="00AE2C09"/>
    <w:rsid w:val="00AE37B5"/>
    <w:rsid w:val="00AE3BCA"/>
    <w:rsid w:val="00AE611D"/>
    <w:rsid w:val="00AE696B"/>
    <w:rsid w:val="00AE6FCF"/>
    <w:rsid w:val="00AE7685"/>
    <w:rsid w:val="00AE7B03"/>
    <w:rsid w:val="00AF2D45"/>
    <w:rsid w:val="00AF30D8"/>
    <w:rsid w:val="00AF3986"/>
    <w:rsid w:val="00AF42A1"/>
    <w:rsid w:val="00AF44F0"/>
    <w:rsid w:val="00AF487A"/>
    <w:rsid w:val="00AF4DB4"/>
    <w:rsid w:val="00AF5DAF"/>
    <w:rsid w:val="00AF62C3"/>
    <w:rsid w:val="00AF7962"/>
    <w:rsid w:val="00B025B6"/>
    <w:rsid w:val="00B02A9B"/>
    <w:rsid w:val="00B04420"/>
    <w:rsid w:val="00B06452"/>
    <w:rsid w:val="00B102F0"/>
    <w:rsid w:val="00B106DA"/>
    <w:rsid w:val="00B107B3"/>
    <w:rsid w:val="00B1285C"/>
    <w:rsid w:val="00B13AE2"/>
    <w:rsid w:val="00B13C38"/>
    <w:rsid w:val="00B14B9A"/>
    <w:rsid w:val="00B1691B"/>
    <w:rsid w:val="00B20AC9"/>
    <w:rsid w:val="00B223C5"/>
    <w:rsid w:val="00B23911"/>
    <w:rsid w:val="00B24721"/>
    <w:rsid w:val="00B25AD8"/>
    <w:rsid w:val="00B25EE9"/>
    <w:rsid w:val="00B270C8"/>
    <w:rsid w:val="00B27C27"/>
    <w:rsid w:val="00B27FAD"/>
    <w:rsid w:val="00B3011D"/>
    <w:rsid w:val="00B30322"/>
    <w:rsid w:val="00B3061B"/>
    <w:rsid w:val="00B32165"/>
    <w:rsid w:val="00B32424"/>
    <w:rsid w:val="00B32D20"/>
    <w:rsid w:val="00B32FD0"/>
    <w:rsid w:val="00B33849"/>
    <w:rsid w:val="00B34CB6"/>
    <w:rsid w:val="00B3631D"/>
    <w:rsid w:val="00B36D90"/>
    <w:rsid w:val="00B374CE"/>
    <w:rsid w:val="00B412F2"/>
    <w:rsid w:val="00B41380"/>
    <w:rsid w:val="00B41845"/>
    <w:rsid w:val="00B42B20"/>
    <w:rsid w:val="00B44EA9"/>
    <w:rsid w:val="00B4507F"/>
    <w:rsid w:val="00B4599B"/>
    <w:rsid w:val="00B46CCB"/>
    <w:rsid w:val="00B46FF1"/>
    <w:rsid w:val="00B47265"/>
    <w:rsid w:val="00B47F27"/>
    <w:rsid w:val="00B47FEF"/>
    <w:rsid w:val="00B50623"/>
    <w:rsid w:val="00B508B8"/>
    <w:rsid w:val="00B508D5"/>
    <w:rsid w:val="00B50A95"/>
    <w:rsid w:val="00B5151F"/>
    <w:rsid w:val="00B52077"/>
    <w:rsid w:val="00B53C79"/>
    <w:rsid w:val="00B5505A"/>
    <w:rsid w:val="00B55341"/>
    <w:rsid w:val="00B558FD"/>
    <w:rsid w:val="00B55FDF"/>
    <w:rsid w:val="00B5600F"/>
    <w:rsid w:val="00B56232"/>
    <w:rsid w:val="00B57E74"/>
    <w:rsid w:val="00B60373"/>
    <w:rsid w:val="00B61042"/>
    <w:rsid w:val="00B62A89"/>
    <w:rsid w:val="00B633DA"/>
    <w:rsid w:val="00B657B1"/>
    <w:rsid w:val="00B65F48"/>
    <w:rsid w:val="00B676FA"/>
    <w:rsid w:val="00B7011F"/>
    <w:rsid w:val="00B72134"/>
    <w:rsid w:val="00B73161"/>
    <w:rsid w:val="00B741AD"/>
    <w:rsid w:val="00B75952"/>
    <w:rsid w:val="00B75D06"/>
    <w:rsid w:val="00B76D4C"/>
    <w:rsid w:val="00B76E0F"/>
    <w:rsid w:val="00B77B33"/>
    <w:rsid w:val="00B80C09"/>
    <w:rsid w:val="00B829D3"/>
    <w:rsid w:val="00B8436E"/>
    <w:rsid w:val="00B849B9"/>
    <w:rsid w:val="00B86619"/>
    <w:rsid w:val="00B86C77"/>
    <w:rsid w:val="00B87405"/>
    <w:rsid w:val="00B8764E"/>
    <w:rsid w:val="00B91783"/>
    <w:rsid w:val="00B91BA7"/>
    <w:rsid w:val="00B9292E"/>
    <w:rsid w:val="00B92968"/>
    <w:rsid w:val="00B93276"/>
    <w:rsid w:val="00B9408C"/>
    <w:rsid w:val="00B943EA"/>
    <w:rsid w:val="00B9442D"/>
    <w:rsid w:val="00B96646"/>
    <w:rsid w:val="00B97FB4"/>
    <w:rsid w:val="00BA1094"/>
    <w:rsid w:val="00BA1352"/>
    <w:rsid w:val="00BA38C3"/>
    <w:rsid w:val="00BA3AD7"/>
    <w:rsid w:val="00BA4E81"/>
    <w:rsid w:val="00BA651E"/>
    <w:rsid w:val="00BA6530"/>
    <w:rsid w:val="00BA6F2C"/>
    <w:rsid w:val="00BA74B6"/>
    <w:rsid w:val="00BA7716"/>
    <w:rsid w:val="00BB17A9"/>
    <w:rsid w:val="00BB27A5"/>
    <w:rsid w:val="00BB3053"/>
    <w:rsid w:val="00BB3608"/>
    <w:rsid w:val="00BB37E4"/>
    <w:rsid w:val="00BB4042"/>
    <w:rsid w:val="00BB4C1E"/>
    <w:rsid w:val="00BB4E1E"/>
    <w:rsid w:val="00BB6A87"/>
    <w:rsid w:val="00BB7A01"/>
    <w:rsid w:val="00BC19FC"/>
    <w:rsid w:val="00BC2047"/>
    <w:rsid w:val="00BC3572"/>
    <w:rsid w:val="00BC36D9"/>
    <w:rsid w:val="00BC3D21"/>
    <w:rsid w:val="00BC4D25"/>
    <w:rsid w:val="00BC64A5"/>
    <w:rsid w:val="00BC7DC1"/>
    <w:rsid w:val="00BD059E"/>
    <w:rsid w:val="00BD0CEB"/>
    <w:rsid w:val="00BD1F3D"/>
    <w:rsid w:val="00BD2D11"/>
    <w:rsid w:val="00BD2D1B"/>
    <w:rsid w:val="00BD2D86"/>
    <w:rsid w:val="00BD49ED"/>
    <w:rsid w:val="00BD581E"/>
    <w:rsid w:val="00BD60B6"/>
    <w:rsid w:val="00BD65E3"/>
    <w:rsid w:val="00BD676D"/>
    <w:rsid w:val="00BD688F"/>
    <w:rsid w:val="00BD6C6E"/>
    <w:rsid w:val="00BD7123"/>
    <w:rsid w:val="00BD7198"/>
    <w:rsid w:val="00BD7A4E"/>
    <w:rsid w:val="00BD7FC6"/>
    <w:rsid w:val="00BE00AA"/>
    <w:rsid w:val="00BE29E5"/>
    <w:rsid w:val="00BE3DC9"/>
    <w:rsid w:val="00BE3F70"/>
    <w:rsid w:val="00BE4C35"/>
    <w:rsid w:val="00BE541D"/>
    <w:rsid w:val="00BE575B"/>
    <w:rsid w:val="00BE65A4"/>
    <w:rsid w:val="00BE6762"/>
    <w:rsid w:val="00BE7647"/>
    <w:rsid w:val="00BF1CF1"/>
    <w:rsid w:val="00BF21B5"/>
    <w:rsid w:val="00BF454B"/>
    <w:rsid w:val="00BF4BBA"/>
    <w:rsid w:val="00BF6603"/>
    <w:rsid w:val="00BF70FC"/>
    <w:rsid w:val="00BF7DFE"/>
    <w:rsid w:val="00C00008"/>
    <w:rsid w:val="00C005CE"/>
    <w:rsid w:val="00C01514"/>
    <w:rsid w:val="00C0173A"/>
    <w:rsid w:val="00C03D7A"/>
    <w:rsid w:val="00C0485C"/>
    <w:rsid w:val="00C0673B"/>
    <w:rsid w:val="00C06790"/>
    <w:rsid w:val="00C0685F"/>
    <w:rsid w:val="00C0688A"/>
    <w:rsid w:val="00C079CE"/>
    <w:rsid w:val="00C10CB8"/>
    <w:rsid w:val="00C11190"/>
    <w:rsid w:val="00C1159A"/>
    <w:rsid w:val="00C12866"/>
    <w:rsid w:val="00C12FCE"/>
    <w:rsid w:val="00C131CD"/>
    <w:rsid w:val="00C13320"/>
    <w:rsid w:val="00C15671"/>
    <w:rsid w:val="00C169AF"/>
    <w:rsid w:val="00C16DA2"/>
    <w:rsid w:val="00C16DF2"/>
    <w:rsid w:val="00C218C5"/>
    <w:rsid w:val="00C219F2"/>
    <w:rsid w:val="00C22D3E"/>
    <w:rsid w:val="00C25803"/>
    <w:rsid w:val="00C260B1"/>
    <w:rsid w:val="00C26741"/>
    <w:rsid w:val="00C27416"/>
    <w:rsid w:val="00C279B2"/>
    <w:rsid w:val="00C27B6E"/>
    <w:rsid w:val="00C27DCD"/>
    <w:rsid w:val="00C305C1"/>
    <w:rsid w:val="00C31D44"/>
    <w:rsid w:val="00C34436"/>
    <w:rsid w:val="00C348A8"/>
    <w:rsid w:val="00C36278"/>
    <w:rsid w:val="00C36FC3"/>
    <w:rsid w:val="00C3773F"/>
    <w:rsid w:val="00C37D25"/>
    <w:rsid w:val="00C40914"/>
    <w:rsid w:val="00C40B8E"/>
    <w:rsid w:val="00C40D68"/>
    <w:rsid w:val="00C40EDC"/>
    <w:rsid w:val="00C41BC0"/>
    <w:rsid w:val="00C41CDD"/>
    <w:rsid w:val="00C41DDB"/>
    <w:rsid w:val="00C425C5"/>
    <w:rsid w:val="00C42D27"/>
    <w:rsid w:val="00C43C0D"/>
    <w:rsid w:val="00C4432A"/>
    <w:rsid w:val="00C448F3"/>
    <w:rsid w:val="00C46292"/>
    <w:rsid w:val="00C4669F"/>
    <w:rsid w:val="00C46947"/>
    <w:rsid w:val="00C46B5E"/>
    <w:rsid w:val="00C470DA"/>
    <w:rsid w:val="00C47306"/>
    <w:rsid w:val="00C51217"/>
    <w:rsid w:val="00C5134B"/>
    <w:rsid w:val="00C52BBF"/>
    <w:rsid w:val="00C545D4"/>
    <w:rsid w:val="00C546E0"/>
    <w:rsid w:val="00C54AC1"/>
    <w:rsid w:val="00C551A0"/>
    <w:rsid w:val="00C573AD"/>
    <w:rsid w:val="00C57BA8"/>
    <w:rsid w:val="00C6205C"/>
    <w:rsid w:val="00C62115"/>
    <w:rsid w:val="00C62E85"/>
    <w:rsid w:val="00C644EC"/>
    <w:rsid w:val="00C65F01"/>
    <w:rsid w:val="00C66110"/>
    <w:rsid w:val="00C66E4A"/>
    <w:rsid w:val="00C6780C"/>
    <w:rsid w:val="00C703F4"/>
    <w:rsid w:val="00C70657"/>
    <w:rsid w:val="00C70797"/>
    <w:rsid w:val="00C71217"/>
    <w:rsid w:val="00C71B1C"/>
    <w:rsid w:val="00C72B31"/>
    <w:rsid w:val="00C737A1"/>
    <w:rsid w:val="00C7384A"/>
    <w:rsid w:val="00C739C8"/>
    <w:rsid w:val="00C741C6"/>
    <w:rsid w:val="00C75C73"/>
    <w:rsid w:val="00C76DA3"/>
    <w:rsid w:val="00C772CA"/>
    <w:rsid w:val="00C77510"/>
    <w:rsid w:val="00C77747"/>
    <w:rsid w:val="00C779CF"/>
    <w:rsid w:val="00C77A92"/>
    <w:rsid w:val="00C801E2"/>
    <w:rsid w:val="00C80B36"/>
    <w:rsid w:val="00C82F19"/>
    <w:rsid w:val="00C84672"/>
    <w:rsid w:val="00C855E8"/>
    <w:rsid w:val="00C85F5F"/>
    <w:rsid w:val="00C866BC"/>
    <w:rsid w:val="00C90329"/>
    <w:rsid w:val="00C90CE1"/>
    <w:rsid w:val="00C91015"/>
    <w:rsid w:val="00C9172F"/>
    <w:rsid w:val="00C91B52"/>
    <w:rsid w:val="00C933D4"/>
    <w:rsid w:val="00C93834"/>
    <w:rsid w:val="00C9453F"/>
    <w:rsid w:val="00C94BA5"/>
    <w:rsid w:val="00C95C58"/>
    <w:rsid w:val="00CA004E"/>
    <w:rsid w:val="00CA19B7"/>
    <w:rsid w:val="00CA37AE"/>
    <w:rsid w:val="00CA4CB7"/>
    <w:rsid w:val="00CA5BBE"/>
    <w:rsid w:val="00CA651E"/>
    <w:rsid w:val="00CA77CB"/>
    <w:rsid w:val="00CB013A"/>
    <w:rsid w:val="00CB185A"/>
    <w:rsid w:val="00CB1CE7"/>
    <w:rsid w:val="00CB2060"/>
    <w:rsid w:val="00CB28E5"/>
    <w:rsid w:val="00CB2B23"/>
    <w:rsid w:val="00CB319D"/>
    <w:rsid w:val="00CB33BB"/>
    <w:rsid w:val="00CB4609"/>
    <w:rsid w:val="00CB4EE2"/>
    <w:rsid w:val="00CB59DC"/>
    <w:rsid w:val="00CB66C2"/>
    <w:rsid w:val="00CB6E9F"/>
    <w:rsid w:val="00CC05DD"/>
    <w:rsid w:val="00CC0B7E"/>
    <w:rsid w:val="00CC18FC"/>
    <w:rsid w:val="00CC1AD7"/>
    <w:rsid w:val="00CC355C"/>
    <w:rsid w:val="00CC49FC"/>
    <w:rsid w:val="00CC4DEE"/>
    <w:rsid w:val="00CC50A9"/>
    <w:rsid w:val="00CD1842"/>
    <w:rsid w:val="00CD1BDF"/>
    <w:rsid w:val="00CD1EC9"/>
    <w:rsid w:val="00CD2865"/>
    <w:rsid w:val="00CD36F3"/>
    <w:rsid w:val="00CD3A25"/>
    <w:rsid w:val="00CD3D1D"/>
    <w:rsid w:val="00CD41AF"/>
    <w:rsid w:val="00CD4EC7"/>
    <w:rsid w:val="00CD62C8"/>
    <w:rsid w:val="00CD647C"/>
    <w:rsid w:val="00CD6DCE"/>
    <w:rsid w:val="00CD761E"/>
    <w:rsid w:val="00CE0F6A"/>
    <w:rsid w:val="00CE13F4"/>
    <w:rsid w:val="00CE4543"/>
    <w:rsid w:val="00CE56EE"/>
    <w:rsid w:val="00CE6306"/>
    <w:rsid w:val="00CE6CD0"/>
    <w:rsid w:val="00CE7CFA"/>
    <w:rsid w:val="00CF0537"/>
    <w:rsid w:val="00CF0BA2"/>
    <w:rsid w:val="00CF1F75"/>
    <w:rsid w:val="00CF2B0A"/>
    <w:rsid w:val="00CF34D9"/>
    <w:rsid w:val="00CF3B6C"/>
    <w:rsid w:val="00CF3DF6"/>
    <w:rsid w:val="00CF4F4F"/>
    <w:rsid w:val="00D00815"/>
    <w:rsid w:val="00D01CDD"/>
    <w:rsid w:val="00D0200C"/>
    <w:rsid w:val="00D03617"/>
    <w:rsid w:val="00D03B43"/>
    <w:rsid w:val="00D03E34"/>
    <w:rsid w:val="00D04279"/>
    <w:rsid w:val="00D04FAA"/>
    <w:rsid w:val="00D05460"/>
    <w:rsid w:val="00D05A9F"/>
    <w:rsid w:val="00D05CBF"/>
    <w:rsid w:val="00D0602D"/>
    <w:rsid w:val="00D062ED"/>
    <w:rsid w:val="00D07098"/>
    <w:rsid w:val="00D07706"/>
    <w:rsid w:val="00D07950"/>
    <w:rsid w:val="00D07E53"/>
    <w:rsid w:val="00D107F9"/>
    <w:rsid w:val="00D113FE"/>
    <w:rsid w:val="00D123B4"/>
    <w:rsid w:val="00D12E7E"/>
    <w:rsid w:val="00D1327F"/>
    <w:rsid w:val="00D1343E"/>
    <w:rsid w:val="00D14A18"/>
    <w:rsid w:val="00D14B0E"/>
    <w:rsid w:val="00D15382"/>
    <w:rsid w:val="00D2000D"/>
    <w:rsid w:val="00D200A3"/>
    <w:rsid w:val="00D204BC"/>
    <w:rsid w:val="00D20920"/>
    <w:rsid w:val="00D20CFE"/>
    <w:rsid w:val="00D210EE"/>
    <w:rsid w:val="00D21124"/>
    <w:rsid w:val="00D21824"/>
    <w:rsid w:val="00D226D0"/>
    <w:rsid w:val="00D23434"/>
    <w:rsid w:val="00D2462D"/>
    <w:rsid w:val="00D253EA"/>
    <w:rsid w:val="00D260CB"/>
    <w:rsid w:val="00D2670A"/>
    <w:rsid w:val="00D279FF"/>
    <w:rsid w:val="00D27E8E"/>
    <w:rsid w:val="00D32E1F"/>
    <w:rsid w:val="00D33E8E"/>
    <w:rsid w:val="00D34CE7"/>
    <w:rsid w:val="00D37601"/>
    <w:rsid w:val="00D402C7"/>
    <w:rsid w:val="00D41B61"/>
    <w:rsid w:val="00D41F64"/>
    <w:rsid w:val="00D47706"/>
    <w:rsid w:val="00D47BFD"/>
    <w:rsid w:val="00D47C83"/>
    <w:rsid w:val="00D519DD"/>
    <w:rsid w:val="00D53338"/>
    <w:rsid w:val="00D53667"/>
    <w:rsid w:val="00D553D1"/>
    <w:rsid w:val="00D558A6"/>
    <w:rsid w:val="00D55BD7"/>
    <w:rsid w:val="00D57604"/>
    <w:rsid w:val="00D579DE"/>
    <w:rsid w:val="00D57DAF"/>
    <w:rsid w:val="00D57FF0"/>
    <w:rsid w:val="00D60718"/>
    <w:rsid w:val="00D60E48"/>
    <w:rsid w:val="00D6110B"/>
    <w:rsid w:val="00D61D96"/>
    <w:rsid w:val="00D6364F"/>
    <w:rsid w:val="00D640C9"/>
    <w:rsid w:val="00D65595"/>
    <w:rsid w:val="00D66586"/>
    <w:rsid w:val="00D666E7"/>
    <w:rsid w:val="00D66E83"/>
    <w:rsid w:val="00D71734"/>
    <w:rsid w:val="00D72F16"/>
    <w:rsid w:val="00D73482"/>
    <w:rsid w:val="00D739F4"/>
    <w:rsid w:val="00D75658"/>
    <w:rsid w:val="00D75D97"/>
    <w:rsid w:val="00D7614B"/>
    <w:rsid w:val="00D80FB9"/>
    <w:rsid w:val="00D81070"/>
    <w:rsid w:val="00D8236E"/>
    <w:rsid w:val="00D8246D"/>
    <w:rsid w:val="00D831F0"/>
    <w:rsid w:val="00D83752"/>
    <w:rsid w:val="00D849CE"/>
    <w:rsid w:val="00D84D21"/>
    <w:rsid w:val="00D85266"/>
    <w:rsid w:val="00D8542E"/>
    <w:rsid w:val="00D86C3B"/>
    <w:rsid w:val="00D906BA"/>
    <w:rsid w:val="00D90D3D"/>
    <w:rsid w:val="00D90F60"/>
    <w:rsid w:val="00D91019"/>
    <w:rsid w:val="00D913D7"/>
    <w:rsid w:val="00D91774"/>
    <w:rsid w:val="00D920BA"/>
    <w:rsid w:val="00D923BD"/>
    <w:rsid w:val="00D92B19"/>
    <w:rsid w:val="00D93E24"/>
    <w:rsid w:val="00D95343"/>
    <w:rsid w:val="00D95DEB"/>
    <w:rsid w:val="00D9706E"/>
    <w:rsid w:val="00DA0042"/>
    <w:rsid w:val="00DA04B1"/>
    <w:rsid w:val="00DA05F5"/>
    <w:rsid w:val="00DA0ABF"/>
    <w:rsid w:val="00DA12E4"/>
    <w:rsid w:val="00DA2679"/>
    <w:rsid w:val="00DA3536"/>
    <w:rsid w:val="00DA4A52"/>
    <w:rsid w:val="00DA5764"/>
    <w:rsid w:val="00DA6B00"/>
    <w:rsid w:val="00DA6BB4"/>
    <w:rsid w:val="00DA7D7F"/>
    <w:rsid w:val="00DB01B6"/>
    <w:rsid w:val="00DB026C"/>
    <w:rsid w:val="00DB068B"/>
    <w:rsid w:val="00DB084B"/>
    <w:rsid w:val="00DB1515"/>
    <w:rsid w:val="00DB22D5"/>
    <w:rsid w:val="00DB2B2F"/>
    <w:rsid w:val="00DB3335"/>
    <w:rsid w:val="00DB48D6"/>
    <w:rsid w:val="00DB5B54"/>
    <w:rsid w:val="00DC051D"/>
    <w:rsid w:val="00DC094A"/>
    <w:rsid w:val="00DC1725"/>
    <w:rsid w:val="00DC196C"/>
    <w:rsid w:val="00DC2447"/>
    <w:rsid w:val="00DC4C4F"/>
    <w:rsid w:val="00DC56AF"/>
    <w:rsid w:val="00DC5C68"/>
    <w:rsid w:val="00DC5E72"/>
    <w:rsid w:val="00DC65EA"/>
    <w:rsid w:val="00DC73D4"/>
    <w:rsid w:val="00DC7F99"/>
    <w:rsid w:val="00DD0189"/>
    <w:rsid w:val="00DD0944"/>
    <w:rsid w:val="00DD23A2"/>
    <w:rsid w:val="00DD2FCC"/>
    <w:rsid w:val="00DD3736"/>
    <w:rsid w:val="00DD4019"/>
    <w:rsid w:val="00DD4D27"/>
    <w:rsid w:val="00DD64AE"/>
    <w:rsid w:val="00DD7ADD"/>
    <w:rsid w:val="00DE01BF"/>
    <w:rsid w:val="00DE1337"/>
    <w:rsid w:val="00DE16CD"/>
    <w:rsid w:val="00DE16DA"/>
    <w:rsid w:val="00DE182C"/>
    <w:rsid w:val="00DE3136"/>
    <w:rsid w:val="00DE3D2C"/>
    <w:rsid w:val="00DE3FDE"/>
    <w:rsid w:val="00DE423F"/>
    <w:rsid w:val="00DE5866"/>
    <w:rsid w:val="00DE655F"/>
    <w:rsid w:val="00DE7BFC"/>
    <w:rsid w:val="00DF0074"/>
    <w:rsid w:val="00DF1851"/>
    <w:rsid w:val="00DF217F"/>
    <w:rsid w:val="00DF2564"/>
    <w:rsid w:val="00DF41C1"/>
    <w:rsid w:val="00DF4240"/>
    <w:rsid w:val="00DF5E3C"/>
    <w:rsid w:val="00DF668C"/>
    <w:rsid w:val="00DF79B5"/>
    <w:rsid w:val="00DF7C3A"/>
    <w:rsid w:val="00E00838"/>
    <w:rsid w:val="00E030B6"/>
    <w:rsid w:val="00E037BD"/>
    <w:rsid w:val="00E040C5"/>
    <w:rsid w:val="00E113AF"/>
    <w:rsid w:val="00E11C2B"/>
    <w:rsid w:val="00E127AE"/>
    <w:rsid w:val="00E15EF0"/>
    <w:rsid w:val="00E1641B"/>
    <w:rsid w:val="00E207D7"/>
    <w:rsid w:val="00E20D8B"/>
    <w:rsid w:val="00E21680"/>
    <w:rsid w:val="00E21E28"/>
    <w:rsid w:val="00E22052"/>
    <w:rsid w:val="00E2347A"/>
    <w:rsid w:val="00E257F2"/>
    <w:rsid w:val="00E26E6A"/>
    <w:rsid w:val="00E26F3A"/>
    <w:rsid w:val="00E27078"/>
    <w:rsid w:val="00E271BE"/>
    <w:rsid w:val="00E27FB7"/>
    <w:rsid w:val="00E30A7E"/>
    <w:rsid w:val="00E325E7"/>
    <w:rsid w:val="00E32C1A"/>
    <w:rsid w:val="00E3428D"/>
    <w:rsid w:val="00E34370"/>
    <w:rsid w:val="00E34CA0"/>
    <w:rsid w:val="00E35B29"/>
    <w:rsid w:val="00E40131"/>
    <w:rsid w:val="00E40314"/>
    <w:rsid w:val="00E41257"/>
    <w:rsid w:val="00E41474"/>
    <w:rsid w:val="00E4299A"/>
    <w:rsid w:val="00E42C8E"/>
    <w:rsid w:val="00E42ECC"/>
    <w:rsid w:val="00E43410"/>
    <w:rsid w:val="00E44745"/>
    <w:rsid w:val="00E45F39"/>
    <w:rsid w:val="00E4677B"/>
    <w:rsid w:val="00E500BE"/>
    <w:rsid w:val="00E50691"/>
    <w:rsid w:val="00E51072"/>
    <w:rsid w:val="00E531CC"/>
    <w:rsid w:val="00E53B66"/>
    <w:rsid w:val="00E53F94"/>
    <w:rsid w:val="00E54052"/>
    <w:rsid w:val="00E55A1F"/>
    <w:rsid w:val="00E56D27"/>
    <w:rsid w:val="00E613B7"/>
    <w:rsid w:val="00E618DE"/>
    <w:rsid w:val="00E619AC"/>
    <w:rsid w:val="00E623FC"/>
    <w:rsid w:val="00E62594"/>
    <w:rsid w:val="00E6278D"/>
    <w:rsid w:val="00E630D3"/>
    <w:rsid w:val="00E63924"/>
    <w:rsid w:val="00E66626"/>
    <w:rsid w:val="00E66858"/>
    <w:rsid w:val="00E6711D"/>
    <w:rsid w:val="00E673C4"/>
    <w:rsid w:val="00E71CF2"/>
    <w:rsid w:val="00E729C0"/>
    <w:rsid w:val="00E72D66"/>
    <w:rsid w:val="00E74EAF"/>
    <w:rsid w:val="00E75AA2"/>
    <w:rsid w:val="00E761BA"/>
    <w:rsid w:val="00E761C3"/>
    <w:rsid w:val="00E769A4"/>
    <w:rsid w:val="00E8147D"/>
    <w:rsid w:val="00E81D3B"/>
    <w:rsid w:val="00E81D3D"/>
    <w:rsid w:val="00E83113"/>
    <w:rsid w:val="00E833B6"/>
    <w:rsid w:val="00E83674"/>
    <w:rsid w:val="00E83830"/>
    <w:rsid w:val="00E83929"/>
    <w:rsid w:val="00E8448C"/>
    <w:rsid w:val="00E84757"/>
    <w:rsid w:val="00E852B4"/>
    <w:rsid w:val="00E873A6"/>
    <w:rsid w:val="00E87CB9"/>
    <w:rsid w:val="00E90924"/>
    <w:rsid w:val="00E90A31"/>
    <w:rsid w:val="00E95E4D"/>
    <w:rsid w:val="00E97951"/>
    <w:rsid w:val="00EA0BDD"/>
    <w:rsid w:val="00EA136C"/>
    <w:rsid w:val="00EA172F"/>
    <w:rsid w:val="00EA1FC9"/>
    <w:rsid w:val="00EA2A18"/>
    <w:rsid w:val="00EA2DA6"/>
    <w:rsid w:val="00EA31C2"/>
    <w:rsid w:val="00EA334C"/>
    <w:rsid w:val="00EA3DE8"/>
    <w:rsid w:val="00EA4AEF"/>
    <w:rsid w:val="00EA5C35"/>
    <w:rsid w:val="00EA63CE"/>
    <w:rsid w:val="00EA6D2C"/>
    <w:rsid w:val="00EA7A6C"/>
    <w:rsid w:val="00EA7AD9"/>
    <w:rsid w:val="00EB08D9"/>
    <w:rsid w:val="00EB0984"/>
    <w:rsid w:val="00EB12FF"/>
    <w:rsid w:val="00EB1FE7"/>
    <w:rsid w:val="00EB2E66"/>
    <w:rsid w:val="00EB3AF0"/>
    <w:rsid w:val="00EB4924"/>
    <w:rsid w:val="00EB5397"/>
    <w:rsid w:val="00EB58D5"/>
    <w:rsid w:val="00EB619D"/>
    <w:rsid w:val="00EB67FC"/>
    <w:rsid w:val="00EB69BA"/>
    <w:rsid w:val="00EB75EA"/>
    <w:rsid w:val="00EC0147"/>
    <w:rsid w:val="00EC09B9"/>
    <w:rsid w:val="00EC54CA"/>
    <w:rsid w:val="00EC69EA"/>
    <w:rsid w:val="00EC6E9C"/>
    <w:rsid w:val="00EC6F19"/>
    <w:rsid w:val="00EC7B8F"/>
    <w:rsid w:val="00ED171D"/>
    <w:rsid w:val="00ED321E"/>
    <w:rsid w:val="00ED4B35"/>
    <w:rsid w:val="00ED5B67"/>
    <w:rsid w:val="00ED5BF5"/>
    <w:rsid w:val="00ED6AB6"/>
    <w:rsid w:val="00ED751F"/>
    <w:rsid w:val="00EE04F8"/>
    <w:rsid w:val="00EE0F91"/>
    <w:rsid w:val="00EE3013"/>
    <w:rsid w:val="00EE32B6"/>
    <w:rsid w:val="00EE3575"/>
    <w:rsid w:val="00EE41FE"/>
    <w:rsid w:val="00EE4D54"/>
    <w:rsid w:val="00EE6352"/>
    <w:rsid w:val="00EE69D4"/>
    <w:rsid w:val="00EE717D"/>
    <w:rsid w:val="00EE76A1"/>
    <w:rsid w:val="00EE7D41"/>
    <w:rsid w:val="00EE7FFE"/>
    <w:rsid w:val="00EF0F1B"/>
    <w:rsid w:val="00EF13AE"/>
    <w:rsid w:val="00EF149C"/>
    <w:rsid w:val="00EF1770"/>
    <w:rsid w:val="00EF28D4"/>
    <w:rsid w:val="00EF303B"/>
    <w:rsid w:val="00EF3934"/>
    <w:rsid w:val="00EF3938"/>
    <w:rsid w:val="00EF3DC5"/>
    <w:rsid w:val="00EF5D98"/>
    <w:rsid w:val="00EF6205"/>
    <w:rsid w:val="00EF6A7A"/>
    <w:rsid w:val="00EF7CED"/>
    <w:rsid w:val="00F01BF0"/>
    <w:rsid w:val="00F02F54"/>
    <w:rsid w:val="00F051B7"/>
    <w:rsid w:val="00F066CC"/>
    <w:rsid w:val="00F101D6"/>
    <w:rsid w:val="00F115C4"/>
    <w:rsid w:val="00F11D4E"/>
    <w:rsid w:val="00F123E6"/>
    <w:rsid w:val="00F124DF"/>
    <w:rsid w:val="00F13058"/>
    <w:rsid w:val="00F13BE2"/>
    <w:rsid w:val="00F14602"/>
    <w:rsid w:val="00F1603F"/>
    <w:rsid w:val="00F166EC"/>
    <w:rsid w:val="00F1696F"/>
    <w:rsid w:val="00F17F45"/>
    <w:rsid w:val="00F200F1"/>
    <w:rsid w:val="00F221DA"/>
    <w:rsid w:val="00F226AC"/>
    <w:rsid w:val="00F2425D"/>
    <w:rsid w:val="00F24530"/>
    <w:rsid w:val="00F254C0"/>
    <w:rsid w:val="00F27D75"/>
    <w:rsid w:val="00F30040"/>
    <w:rsid w:val="00F3080E"/>
    <w:rsid w:val="00F3146A"/>
    <w:rsid w:val="00F31ACB"/>
    <w:rsid w:val="00F33A68"/>
    <w:rsid w:val="00F33D99"/>
    <w:rsid w:val="00F35791"/>
    <w:rsid w:val="00F35DEA"/>
    <w:rsid w:val="00F37503"/>
    <w:rsid w:val="00F37DB5"/>
    <w:rsid w:val="00F41C7A"/>
    <w:rsid w:val="00F4202B"/>
    <w:rsid w:val="00F42C93"/>
    <w:rsid w:val="00F43033"/>
    <w:rsid w:val="00F4457C"/>
    <w:rsid w:val="00F44BA3"/>
    <w:rsid w:val="00F45228"/>
    <w:rsid w:val="00F45881"/>
    <w:rsid w:val="00F46148"/>
    <w:rsid w:val="00F471B0"/>
    <w:rsid w:val="00F47D18"/>
    <w:rsid w:val="00F50943"/>
    <w:rsid w:val="00F518C1"/>
    <w:rsid w:val="00F5197A"/>
    <w:rsid w:val="00F5209D"/>
    <w:rsid w:val="00F521C6"/>
    <w:rsid w:val="00F550ED"/>
    <w:rsid w:val="00F5683B"/>
    <w:rsid w:val="00F60C8D"/>
    <w:rsid w:val="00F61037"/>
    <w:rsid w:val="00F61142"/>
    <w:rsid w:val="00F6120F"/>
    <w:rsid w:val="00F61373"/>
    <w:rsid w:val="00F618CF"/>
    <w:rsid w:val="00F6205D"/>
    <w:rsid w:val="00F6428C"/>
    <w:rsid w:val="00F649B6"/>
    <w:rsid w:val="00F6500D"/>
    <w:rsid w:val="00F65407"/>
    <w:rsid w:val="00F6549D"/>
    <w:rsid w:val="00F66002"/>
    <w:rsid w:val="00F66A2D"/>
    <w:rsid w:val="00F67893"/>
    <w:rsid w:val="00F7112F"/>
    <w:rsid w:val="00F7127C"/>
    <w:rsid w:val="00F73E84"/>
    <w:rsid w:val="00F744B4"/>
    <w:rsid w:val="00F75C82"/>
    <w:rsid w:val="00F765D8"/>
    <w:rsid w:val="00F76A02"/>
    <w:rsid w:val="00F77AB6"/>
    <w:rsid w:val="00F808AC"/>
    <w:rsid w:val="00F810BD"/>
    <w:rsid w:val="00F811B5"/>
    <w:rsid w:val="00F8337D"/>
    <w:rsid w:val="00F83EF0"/>
    <w:rsid w:val="00F84102"/>
    <w:rsid w:val="00F84D4F"/>
    <w:rsid w:val="00F84D69"/>
    <w:rsid w:val="00F85147"/>
    <w:rsid w:val="00F85AEC"/>
    <w:rsid w:val="00F85F69"/>
    <w:rsid w:val="00F86946"/>
    <w:rsid w:val="00F87548"/>
    <w:rsid w:val="00F87C68"/>
    <w:rsid w:val="00F87F63"/>
    <w:rsid w:val="00F90092"/>
    <w:rsid w:val="00F91CCD"/>
    <w:rsid w:val="00F92105"/>
    <w:rsid w:val="00F92A74"/>
    <w:rsid w:val="00F93DA0"/>
    <w:rsid w:val="00F957B6"/>
    <w:rsid w:val="00F95C7C"/>
    <w:rsid w:val="00F95DD8"/>
    <w:rsid w:val="00F968EA"/>
    <w:rsid w:val="00F9772C"/>
    <w:rsid w:val="00FA0E61"/>
    <w:rsid w:val="00FA241E"/>
    <w:rsid w:val="00FA56CD"/>
    <w:rsid w:val="00FA668A"/>
    <w:rsid w:val="00FA7359"/>
    <w:rsid w:val="00FA7E15"/>
    <w:rsid w:val="00FB0B32"/>
    <w:rsid w:val="00FB11E6"/>
    <w:rsid w:val="00FB1756"/>
    <w:rsid w:val="00FB2268"/>
    <w:rsid w:val="00FB2763"/>
    <w:rsid w:val="00FB2ECD"/>
    <w:rsid w:val="00FB3C7E"/>
    <w:rsid w:val="00FB4E43"/>
    <w:rsid w:val="00FB5B0E"/>
    <w:rsid w:val="00FB5F62"/>
    <w:rsid w:val="00FB655C"/>
    <w:rsid w:val="00FC02F4"/>
    <w:rsid w:val="00FC06BC"/>
    <w:rsid w:val="00FC1164"/>
    <w:rsid w:val="00FC1377"/>
    <w:rsid w:val="00FC1ED4"/>
    <w:rsid w:val="00FC2DDE"/>
    <w:rsid w:val="00FC37A3"/>
    <w:rsid w:val="00FC38C3"/>
    <w:rsid w:val="00FC3CBE"/>
    <w:rsid w:val="00FC43B6"/>
    <w:rsid w:val="00FC4E73"/>
    <w:rsid w:val="00FC65BC"/>
    <w:rsid w:val="00FC6A12"/>
    <w:rsid w:val="00FC7485"/>
    <w:rsid w:val="00FD145C"/>
    <w:rsid w:val="00FD1C6D"/>
    <w:rsid w:val="00FD1D70"/>
    <w:rsid w:val="00FD2A4A"/>
    <w:rsid w:val="00FD344D"/>
    <w:rsid w:val="00FD346A"/>
    <w:rsid w:val="00FD47F8"/>
    <w:rsid w:val="00FD4848"/>
    <w:rsid w:val="00FD48EB"/>
    <w:rsid w:val="00FD5AED"/>
    <w:rsid w:val="00FD5FFD"/>
    <w:rsid w:val="00FD6273"/>
    <w:rsid w:val="00FD6985"/>
    <w:rsid w:val="00FD6A29"/>
    <w:rsid w:val="00FD6DF8"/>
    <w:rsid w:val="00FD7103"/>
    <w:rsid w:val="00FD7DB8"/>
    <w:rsid w:val="00FE0439"/>
    <w:rsid w:val="00FE1B62"/>
    <w:rsid w:val="00FE229F"/>
    <w:rsid w:val="00FE2E29"/>
    <w:rsid w:val="00FE4011"/>
    <w:rsid w:val="00FE6918"/>
    <w:rsid w:val="00FE7967"/>
    <w:rsid w:val="00FF01AC"/>
    <w:rsid w:val="00FF1DB9"/>
    <w:rsid w:val="00FF1DFD"/>
    <w:rsid w:val="00FF22E2"/>
    <w:rsid w:val="00FF3587"/>
    <w:rsid w:val="00FF704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lsdException w:name="toc 2" w:uiPriority="39"/>
    <w:lsdException w:name="toc 3" w:uiPriority="39"/>
    <w:lsdException w:name="toc 4" w:semiHidden="1"/>
    <w:lsdException w:name="toc 5" w:semiHidden="1"/>
    <w:lsdException w:name="toc 6" w:semiHidden="1"/>
    <w:lsdException w:name="toc 7" w:semiHidden="1"/>
    <w:lsdException w:name="toc 8" w:semiHidden="1"/>
    <w:lsdException w:name="toc 9" w:semiHidden="1"/>
    <w:lsdException w:name="annotation text" w:uiPriority="99"/>
    <w:lsdException w:name="footer" w:uiPriority="99"/>
    <w:lsdException w:name="index heading" w:semiHidden="1"/>
    <w:lsdException w:name="caption" w:semiHidden="1" w:uiPriority="35" w:unhideWhenUsed="1" w:qFormat="1"/>
    <w:lsdException w:name="table of figures" w:semiHidden="1" w:uiPriority="99"/>
    <w:lsdException w:name="annotation reference" w:uiPriority="99"/>
    <w:lsdException w:name="endnote reference" w:semiHidden="1" w:uiPriority="99"/>
    <w:lsdException w:name="endnote text" w:semiHidden="1" w:uiPriority="99"/>
    <w:lsdException w:name="table of authorities" w:semiHidden="1"/>
    <w:lsdException w:name="macro" w:semiHidden="1"/>
    <w:lsdException w:name="toa heading" w:semiHidden="1"/>
    <w:lsdException w:name="Title" w:uiPriority="10" w:qFormat="1"/>
    <w:lsdException w:name="Default Paragraph Font" w:uiPriority="1"/>
    <w:lsdException w:name="Hyperlink" w:uiPriority="99"/>
    <w:lsdException w:name="Emphasis" w:uiPriority="20"/>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atentStyles>
  <w:style w:type="paragraph" w:default="1" w:styleId="Normal">
    <w:name w:val="Normal"/>
    <w:qFormat/>
    <w:rsid w:val="003536E1"/>
    <w:rPr>
      <w:rFonts w:ascii="Calibri" w:hAnsi="Calibri"/>
      <w:sz w:val="22"/>
      <w:lang w:eastAsia="en-US"/>
    </w:rPr>
  </w:style>
  <w:style w:type="paragraph" w:styleId="Heading1">
    <w:name w:val="heading 1"/>
    <w:basedOn w:val="HA"/>
    <w:next w:val="Normal"/>
    <w:link w:val="Heading1Char"/>
    <w:uiPriority w:val="9"/>
    <w:qFormat/>
    <w:rsid w:val="00FB2763"/>
    <w:rPr>
      <w:rFonts w:ascii="Arial" w:hAnsi="Arial"/>
      <w:bCs/>
      <w:kern w:val="32"/>
      <w:lang w:val="en-AU"/>
    </w:rPr>
  </w:style>
  <w:style w:type="paragraph" w:styleId="Heading2">
    <w:name w:val="heading 2"/>
    <w:basedOn w:val="Normal"/>
    <w:next w:val="Normal"/>
    <w:link w:val="Heading2Char"/>
    <w:uiPriority w:val="9"/>
    <w:rsid w:val="00FB276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rsid w:val="00FB2763"/>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FB2763"/>
    <w:pPr>
      <w:keepNext/>
      <w:spacing w:before="240" w:after="60"/>
      <w:outlineLvl w:val="3"/>
    </w:pPr>
    <w:rPr>
      <w:b/>
      <w:bCs/>
      <w:sz w:val="28"/>
      <w:szCs w:val="28"/>
    </w:rPr>
  </w:style>
  <w:style w:type="paragraph" w:styleId="Heading5">
    <w:name w:val="heading 5"/>
    <w:aliases w:val="- Title"/>
    <w:basedOn w:val="Normal"/>
    <w:next w:val="Normal"/>
    <w:link w:val="Heading5Char"/>
    <w:rsid w:val="00FB2763"/>
    <w:pPr>
      <w:spacing w:before="240" w:after="60"/>
      <w:outlineLvl w:val="4"/>
    </w:pPr>
    <w:rPr>
      <w:b/>
      <w:bCs/>
      <w:i/>
      <w:iCs/>
      <w:sz w:val="26"/>
      <w:szCs w:val="26"/>
    </w:rPr>
  </w:style>
  <w:style w:type="paragraph" w:styleId="Heading6">
    <w:name w:val="heading 6"/>
    <w:aliases w:val="App 2"/>
    <w:basedOn w:val="Normal"/>
    <w:next w:val="Normal"/>
    <w:link w:val="Heading6Char"/>
    <w:rsid w:val="00FB2763"/>
    <w:pPr>
      <w:spacing w:before="240" w:after="60"/>
      <w:outlineLvl w:val="5"/>
    </w:pPr>
    <w:rPr>
      <w:b/>
      <w:bCs/>
      <w:szCs w:val="22"/>
    </w:rPr>
  </w:style>
  <w:style w:type="paragraph" w:styleId="Heading7">
    <w:name w:val="heading 7"/>
    <w:aliases w:val="App 3"/>
    <w:basedOn w:val="Normal"/>
    <w:next w:val="Normal"/>
    <w:link w:val="Heading7Char"/>
    <w:rsid w:val="00FB2763"/>
    <w:pPr>
      <w:spacing w:before="240" w:after="60"/>
      <w:outlineLvl w:val="6"/>
    </w:pPr>
  </w:style>
  <w:style w:type="paragraph" w:styleId="Heading8">
    <w:name w:val="heading 8"/>
    <w:aliases w:val="App 4"/>
    <w:basedOn w:val="Normal"/>
    <w:next w:val="Normal"/>
    <w:link w:val="Heading8Char"/>
    <w:rsid w:val="00FB2763"/>
    <w:pPr>
      <w:spacing w:before="240" w:after="60"/>
      <w:outlineLvl w:val="7"/>
    </w:pPr>
    <w:rPr>
      <w:i/>
      <w:iCs/>
    </w:rPr>
  </w:style>
  <w:style w:type="paragraph" w:styleId="Heading9">
    <w:name w:val="heading 9"/>
    <w:aliases w:val="ARIER_Inst_address"/>
    <w:basedOn w:val="Normal"/>
    <w:next w:val="Normal"/>
    <w:link w:val="Heading9Char"/>
    <w:qFormat/>
    <w:rsid w:val="003536E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B2763"/>
    <w:pPr>
      <w:numPr>
        <w:ilvl w:val="1"/>
        <w:numId w:val="23"/>
      </w:numPr>
      <w:tabs>
        <w:tab w:val="clear" w:pos="170"/>
      </w:tabs>
    </w:pPr>
  </w:style>
  <w:style w:type="paragraph" w:styleId="Header">
    <w:name w:val="header"/>
    <w:basedOn w:val="Normal"/>
    <w:link w:val="HeaderChar"/>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B2763"/>
    <w:pPr>
      <w:numPr>
        <w:numId w:val="14"/>
      </w:numPr>
      <w:tabs>
        <w:tab w:val="clear" w:pos="720"/>
        <w:tab w:val="left" w:pos="170"/>
      </w:tabs>
      <w:spacing w:after="113" w:line="220" w:lineRule="atLeast"/>
      <w:ind w:left="170" w:hanging="170"/>
    </w:pPr>
    <w:rPr>
      <w:rFonts w:ascii="Calibri" w:hAnsi="Calibri" w:cs="Arial"/>
      <w:sz w:val="22"/>
      <w:lang w:eastAsia="en-US"/>
    </w:rPr>
  </w:style>
  <w:style w:type="character" w:customStyle="1" w:styleId="BulletChar">
    <w:name w:val="_Bullet Char"/>
    <w:link w:val="Bullet"/>
    <w:rsid w:val="00FB2763"/>
    <w:rPr>
      <w:rFonts w:ascii="Calibri" w:hAnsi="Calibri" w:cs="Arial"/>
      <w:sz w:val="22"/>
      <w:lang w:eastAsia="en-US"/>
    </w:rPr>
  </w:style>
  <w:style w:type="paragraph" w:customStyle="1" w:styleId="Caption">
    <w:name w:val="_Caption"/>
    <w:rsid w:val="00FB2763"/>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customStyle="1" w:styleId="HA">
    <w:name w:val="_HA"/>
    <w:next w:val="Normal"/>
    <w:uiPriority w:val="99"/>
    <w:rsid w:val="00FB2763"/>
    <w:pPr>
      <w:spacing w:after="600" w:line="460" w:lineRule="atLeast"/>
      <w:outlineLvl w:val="0"/>
    </w:pPr>
    <w:rPr>
      <w:rFonts w:ascii="Calibri" w:hAnsi="Calibri" w:cs="Arial"/>
      <w:b/>
      <w:color w:val="228591"/>
      <w:sz w:val="32"/>
      <w:szCs w:val="32"/>
      <w:lang w:val="en-US" w:eastAsia="en-US"/>
    </w:rPr>
  </w:style>
  <w:style w:type="paragraph" w:customStyle="1" w:styleId="HB">
    <w:name w:val="_HB"/>
    <w:next w:val="Normal"/>
    <w:uiPriority w:val="2"/>
    <w:rsid w:val="00FB2763"/>
    <w:pPr>
      <w:spacing w:before="360" w:after="113" w:line="300" w:lineRule="atLeast"/>
      <w:outlineLvl w:val="0"/>
    </w:pPr>
    <w:rPr>
      <w:rFonts w:ascii="Calibri" w:hAnsi="Calibri" w:cs="Arial"/>
      <w:b/>
      <w:color w:val="228591"/>
      <w:sz w:val="28"/>
      <w:lang w:eastAsia="en-US"/>
    </w:rPr>
  </w:style>
  <w:style w:type="paragraph" w:customStyle="1" w:styleId="HC">
    <w:name w:val="_HC"/>
    <w:next w:val="Normal"/>
    <w:uiPriority w:val="2"/>
    <w:rsid w:val="00FB2763"/>
    <w:pPr>
      <w:spacing w:before="140" w:after="57" w:line="220" w:lineRule="atLeast"/>
    </w:pPr>
    <w:rPr>
      <w:rFonts w:ascii="Calibri" w:hAnsi="Calibri" w:cs="Arial"/>
      <w:b/>
      <w:lang w:eastAsia="en-US"/>
    </w:rPr>
  </w:style>
  <w:style w:type="paragraph" w:customStyle="1" w:styleId="ARIERHD">
    <w:name w:val="ARIER_HD"/>
    <w:basedOn w:val="HD"/>
    <w:qFormat/>
    <w:rsid w:val="003536E1"/>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blBdy"/>
    <w:uiPriority w:val="1"/>
    <w:rsid w:val="00FB2763"/>
    <w:pPr>
      <w:numPr>
        <w:numId w:val="24"/>
      </w:numPr>
    </w:pPr>
  </w:style>
  <w:style w:type="paragraph" w:customStyle="1" w:styleId="TblBdy">
    <w:name w:val="_TblBdy"/>
    <w:uiPriority w:val="1"/>
    <w:qFormat/>
    <w:rsid w:val="00FB2763"/>
    <w:pPr>
      <w:spacing w:before="80" w:after="60"/>
    </w:pPr>
    <w:rPr>
      <w:rFonts w:ascii="Calibri" w:hAnsi="Calibri" w:cs="Arial"/>
      <w:sz w:val="22"/>
      <w:lang w:eastAsia="en-US"/>
    </w:rPr>
  </w:style>
  <w:style w:type="paragraph" w:customStyle="1" w:styleId="TblHd">
    <w:name w:val="_TblHd"/>
    <w:rsid w:val="00FB2763"/>
    <w:pPr>
      <w:spacing w:before="60" w:after="60" w:line="230" w:lineRule="atLeast"/>
    </w:pPr>
    <w:rPr>
      <w:rFonts w:ascii="Calibri" w:hAnsi="Calibri" w:cs="Arial"/>
      <w:b/>
      <w:sz w:val="22"/>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spacing w:after="120"/>
      <w:ind w:left="1440" w:right="1440"/>
    </w:pPr>
  </w:style>
  <w:style w:type="paragraph" w:styleId="BodyText">
    <w:name w:val="Body Text"/>
    <w:basedOn w:val="Normal"/>
    <w:link w:val="BodyTextChar"/>
    <w:rsid w:val="00E90924"/>
    <w:pPr>
      <w:spacing w:after="120"/>
    </w:pPr>
  </w:style>
  <w:style w:type="paragraph" w:styleId="BodyText2">
    <w:name w:val="Body Text 2"/>
    <w:basedOn w:val="Normal"/>
    <w:semiHidden/>
    <w:rsid w:val="004578FA"/>
    <w:pPr>
      <w:spacing w:after="120" w:line="480" w:lineRule="auto"/>
    </w:pPr>
  </w:style>
  <w:style w:type="paragraph" w:styleId="BodyText3">
    <w:name w:val="Body Text 3"/>
    <w:basedOn w:val="Normal"/>
    <w:semiHidden/>
    <w:rsid w:val="004578FA"/>
    <w:pPr>
      <w:spacing w:after="120"/>
    </w:pPr>
    <w:rPr>
      <w:sz w:val="16"/>
      <w:szCs w:val="16"/>
    </w:rPr>
  </w:style>
  <w:style w:type="paragraph" w:styleId="BodyTextFirstIndent">
    <w:name w:val="Body Text First Indent"/>
    <w:basedOn w:val="BodyText"/>
    <w:semiHidden/>
    <w:rsid w:val="004578FA"/>
    <w:pPr>
      <w:ind w:firstLine="210"/>
    </w:pPr>
  </w:style>
  <w:style w:type="paragraph" w:styleId="BodyTextIndent">
    <w:name w:val="Body Text Indent"/>
    <w:basedOn w:val="Normal"/>
    <w:semiHidden/>
    <w:rsid w:val="004578FA"/>
    <w:pPr>
      <w:spacing w:after="120"/>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after="120" w:line="480" w:lineRule="auto"/>
      <w:ind w:left="283"/>
    </w:pPr>
  </w:style>
  <w:style w:type="paragraph" w:styleId="BodyTextIndent3">
    <w:name w:val="Body Text Indent 3"/>
    <w:basedOn w:val="Normal"/>
    <w:semiHidden/>
    <w:rsid w:val="004578FA"/>
    <w:pPr>
      <w:spacing w:after="120"/>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B2763"/>
    <w:rPr>
      <w:i/>
      <w:iCs/>
    </w:rPr>
  </w:style>
  <w:style w:type="paragraph" w:styleId="EnvelopeAddress">
    <w:name w:val="envelope address"/>
    <w:basedOn w:val="Normal"/>
    <w:semiHidden/>
    <w:rsid w:val="004578F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4578FA"/>
    <w:rPr>
      <w:rFonts w:ascii="Arial" w:hAnsi="Arial" w:cs="Arial"/>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E90924"/>
    <w:rPr>
      <w:rFonts w:ascii="Calibri" w:hAnsi="Calibri"/>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tabs>
        <w:tab w:val="clear" w:pos="1209"/>
        <w:tab w:val="num" w:pos="360"/>
      </w:tabs>
      <w:ind w:left="0" w:firstLine="0"/>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spacing w:after="120"/>
      <w:ind w:left="283"/>
    </w:pPr>
  </w:style>
  <w:style w:type="paragraph" w:styleId="ListContinue2">
    <w:name w:val="List Continue 2"/>
    <w:basedOn w:val="Normal"/>
    <w:semiHidden/>
    <w:rsid w:val="004578FA"/>
    <w:pPr>
      <w:spacing w:after="120"/>
      <w:ind w:left="566"/>
    </w:pPr>
  </w:style>
  <w:style w:type="paragraph" w:styleId="ListContinue3">
    <w:name w:val="List Continue 3"/>
    <w:basedOn w:val="Normal"/>
    <w:semiHidden/>
    <w:rsid w:val="004578FA"/>
    <w:pPr>
      <w:spacing w:after="120"/>
      <w:ind w:left="849"/>
    </w:pPr>
  </w:style>
  <w:style w:type="paragraph" w:styleId="ListContinue4">
    <w:name w:val="List Continue 4"/>
    <w:basedOn w:val="Normal"/>
    <w:semiHidden/>
    <w:rsid w:val="004578FA"/>
    <w:pPr>
      <w:spacing w:after="120"/>
      <w:ind w:left="1132"/>
    </w:pPr>
  </w:style>
  <w:style w:type="paragraph" w:styleId="ListContinue5">
    <w:name w:val="List Continue 5"/>
    <w:basedOn w:val="Normal"/>
    <w:semiHidden/>
    <w:rsid w:val="004578FA"/>
    <w:pPr>
      <w:spacing w:after="120"/>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B2763"/>
    <w:rPr>
      <w:b/>
      <w:bCs/>
    </w:rPr>
  </w:style>
  <w:style w:type="paragraph" w:styleId="Subtitle">
    <w:name w:val="Subtitle"/>
    <w:basedOn w:val="Normal"/>
    <w:link w:val="SubtitleChar"/>
    <w:rsid w:val="00FB2763"/>
    <w:pPr>
      <w:spacing w:after="60"/>
      <w:jc w:val="center"/>
      <w:outlineLvl w:val="1"/>
    </w:pPr>
    <w:rPr>
      <w:rFonts w:cs="Arial"/>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10"/>
    <w:qFormat/>
    <w:rsid w:val="00FB2763"/>
    <w:pPr>
      <w:spacing w:before="240" w:after="60"/>
      <w:outlineLvl w:val="0"/>
    </w:pPr>
    <w:rPr>
      <w:rFonts w:cs="Arial"/>
      <w:bCs/>
      <w:color w:val="FFFFFF" w:themeColor="background1"/>
      <w:kern w:val="28"/>
      <w:sz w:val="72"/>
      <w:szCs w:val="32"/>
    </w:rPr>
  </w:style>
  <w:style w:type="paragraph" w:customStyle="1" w:styleId="zFooter">
    <w:name w:val="_zFooter"/>
    <w:uiPriority w:val="99"/>
    <w:rsid w:val="00DC7F99"/>
    <w:pPr>
      <w:tabs>
        <w:tab w:val="right" w:pos="9639"/>
      </w:tabs>
      <w:jc w:val="center"/>
    </w:pPr>
    <w:rPr>
      <w:rFonts w:ascii="Calibri" w:hAnsi="Calibri"/>
      <w:lang w:eastAsia="en-US"/>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E90924"/>
    <w:pPr>
      <w:tabs>
        <w:tab w:val="left" w:pos="142"/>
      </w:tabs>
      <w:spacing w:after="85" w:line="170" w:lineRule="atLeast"/>
      <w:ind w:left="142" w:hanging="142"/>
    </w:pPr>
    <w:rPr>
      <w:rFonts w:ascii="Arial" w:hAnsi="Arial"/>
      <w:sz w:val="14"/>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375260"/>
    <w:pPr>
      <w:tabs>
        <w:tab w:val="left" w:pos="462"/>
        <w:tab w:val="right" w:pos="9629"/>
      </w:tabs>
      <w:spacing w:after="60"/>
    </w:pPr>
    <w:rPr>
      <w:rFonts w:asciiTheme="minorHAnsi" w:hAnsiTheme="minorHAnsi"/>
      <w:bCs/>
      <w:noProof/>
      <w:sz w:val="20"/>
      <w:szCs w:val="20"/>
      <w:lang w:eastAsia="en-AU"/>
    </w:rPr>
  </w:style>
  <w:style w:type="paragraph" w:styleId="TOC1">
    <w:name w:val="toc 1"/>
    <w:basedOn w:val="Normal"/>
    <w:next w:val="Normal"/>
    <w:autoRedefine/>
    <w:uiPriority w:val="39"/>
    <w:rsid w:val="00E90924"/>
    <w:pPr>
      <w:pBdr>
        <w:bottom w:val="dotted" w:sz="12" w:space="3" w:color="228591"/>
        <w:between w:val="dotted" w:sz="12" w:space="1" w:color="228591"/>
      </w:pBdr>
      <w:tabs>
        <w:tab w:val="right" w:pos="9629"/>
      </w:tabs>
      <w:spacing w:before="320" w:after="120"/>
    </w:pPr>
    <w:rPr>
      <w:b/>
      <w:noProof/>
      <w:color w:val="228591"/>
      <w:lang w:val="en-US"/>
    </w:rPr>
  </w:style>
  <w:style w:type="paragraph" w:styleId="TOC3">
    <w:name w:val="toc 3"/>
    <w:basedOn w:val="Normal"/>
    <w:next w:val="Normal"/>
    <w:autoRedefine/>
    <w:uiPriority w:val="39"/>
    <w:rsid w:val="00A144B6"/>
    <w:pPr>
      <w:tabs>
        <w:tab w:val="left" w:pos="1134"/>
        <w:tab w:val="right" w:leader="dot" w:pos="9629"/>
      </w:tabs>
      <w:ind w:left="480"/>
    </w:pPr>
    <w:rPr>
      <w:rFonts w:asciiTheme="minorHAnsi" w:hAnsiTheme="minorHAnsi"/>
      <w:sz w:val="20"/>
    </w:rPr>
  </w:style>
  <w:style w:type="paragraph" w:customStyle="1" w:styleId="TOCTitle">
    <w:name w:val="_TOCTitle"/>
    <w:basedOn w:val="HA"/>
    <w:next w:val="Normal"/>
    <w:rsid w:val="00CB33BB"/>
  </w:style>
  <w:style w:type="paragraph" w:customStyle="1" w:styleId="TableTitle">
    <w:name w:val="_TableTitle"/>
    <w:rsid w:val="00FB2763"/>
    <w:pPr>
      <w:spacing w:after="120" w:line="220" w:lineRule="atLeast"/>
    </w:pPr>
    <w:rPr>
      <w:rFonts w:ascii="Calibri" w:hAnsi="Calibri" w:cs="Arial"/>
      <w:b/>
      <w:color w:val="404040"/>
      <w:sz w:val="22"/>
      <w:szCs w:val="18"/>
      <w:lang w:eastAsia="en-US"/>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B508D5"/>
    <w:tblPr>
      <w:tblInd w:w="108" w:type="dxa"/>
      <w:tblBorders>
        <w:bottom w:val="single" w:sz="4" w:space="0" w:color="228591"/>
        <w:insideH w:val="single" w:sz="4" w:space="0" w:color="228591"/>
      </w:tblBorders>
    </w:tblPr>
    <w:tblStylePr w:type="firstRow">
      <w:tblPr/>
      <w:tcPr>
        <w:shd w:val="clear" w:color="auto" w:fill="22859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B2763"/>
    <w:rPr>
      <w:rFonts w:ascii="Calibri" w:hAnsi="Calibri"/>
      <w:i/>
      <w:iCs/>
      <w:color w:val="808080" w:themeColor="text1" w:themeTint="7F"/>
    </w:rPr>
  </w:style>
  <w:style w:type="character" w:styleId="IntenseEmphasis">
    <w:name w:val="Intense Emphasis"/>
    <w:basedOn w:val="DefaultParagraphFont"/>
    <w:uiPriority w:val="21"/>
    <w:rsid w:val="00FB2763"/>
    <w:rPr>
      <w:rFonts w:ascii="Calibri" w:hAnsi="Calibri"/>
      <w:b/>
      <w:bCs/>
      <w:i/>
      <w:iCs/>
      <w:color w:val="228591"/>
    </w:rPr>
  </w:style>
  <w:style w:type="character" w:styleId="BookTitle">
    <w:name w:val="Book Title"/>
    <w:basedOn w:val="DefaultParagraphFont"/>
    <w:uiPriority w:val="33"/>
    <w:rsid w:val="00FB2763"/>
    <w:rPr>
      <w:rFonts w:ascii="Calibri" w:hAnsi="Calibri"/>
      <w:b/>
      <w:bCs/>
      <w:smallCaps/>
      <w:spacing w:val="5"/>
    </w:rPr>
  </w:style>
  <w:style w:type="paragraph" w:customStyle="1" w:styleId="Body2">
    <w:name w:val="_Body2"/>
    <w:basedOn w:val="Normal"/>
    <w:link w:val="Body2Char"/>
    <w:uiPriority w:val="9"/>
    <w:rsid w:val="00FB2763"/>
    <w:pPr>
      <w:spacing w:after="113" w:line="240" w:lineRule="atLeast"/>
    </w:pPr>
    <w:rPr>
      <w:rFonts w:cs="Arial"/>
      <w:szCs w:val="22"/>
    </w:rPr>
  </w:style>
  <w:style w:type="character" w:customStyle="1" w:styleId="Body2Char">
    <w:name w:val="_Body2 Char"/>
    <w:basedOn w:val="DefaultParagraphFont"/>
    <w:link w:val="Body2"/>
    <w:uiPriority w:val="9"/>
    <w:rsid w:val="00FB2763"/>
    <w:rPr>
      <w:rFonts w:ascii="Calibri" w:hAnsi="Calibri" w:cs="Arial"/>
      <w:sz w:val="22"/>
      <w:szCs w:val="22"/>
      <w:lang w:eastAsia="en-US"/>
    </w:r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B2763"/>
    <w:rPr>
      <w:rFonts w:ascii="Calibri" w:hAnsi="Calibri"/>
      <w:b/>
      <w:bCs/>
      <w:i/>
      <w:iCs/>
      <w:sz w:val="26"/>
      <w:szCs w:val="26"/>
      <w:lang w:eastAsia="en-US"/>
    </w:rPr>
  </w:style>
  <w:style w:type="paragraph" w:styleId="ListParagraph">
    <w:name w:val="List Paragraph"/>
    <w:basedOn w:val="Normal"/>
    <w:uiPriority w:val="34"/>
    <w:qFormat/>
    <w:rsid w:val="00FB2763"/>
    <w:pPr>
      <w:spacing w:after="120"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227BDE"/>
    <w:rPr>
      <w:rFonts w:ascii="Arial" w:hAnsi="Arial"/>
      <w:sz w:val="14"/>
      <w:szCs w:val="20"/>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val="0"/>
      <w:sz w:val="24"/>
      <w:lang w:eastAsia="en-AU"/>
    </w:rPr>
  </w:style>
  <w:style w:type="character" w:customStyle="1" w:styleId="kno-fv-vq">
    <w:name w:val="kno-fv-vq"/>
    <w:rsid w:val="00FD346A"/>
  </w:style>
  <w:style w:type="paragraph" w:customStyle="1" w:styleId="references">
    <w:name w:val="references"/>
    <w:basedOn w:val="Normal"/>
    <w:rsid w:val="00C27B6E"/>
    <w:pPr>
      <w:spacing w:after="120" w:line="270" w:lineRule="exact"/>
      <w:ind w:left="709" w:hanging="709"/>
    </w:pPr>
    <w:rPr>
      <w:rFonts w:ascii="Times New Roman" w:hAnsi="Times New Roman"/>
      <w:lang w:eastAsia="en-AU"/>
    </w:rPr>
  </w:style>
  <w:style w:type="paragraph" w:styleId="Caption0">
    <w:name w:val="caption"/>
    <w:basedOn w:val="Normal"/>
    <w:next w:val="Normal"/>
    <w:link w:val="CaptionChar"/>
    <w:uiPriority w:val="35"/>
    <w:unhideWhenUsed/>
    <w:qFormat/>
    <w:rsid w:val="00FB2763"/>
    <w:pPr>
      <w:spacing w:after="200"/>
    </w:pPr>
    <w:rPr>
      <w:b/>
      <w:bCs/>
      <w:color w:val="4F81BD"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E90924"/>
    <w:pPr>
      <w:spacing w:line="360" w:lineRule="auto"/>
      <w:ind w:left="720" w:hanging="720"/>
    </w:p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FB2763"/>
    <w:rPr>
      <w:rFonts w:ascii="Calibri" w:hAnsi="Calibri"/>
      <w:b/>
      <w:bCs/>
      <w:sz w:val="28"/>
      <w:szCs w:val="28"/>
      <w:lang w:eastAsia="en-US"/>
    </w:rPr>
  </w:style>
  <w:style w:type="paragraph" w:customStyle="1" w:styleId="Heading4-Numbered">
    <w:name w:val="Heading 4 -Numbered"/>
    <w:basedOn w:val="Heading4"/>
    <w:rsid w:val="00E90924"/>
    <w:pPr>
      <w:numPr>
        <w:ilvl w:val="3"/>
        <w:numId w:val="17"/>
      </w:numPr>
      <w:spacing w:before="40" w:after="0" w:line="200" w:lineRule="exact"/>
    </w:pPr>
    <w:rPr>
      <w:rFonts w:ascii="Tahoma" w:hAnsi="Tahoma"/>
      <w:sz w:val="18"/>
      <w:lang w:eastAsia="en-AU"/>
    </w:rPr>
  </w:style>
  <w:style w:type="paragraph" w:customStyle="1" w:styleId="Heading3-Numbered">
    <w:name w:val="Heading 3 - Numbered"/>
    <w:basedOn w:val="Heading3"/>
    <w:rsid w:val="00E90924"/>
    <w:pPr>
      <w:numPr>
        <w:ilvl w:val="2"/>
        <w:numId w:val="17"/>
      </w:numPr>
      <w:spacing w:before="80" w:after="20" w:line="240" w:lineRule="exact"/>
    </w:pPr>
    <w:rPr>
      <w:rFonts w:ascii="Tahoma" w:hAnsi="Tahoma"/>
      <w:sz w:val="20"/>
      <w:szCs w:val="22"/>
      <w:lang w:eastAsia="en-AU"/>
    </w:rPr>
  </w:style>
  <w:style w:type="paragraph" w:customStyle="1" w:styleId="Heading2-Numbered">
    <w:name w:val="Heading 2 - Numbered"/>
    <w:basedOn w:val="Heading2"/>
    <w:rsid w:val="00E90924"/>
    <w:pPr>
      <w:numPr>
        <w:ilvl w:val="1"/>
        <w:numId w:val="17"/>
      </w:numPr>
      <w:spacing w:before="160" w:after="40" w:line="280" w:lineRule="exact"/>
    </w:pPr>
    <w:rPr>
      <w:rFonts w:ascii="Tahoma" w:hAnsi="Tahoma"/>
      <w:i w:val="0"/>
      <w:sz w:val="24"/>
      <w:lang w:eastAsia="en-AU"/>
    </w:rPr>
  </w:style>
  <w:style w:type="paragraph" w:customStyle="1" w:styleId="Heading1-Numbered">
    <w:name w:val="Heading 1 - Numbered"/>
    <w:basedOn w:val="Heading1"/>
    <w:link w:val="Heading1-NumberedChar"/>
    <w:rsid w:val="00E90924"/>
    <w:pPr>
      <w:numPr>
        <w:numId w:val="17"/>
      </w:numPr>
      <w:spacing w:after="120" w:line="320" w:lineRule="exact"/>
    </w:pPr>
    <w:rPr>
      <w:rFonts w:ascii="Tahoma" w:hAnsi="Tahoma"/>
      <w:sz w:val="28"/>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
    <w:rsid w:val="00FB2763"/>
    <w:rPr>
      <w:rFonts w:ascii="Arial" w:hAnsi="Arial" w:cs="Arial"/>
      <w:b/>
      <w:bCs/>
      <w:color w:val="228591"/>
      <w:kern w:val="32"/>
      <w:sz w:val="32"/>
      <w:szCs w:val="32"/>
      <w:lang w:eastAsia="en-US"/>
    </w:rPr>
  </w:style>
  <w:style w:type="character" w:customStyle="1" w:styleId="Heading1-NumberedChar">
    <w:name w:val="Heading 1 - Numbered Char"/>
    <w:link w:val="Heading1-Numbered"/>
    <w:rsid w:val="00E90924"/>
    <w:rPr>
      <w:rFonts w:ascii="Tahoma" w:hAnsi="Tahoma" w:cs="Arial"/>
      <w:b/>
      <w:bCs/>
      <w:color w:val="228591"/>
      <w:kern w:val="32"/>
      <w:sz w:val="28"/>
      <w:szCs w:val="32"/>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character" w:customStyle="1" w:styleId="BodyTextChar">
    <w:name w:val="Body Text Char"/>
    <w:link w:val="BodyText"/>
    <w:locked/>
    <w:rsid w:val="00E90924"/>
    <w:rPr>
      <w:rFonts w:ascii="Calibri" w:hAnsi="Calibri"/>
      <w:sz w:val="22"/>
      <w:lang w:eastAsia="en-US"/>
    </w:r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B2763"/>
    <w:pPr>
      <w:numPr>
        <w:numId w:val="0"/>
      </w:numPr>
      <w:spacing w:after="120"/>
    </w:pPr>
  </w:style>
  <w:style w:type="paragraph" w:customStyle="1" w:styleId="Caption-Table">
    <w:name w:val="Caption - Table"/>
    <w:basedOn w:val="Caption0"/>
    <w:next w:val="Normal"/>
    <w:rsid w:val="00FB2763"/>
    <w:pPr>
      <w:keepNext/>
      <w:keepLines/>
      <w:spacing w:before="200" w:after="120"/>
    </w:pPr>
    <w:rPr>
      <w:rFonts w:asciiTheme="minorHAnsi" w:hAnsiTheme="minorHAnsi"/>
      <w:color w:val="000000"/>
      <w:sz w:val="22"/>
      <w:szCs w:val="22"/>
    </w:rPr>
  </w:style>
  <w:style w:type="paragraph" w:customStyle="1" w:styleId="Para0">
    <w:name w:val="Para 0"/>
    <w:aliases w:val="Auto,After:  3 pt"/>
    <w:basedOn w:val="Normal"/>
    <w:link w:val="Para0Char"/>
    <w:rsid w:val="00FB2763"/>
    <w:pPr>
      <w:spacing w:before="240" w:line="240" w:lineRule="atLeast"/>
    </w:pPr>
    <w:rPr>
      <w:rFonts w:ascii="Arial" w:eastAsiaTheme="minorEastAsia" w:hAnsi="Arial" w:cstheme="minorBidi"/>
      <w:sz w:val="24"/>
    </w:rPr>
  </w:style>
  <w:style w:type="character" w:customStyle="1" w:styleId="Para0Char">
    <w:name w:val="Para 0 Char"/>
    <w:aliases w:val="Auto Char,After:  3 pt Char Char"/>
    <w:basedOn w:val="DefaultParagraphFont"/>
    <w:link w:val="Para0"/>
    <w:rsid w:val="00FB2763"/>
    <w:rPr>
      <w:rFonts w:ascii="Arial" w:eastAsiaTheme="minorEastAsia" w:hAnsi="Arial" w:cstheme="minorBidi"/>
      <w:lang w:eastAsia="en-US"/>
    </w:rPr>
  </w:style>
  <w:style w:type="paragraph" w:customStyle="1" w:styleId="Caption-Figure">
    <w:name w:val="Caption - Figure"/>
    <w:basedOn w:val="Caption0"/>
    <w:next w:val="Normal"/>
    <w:rsid w:val="00FB2763"/>
    <w:pPr>
      <w:keepLines/>
      <w:spacing w:before="80" w:after="120"/>
    </w:pPr>
    <w:rPr>
      <w:rFonts w:asciiTheme="minorHAnsi" w:hAnsiTheme="minorHAnsi"/>
      <w:color w:val="auto"/>
      <w:sz w:val="22"/>
      <w:szCs w:val="22"/>
    </w:rPr>
  </w:style>
  <w:style w:type="paragraph" w:customStyle="1" w:styleId="Figure">
    <w:name w:val="Figure"/>
    <w:basedOn w:val="Normal"/>
    <w:rsid w:val="00FB2763"/>
    <w:pPr>
      <w:keepNext/>
      <w:jc w:val="center"/>
    </w:pPr>
    <w:rPr>
      <w:rFonts w:asciiTheme="minorHAnsi" w:hAnsiTheme="minorHAnsi"/>
      <w:noProof/>
    </w:rPr>
  </w:style>
  <w:style w:type="paragraph" w:customStyle="1" w:styleId="Table-Bullets">
    <w:name w:val="Table-Bullets"/>
    <w:basedOn w:val="Tabletext"/>
    <w:rsid w:val="00FB2763"/>
    <w:pPr>
      <w:numPr>
        <w:numId w:val="25"/>
      </w:numPr>
      <w:spacing w:after="80"/>
      <w:contextualSpacing/>
    </w:pPr>
    <w:rPr>
      <w:rFonts w:asciiTheme="minorHAnsi" w:hAnsiTheme="minorHAnsi"/>
      <w:sz w:val="18"/>
      <w:szCs w:val="18"/>
    </w:rPr>
  </w:style>
  <w:style w:type="paragraph" w:customStyle="1" w:styleId="NormalNoSpaceAfter">
    <w:name w:val="Normal No Space After"/>
    <w:basedOn w:val="Normal"/>
    <w:rsid w:val="00FB2763"/>
    <w:pPr>
      <w:spacing w:after="40"/>
    </w:pPr>
  </w:style>
  <w:style w:type="paragraph" w:customStyle="1" w:styleId="TOCtitle0">
    <w:name w:val="TOC_title"/>
    <w:basedOn w:val="Heading1"/>
    <w:rsid w:val="00FB2763"/>
    <w:pPr>
      <w:spacing w:before="360"/>
    </w:pPr>
    <w:rPr>
      <w:rFonts w:asciiTheme="minorHAnsi" w:hAnsiTheme="minorHAnsi"/>
      <w:sz w:val="40"/>
      <w:szCs w:val="40"/>
      <w:lang w:val="en-US"/>
    </w:rPr>
  </w:style>
  <w:style w:type="paragraph" w:customStyle="1" w:styleId="HAnotnumbered">
    <w:name w:val="_HA not numbered"/>
    <w:basedOn w:val="HA"/>
    <w:autoRedefine/>
    <w:rsid w:val="00FB2763"/>
    <w:pPr>
      <w:spacing w:before="300" w:after="300"/>
    </w:pPr>
  </w:style>
  <w:style w:type="paragraph" w:customStyle="1" w:styleId="bodynumbered">
    <w:name w:val="_body_numbered"/>
    <w:basedOn w:val="ListParagraph"/>
    <w:rsid w:val="00FB2763"/>
    <w:pPr>
      <w:numPr>
        <w:numId w:val="26"/>
      </w:numPr>
      <w:spacing w:after="113" w:line="240" w:lineRule="atLeast"/>
      <w:contextualSpacing w:val="0"/>
    </w:pPr>
    <w:rPr>
      <w:rFonts w:asciiTheme="minorHAnsi" w:hAnsiTheme="minorHAnsi"/>
      <w:szCs w:val="22"/>
    </w:rPr>
  </w:style>
  <w:style w:type="paragraph" w:customStyle="1" w:styleId="References0">
    <w:name w:val="_References"/>
    <w:basedOn w:val="Normal"/>
    <w:rsid w:val="00FB2763"/>
    <w:pPr>
      <w:ind w:left="720" w:hanging="720"/>
    </w:pPr>
    <w:rPr>
      <w:rFonts w:cs="Calibri"/>
      <w:noProof/>
    </w:rPr>
  </w:style>
  <w:style w:type="paragraph" w:customStyle="1" w:styleId="BoxHeading">
    <w:name w:val="Box Heading"/>
    <w:basedOn w:val="Normal"/>
    <w:rsid w:val="00FB2763"/>
    <w:pPr>
      <w:spacing w:after="80"/>
    </w:pPr>
    <w:rPr>
      <w:rFonts w:asciiTheme="minorHAnsi" w:hAnsiTheme="minorHAnsi"/>
      <w:b/>
    </w:rPr>
  </w:style>
  <w:style w:type="paragraph" w:customStyle="1" w:styleId="Bullettedbody">
    <w:name w:val="Bulletted body"/>
    <w:basedOn w:val="Body2"/>
    <w:qFormat/>
    <w:rsid w:val="00FB2763"/>
    <w:pPr>
      <w:numPr>
        <w:numId w:val="27"/>
      </w:numPr>
      <w:spacing w:before="113"/>
    </w:pPr>
  </w:style>
  <w:style w:type="paragraph" w:customStyle="1" w:styleId="Sub-bullets">
    <w:name w:val="Sub-bullets"/>
    <w:basedOn w:val="Body2"/>
    <w:rsid w:val="00FB2763"/>
    <w:pPr>
      <w:numPr>
        <w:numId w:val="28"/>
      </w:numPr>
    </w:pPr>
  </w:style>
  <w:style w:type="paragraph" w:customStyle="1" w:styleId="Indentedbullets">
    <w:name w:val="Indented bullets"/>
    <w:basedOn w:val="Bullettedbody"/>
    <w:qFormat/>
    <w:rsid w:val="003536E1"/>
    <w:pPr>
      <w:numPr>
        <w:numId w:val="31"/>
      </w:numPr>
    </w:pPr>
  </w:style>
  <w:style w:type="paragraph" w:customStyle="1" w:styleId="Z">
    <w:name w:val="Z"/>
    <w:basedOn w:val="Normal"/>
    <w:rsid w:val="00FB2763"/>
    <w:rPr>
      <w:b/>
      <w:u w:val="single"/>
    </w:rPr>
  </w:style>
  <w:style w:type="paragraph" w:customStyle="1" w:styleId="HCtrue">
    <w:name w:val="_HC true"/>
    <w:basedOn w:val="Normal"/>
    <w:rsid w:val="00FB2763"/>
    <w:pPr>
      <w:spacing w:before="240"/>
    </w:pPr>
    <w:rPr>
      <w:rFonts w:asciiTheme="minorHAnsi" w:hAnsiTheme="minorHAnsi"/>
      <w:b/>
    </w:rPr>
  </w:style>
  <w:style w:type="paragraph" w:customStyle="1" w:styleId="TableHeadingFilled">
    <w:name w:val="Table Heading Filled"/>
    <w:basedOn w:val="Normal"/>
    <w:rsid w:val="00FB2763"/>
    <w:rPr>
      <w:rFonts w:asciiTheme="minorHAnsi" w:eastAsiaTheme="minorHAnsi" w:hAnsiTheme="minorHAnsi" w:cs="Tahoma"/>
      <w:b/>
      <w:color w:val="000000"/>
      <w:szCs w:val="22"/>
    </w:rPr>
  </w:style>
  <w:style w:type="paragraph" w:customStyle="1" w:styleId="TableHeadingBold">
    <w:name w:val="Table Heading Bold"/>
    <w:basedOn w:val="TableHeadingFilled"/>
    <w:rsid w:val="00FB2763"/>
  </w:style>
  <w:style w:type="paragraph" w:customStyle="1" w:styleId="Figurecaption">
    <w:name w:val="Figure caption"/>
    <w:basedOn w:val="Caption-Figure"/>
    <w:rsid w:val="00FB2763"/>
    <w:rPr>
      <w:sz w:val="20"/>
      <w:szCs w:val="20"/>
    </w:rPr>
  </w:style>
  <w:style w:type="paragraph" w:customStyle="1" w:styleId="Figuretitle">
    <w:name w:val="Figure title"/>
    <w:basedOn w:val="Caption-Figure"/>
    <w:rsid w:val="00FB2763"/>
  </w:style>
  <w:style w:type="paragraph" w:customStyle="1" w:styleId="Thefiguretitle">
    <w:name w:val="The figure title"/>
    <w:basedOn w:val="Caption-Figure"/>
    <w:rsid w:val="00FB2763"/>
    <w:rPr>
      <w:b w:val="0"/>
      <w:sz w:val="20"/>
    </w:rPr>
  </w:style>
  <w:style w:type="paragraph" w:customStyle="1" w:styleId="Thetabletitle">
    <w:name w:val="The table title"/>
    <w:basedOn w:val="Caption-Table"/>
    <w:rsid w:val="00FB2763"/>
    <w:rPr>
      <w:sz w:val="20"/>
    </w:rPr>
  </w:style>
  <w:style w:type="paragraph" w:customStyle="1" w:styleId="Thetablecaption">
    <w:name w:val="The table caption"/>
    <w:basedOn w:val="Thetabletitle"/>
    <w:rsid w:val="00FB2763"/>
    <w:rPr>
      <w:b w:val="0"/>
      <w:szCs w:val="20"/>
    </w:rPr>
  </w:style>
  <w:style w:type="character" w:customStyle="1" w:styleId="Heading3Char">
    <w:name w:val="Heading 3 Char"/>
    <w:basedOn w:val="DefaultParagraphFont"/>
    <w:link w:val="Heading3"/>
    <w:rsid w:val="00FB2763"/>
    <w:rPr>
      <w:rFonts w:ascii="Arial" w:hAnsi="Arial" w:cs="Arial"/>
      <w:b/>
      <w:bCs/>
      <w:sz w:val="26"/>
      <w:szCs w:val="26"/>
      <w:lang w:eastAsia="en-US"/>
    </w:rPr>
  </w:style>
  <w:style w:type="character" w:customStyle="1" w:styleId="CaptionChar">
    <w:name w:val="Caption Char"/>
    <w:link w:val="Caption0"/>
    <w:rsid w:val="00FB2763"/>
    <w:rPr>
      <w:rFonts w:ascii="Calibri" w:hAnsi="Calibri"/>
      <w:b/>
      <w:bCs/>
      <w:color w:val="4F81BD" w:themeColor="accent1"/>
      <w:sz w:val="18"/>
      <w:szCs w:val="18"/>
      <w:lang w:eastAsia="en-US"/>
    </w:rPr>
  </w:style>
  <w:style w:type="character" w:customStyle="1" w:styleId="TitleChar">
    <w:name w:val="Title Char"/>
    <w:basedOn w:val="DefaultParagraphFont"/>
    <w:link w:val="Title"/>
    <w:uiPriority w:val="10"/>
    <w:rsid w:val="00FB2763"/>
    <w:rPr>
      <w:rFonts w:ascii="Calibri" w:hAnsi="Calibri" w:cs="Arial"/>
      <w:bCs/>
      <w:color w:val="FFFFFF" w:themeColor="background1"/>
      <w:kern w:val="28"/>
      <w:sz w:val="72"/>
      <w:szCs w:val="32"/>
      <w:lang w:eastAsia="en-US"/>
    </w:rPr>
  </w:style>
  <w:style w:type="character" w:customStyle="1" w:styleId="SubtitleChar">
    <w:name w:val="Subtitle Char"/>
    <w:basedOn w:val="DefaultParagraphFont"/>
    <w:link w:val="Subtitle"/>
    <w:rsid w:val="00FB2763"/>
    <w:rPr>
      <w:rFonts w:ascii="Calibri" w:hAnsi="Calibri" w:cs="Arial"/>
      <w:sz w:val="22"/>
      <w:lang w:eastAsia="en-US"/>
    </w:rPr>
  </w:style>
  <w:style w:type="paragraph" w:customStyle="1" w:styleId="References1">
    <w:name w:val="References"/>
    <w:basedOn w:val="Normal"/>
    <w:rsid w:val="00FB2763"/>
    <w:pPr>
      <w:spacing w:after="120"/>
      <w:ind w:left="709" w:hanging="709"/>
    </w:pPr>
    <w:rPr>
      <w:rFonts w:asciiTheme="minorHAnsi" w:hAnsiTheme="minorHAnsi" w:cs="Calibri"/>
      <w:noProof/>
    </w:rPr>
  </w:style>
  <w:style w:type="paragraph" w:customStyle="1" w:styleId="ARIERRefs">
    <w:name w:val="ARIER_Refs"/>
    <w:basedOn w:val="Normal"/>
    <w:uiPriority w:val="99"/>
    <w:qFormat/>
    <w:rsid w:val="003536E1"/>
    <w:pPr>
      <w:spacing w:after="120"/>
      <w:ind w:left="709" w:hanging="709"/>
    </w:pPr>
    <w:rPr>
      <w:rFonts w:asciiTheme="minorHAnsi" w:hAnsiTheme="minorHAnsi" w:cs="Calibri"/>
      <w:noProof/>
    </w:rPr>
  </w:style>
  <w:style w:type="paragraph" w:customStyle="1" w:styleId="ARIERimprint">
    <w:name w:val="ARIER_imprint"/>
    <w:basedOn w:val="Normal"/>
    <w:qFormat/>
    <w:rsid w:val="003536E1"/>
    <w:pPr>
      <w:autoSpaceDE w:val="0"/>
      <w:autoSpaceDN w:val="0"/>
      <w:adjustRightInd w:val="0"/>
      <w:spacing w:after="360"/>
    </w:pPr>
    <w:rPr>
      <w:rFonts w:eastAsia="Calibri" w:cs="Calibri"/>
      <w:color w:val="000000"/>
      <w:sz w:val="16"/>
      <w:szCs w:val="16"/>
    </w:rPr>
  </w:style>
  <w:style w:type="character" w:customStyle="1" w:styleId="Heading2Char">
    <w:name w:val="Heading 2 Char"/>
    <w:basedOn w:val="DefaultParagraphFont"/>
    <w:link w:val="Heading2"/>
    <w:uiPriority w:val="9"/>
    <w:rsid w:val="00FB2763"/>
    <w:rPr>
      <w:rFonts w:ascii="Arial" w:hAnsi="Arial" w:cs="Arial"/>
      <w:b/>
      <w:bCs/>
      <w:i/>
      <w:iCs/>
      <w:sz w:val="28"/>
      <w:szCs w:val="28"/>
      <w:lang w:eastAsia="en-US"/>
    </w:rPr>
  </w:style>
  <w:style w:type="character" w:customStyle="1" w:styleId="Heading6Char">
    <w:name w:val="Heading 6 Char"/>
    <w:aliases w:val="App 2 Char"/>
    <w:basedOn w:val="DefaultParagraphFont"/>
    <w:link w:val="Heading6"/>
    <w:rsid w:val="0072126A"/>
    <w:rPr>
      <w:rFonts w:ascii="Calibri" w:hAnsi="Calibri"/>
      <w:b/>
      <w:bCs/>
      <w:sz w:val="22"/>
      <w:szCs w:val="22"/>
      <w:lang w:eastAsia="en-US"/>
    </w:rPr>
  </w:style>
  <w:style w:type="character" w:customStyle="1" w:styleId="Heading7Char">
    <w:name w:val="Heading 7 Char"/>
    <w:aliases w:val="App 3 Char"/>
    <w:basedOn w:val="DefaultParagraphFont"/>
    <w:link w:val="Heading7"/>
    <w:rsid w:val="0072126A"/>
    <w:rPr>
      <w:rFonts w:ascii="Calibri" w:hAnsi="Calibri"/>
      <w:sz w:val="22"/>
      <w:lang w:eastAsia="en-US"/>
    </w:rPr>
  </w:style>
  <w:style w:type="character" w:customStyle="1" w:styleId="Heading8Char">
    <w:name w:val="Heading 8 Char"/>
    <w:aliases w:val="App 4 Char"/>
    <w:basedOn w:val="DefaultParagraphFont"/>
    <w:link w:val="Heading8"/>
    <w:rsid w:val="0072126A"/>
    <w:rPr>
      <w:rFonts w:ascii="Calibri" w:hAnsi="Calibri"/>
      <w:i/>
      <w:iCs/>
      <w:sz w:val="22"/>
      <w:lang w:eastAsia="en-US"/>
    </w:rPr>
  </w:style>
  <w:style w:type="character" w:customStyle="1" w:styleId="Heading9Char">
    <w:name w:val="Heading 9 Char"/>
    <w:aliases w:val="ARIER_Inst_address Char"/>
    <w:basedOn w:val="DefaultParagraphFont"/>
    <w:link w:val="Heading9"/>
    <w:rsid w:val="003536E1"/>
    <w:rPr>
      <w:rFonts w:ascii="Arial" w:hAnsi="Arial" w:cs="Arial"/>
      <w:sz w:val="22"/>
      <w:szCs w:val="22"/>
      <w:lang w:eastAsia="en-US"/>
    </w:rPr>
  </w:style>
  <w:style w:type="paragraph" w:styleId="NoSpacing">
    <w:name w:val="No Spacing"/>
    <w:basedOn w:val="Normal"/>
    <w:uiPriority w:val="1"/>
    <w:rsid w:val="0072126A"/>
    <w:rPr>
      <w:rFonts w:eastAsiaTheme="minorHAnsi" w:cstheme="minorBidi"/>
    </w:rPr>
  </w:style>
  <w:style w:type="character" w:customStyle="1" w:styleId="HeaderChar">
    <w:name w:val="Header Char"/>
    <w:basedOn w:val="DefaultParagraphFont"/>
    <w:link w:val="Header"/>
    <w:uiPriority w:val="99"/>
    <w:rsid w:val="0072126A"/>
    <w:rPr>
      <w:rFonts w:ascii="Calibri" w:hAnsi="Calibri"/>
      <w:sz w:val="22"/>
      <w:szCs w:val="24"/>
      <w:lang w:eastAsia="en-US"/>
    </w:rPr>
  </w:style>
  <w:style w:type="character" w:customStyle="1" w:styleId="FooterChar">
    <w:name w:val="Footer Char"/>
    <w:basedOn w:val="DefaultParagraphFont"/>
    <w:link w:val="Footer"/>
    <w:uiPriority w:val="99"/>
    <w:rsid w:val="0072126A"/>
    <w:rPr>
      <w:rFonts w:ascii="Calibri" w:hAnsi="Calibri"/>
      <w:sz w:val="22"/>
      <w:szCs w:val="24"/>
      <w:lang w:eastAsia="en-US"/>
    </w:rPr>
  </w:style>
  <w:style w:type="paragraph" w:styleId="TOCHeading">
    <w:name w:val="TOC Heading"/>
    <w:basedOn w:val="Heading1"/>
    <w:next w:val="Normal"/>
    <w:uiPriority w:val="39"/>
    <w:semiHidden/>
    <w:unhideWhenUsed/>
    <w:qFormat/>
    <w:rsid w:val="003536E1"/>
    <w:pPr>
      <w:keepNext/>
      <w:keepLines/>
      <w:spacing w:before="480" w:after="0" w:line="240" w:lineRule="auto"/>
      <w:outlineLvl w:val="9"/>
    </w:pPr>
    <w:rPr>
      <w:rFonts w:asciiTheme="majorHAnsi" w:eastAsiaTheme="majorEastAsia" w:hAnsiTheme="majorHAnsi" w:cstheme="majorBidi"/>
      <w:color w:val="345A8A" w:themeColor="accent1" w:themeShade="B5"/>
      <w:kern w:val="0"/>
    </w:rPr>
  </w:style>
  <w:style w:type="paragraph" w:customStyle="1" w:styleId="Tenderheading1">
    <w:name w:val="Tender heading 1"/>
    <w:basedOn w:val="Normal"/>
    <w:rsid w:val="0072126A"/>
    <w:pPr>
      <w:numPr>
        <w:numId w:val="19"/>
      </w:numPr>
      <w:spacing w:after="120" w:line="280" w:lineRule="exact"/>
    </w:pPr>
    <w:rPr>
      <w:rFonts w:ascii="Lucida Bright" w:hAnsi="Lucida Bright"/>
      <w:sz w:val="20"/>
      <w:szCs w:val="20"/>
      <w:lang w:val="en-US"/>
    </w:rPr>
  </w:style>
  <w:style w:type="paragraph" w:styleId="EndnoteText">
    <w:name w:val="endnote text"/>
    <w:basedOn w:val="Normal"/>
    <w:link w:val="EndnoteTextChar"/>
    <w:uiPriority w:val="99"/>
    <w:semiHidden/>
    <w:unhideWhenUsed/>
    <w:rsid w:val="0072126A"/>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72126A"/>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72126A"/>
    <w:rPr>
      <w:vertAlign w:val="superscript"/>
    </w:rPr>
  </w:style>
  <w:style w:type="paragraph" w:customStyle="1" w:styleId="TableParagraph">
    <w:name w:val="Table Paragraph"/>
    <w:basedOn w:val="Normal"/>
    <w:uiPriority w:val="1"/>
    <w:rsid w:val="0072126A"/>
    <w:pPr>
      <w:widowControl w:val="0"/>
    </w:pPr>
    <w:rPr>
      <w:rFonts w:asciiTheme="minorHAnsi" w:eastAsiaTheme="minorHAnsi" w:hAnsiTheme="minorHAnsi" w:cstheme="minorBidi"/>
      <w:szCs w:val="22"/>
      <w:lang w:val="en-US"/>
    </w:rPr>
  </w:style>
  <w:style w:type="table" w:styleId="LightShading-Accent3">
    <w:name w:val="Light Shading Accent 3"/>
    <w:basedOn w:val="TableNormal"/>
    <w:uiPriority w:val="60"/>
    <w:rsid w:val="0072126A"/>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2126A"/>
    <w:rPr>
      <w:rFonts w:asciiTheme="minorHAnsi" w:eastAsiaTheme="minorHAnsi" w:hAnsiTheme="minorHAnsi" w:cstheme="minorBidi"/>
      <w:sz w:val="22"/>
      <w:szCs w:val="22"/>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Shading">
    <w:name w:val="Light Shading"/>
    <w:basedOn w:val="TableNormal"/>
    <w:uiPriority w:val="60"/>
    <w:rsid w:val="0072126A"/>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RIERHA">
    <w:name w:val="ARIER_HA"/>
    <w:next w:val="Normal"/>
    <w:uiPriority w:val="99"/>
    <w:qFormat/>
    <w:rsid w:val="003536E1"/>
    <w:pPr>
      <w:spacing w:after="600" w:line="460" w:lineRule="atLeast"/>
      <w:outlineLvl w:val="0"/>
    </w:pPr>
    <w:rPr>
      <w:rFonts w:ascii="Calibri" w:hAnsi="Calibri" w:cs="Arial"/>
      <w:b/>
      <w:color w:val="228591"/>
      <w:sz w:val="32"/>
      <w:szCs w:val="32"/>
      <w:lang w:val="en-US" w:eastAsia="en-US"/>
    </w:rPr>
  </w:style>
  <w:style w:type="paragraph" w:customStyle="1" w:styleId="ARIERHB">
    <w:name w:val="ARIER_HB"/>
    <w:next w:val="Normal"/>
    <w:uiPriority w:val="99"/>
    <w:qFormat/>
    <w:rsid w:val="003536E1"/>
    <w:pPr>
      <w:spacing w:before="360" w:after="113" w:line="300" w:lineRule="atLeast"/>
      <w:outlineLvl w:val="0"/>
    </w:pPr>
    <w:rPr>
      <w:rFonts w:ascii="Calibri" w:hAnsi="Calibri" w:cs="Arial"/>
      <w:b/>
      <w:color w:val="228591"/>
      <w:sz w:val="28"/>
      <w:lang w:eastAsia="en-US"/>
    </w:rPr>
  </w:style>
  <w:style w:type="paragraph" w:customStyle="1" w:styleId="ARIERHC">
    <w:name w:val="ARIER_HC"/>
    <w:next w:val="Normal"/>
    <w:uiPriority w:val="2"/>
    <w:qFormat/>
    <w:rsid w:val="003536E1"/>
    <w:pPr>
      <w:spacing w:before="140" w:after="57" w:line="220" w:lineRule="atLeast"/>
    </w:pPr>
    <w:rPr>
      <w:rFonts w:ascii="Calibri" w:eastAsiaTheme="majorEastAsia" w:hAnsi="Calibri" w:cs="Arial"/>
      <w:b/>
      <w:lang w:eastAsia="en-US"/>
    </w:rPr>
  </w:style>
  <w:style w:type="paragraph" w:customStyle="1" w:styleId="ARIERTblBdy">
    <w:name w:val="ARIER_TblBdy"/>
    <w:uiPriority w:val="1"/>
    <w:qFormat/>
    <w:rsid w:val="003536E1"/>
    <w:pPr>
      <w:spacing w:before="80" w:after="60"/>
    </w:pPr>
    <w:rPr>
      <w:rFonts w:ascii="Calibri" w:hAnsi="Calibri" w:cs="Arial"/>
      <w:sz w:val="22"/>
      <w:lang w:eastAsia="en-US"/>
    </w:rPr>
  </w:style>
  <w:style w:type="paragraph" w:customStyle="1" w:styleId="ARIERBody">
    <w:name w:val="ARIER_Body"/>
    <w:basedOn w:val="Normal"/>
    <w:link w:val="ARIERBodyChar"/>
    <w:uiPriority w:val="99"/>
    <w:qFormat/>
    <w:rsid w:val="003536E1"/>
    <w:pPr>
      <w:spacing w:after="113" w:line="240" w:lineRule="atLeast"/>
    </w:pPr>
    <w:rPr>
      <w:rFonts w:cs="Arial"/>
      <w:szCs w:val="22"/>
    </w:rPr>
  </w:style>
  <w:style w:type="character" w:customStyle="1" w:styleId="ARIERBodyChar">
    <w:name w:val="ARIER_Body Char"/>
    <w:basedOn w:val="DefaultParagraphFont"/>
    <w:link w:val="ARIERBody"/>
    <w:uiPriority w:val="99"/>
    <w:rsid w:val="003536E1"/>
    <w:rPr>
      <w:rFonts w:ascii="Calibri" w:hAnsi="Calibri" w:cs="Arial"/>
      <w:sz w:val="22"/>
      <w:szCs w:val="22"/>
      <w:lang w:eastAsia="en-US"/>
    </w:rPr>
  </w:style>
  <w:style w:type="paragraph" w:customStyle="1" w:styleId="ARIERCaption-Table">
    <w:name w:val="ARIER_Caption - Table"/>
    <w:basedOn w:val="ARIERCaption-Figure"/>
    <w:next w:val="Normal"/>
    <w:qFormat/>
    <w:rsid w:val="00853162"/>
    <w:pPr>
      <w:spacing w:after="120"/>
    </w:pPr>
  </w:style>
  <w:style w:type="paragraph" w:customStyle="1" w:styleId="ARIERCaption-Figure">
    <w:name w:val="ARIER_Caption - Figure"/>
    <w:basedOn w:val="Caption0"/>
    <w:next w:val="Normal"/>
    <w:qFormat/>
    <w:rsid w:val="00853162"/>
    <w:pPr>
      <w:keepLines/>
      <w:spacing w:before="80" w:after="0"/>
    </w:pPr>
    <w:rPr>
      <w:rFonts w:asciiTheme="minorHAnsi" w:hAnsiTheme="minorHAnsi"/>
      <w:color w:val="228591"/>
      <w:sz w:val="20"/>
      <w:szCs w:val="20"/>
    </w:rPr>
  </w:style>
  <w:style w:type="paragraph" w:customStyle="1" w:styleId="ARIERbodynumbered">
    <w:name w:val="ARIER_body_numbered"/>
    <w:basedOn w:val="ListParagraph"/>
    <w:qFormat/>
    <w:rsid w:val="003536E1"/>
    <w:pPr>
      <w:spacing w:after="113" w:line="240" w:lineRule="atLeast"/>
      <w:ind w:left="0"/>
      <w:contextualSpacing w:val="0"/>
    </w:pPr>
    <w:rPr>
      <w:rFonts w:asciiTheme="minorHAnsi" w:hAnsiTheme="minorHAnsi"/>
      <w:szCs w:val="22"/>
    </w:rPr>
  </w:style>
  <w:style w:type="paragraph" w:customStyle="1" w:styleId="ARIERBullettedbody">
    <w:name w:val="ARIER_Bulletted body"/>
    <w:basedOn w:val="ARIERBody"/>
    <w:qFormat/>
    <w:rsid w:val="003536E1"/>
    <w:pPr>
      <w:tabs>
        <w:tab w:val="num" w:pos="360"/>
        <w:tab w:val="num" w:pos="397"/>
      </w:tabs>
      <w:spacing w:before="113"/>
    </w:pPr>
  </w:style>
  <w:style w:type="paragraph" w:customStyle="1" w:styleId="ARIERIndentedbullets">
    <w:name w:val="ARIER_Indented bullets"/>
    <w:basedOn w:val="ARIERBullettedbody"/>
    <w:qFormat/>
    <w:rsid w:val="003536E1"/>
    <w:pPr>
      <w:ind w:left="363" w:hanging="363"/>
    </w:pPr>
  </w:style>
  <w:style w:type="paragraph" w:customStyle="1" w:styleId="ARIERheader">
    <w:name w:val="ARIER header"/>
    <w:basedOn w:val="Header"/>
    <w:qFormat/>
    <w:rsid w:val="003536E1"/>
    <w:pPr>
      <w:jc w:val="center"/>
    </w:pPr>
    <w:rPr>
      <w:sz w:val="18"/>
      <w:szCs w:val="20"/>
    </w:rPr>
  </w:style>
  <w:style w:type="paragraph" w:customStyle="1" w:styleId="ARIERtitlepageauthors">
    <w:name w:val="ARIER_title_page_authors"/>
    <w:basedOn w:val="Normal"/>
    <w:qFormat/>
    <w:rsid w:val="003536E1"/>
    <w:pPr>
      <w:keepNext/>
      <w:spacing w:before="160" w:after="1200" w:line="240" w:lineRule="atLeast"/>
      <w:jc w:val="center"/>
      <w:outlineLvl w:val="1"/>
    </w:pPr>
    <w:rPr>
      <w:rFonts w:asciiTheme="minorHAnsi" w:hAnsiTheme="minorHAnsi" w:cs="Arial"/>
      <w:bCs/>
      <w:iCs/>
      <w:sz w:val="32"/>
      <w:szCs w:val="28"/>
      <w:lang w:eastAsia="en-AU"/>
    </w:rPr>
  </w:style>
  <w:style w:type="paragraph" w:customStyle="1" w:styleId="ARIERtitlepageaffiliations">
    <w:name w:val="ARIER_title_page_affiliations"/>
    <w:basedOn w:val="Normal"/>
    <w:qFormat/>
    <w:rsid w:val="003536E1"/>
    <w:pPr>
      <w:keepNext/>
      <w:spacing w:before="80" w:after="480" w:line="240" w:lineRule="atLeast"/>
      <w:jc w:val="center"/>
      <w:outlineLvl w:val="2"/>
    </w:pPr>
    <w:rPr>
      <w:rFonts w:asciiTheme="minorHAnsi" w:hAnsiTheme="minorHAnsi" w:cs="Arial"/>
      <w:bCs/>
      <w:sz w:val="24"/>
      <w:szCs w:val="22"/>
      <w:lang w:eastAsia="en-AU"/>
    </w:rPr>
  </w:style>
  <w:style w:type="paragraph" w:styleId="Quote">
    <w:name w:val="Quote"/>
    <w:basedOn w:val="Normal"/>
    <w:link w:val="QuoteChar"/>
    <w:rsid w:val="00FB2763"/>
    <w:pPr>
      <w:spacing w:before="120" w:line="360" w:lineRule="auto"/>
      <w:ind w:left="230" w:right="230"/>
    </w:pPr>
    <w:rPr>
      <w:rFonts w:ascii="Times New Roman" w:hAnsi="Times New Roman"/>
    </w:rPr>
  </w:style>
  <w:style w:type="character" w:customStyle="1" w:styleId="QuoteChar">
    <w:name w:val="Quote Char"/>
    <w:basedOn w:val="DefaultParagraphFont"/>
    <w:link w:val="Quote"/>
    <w:rsid w:val="00FB2763"/>
    <w:rPr>
      <w:sz w:val="22"/>
      <w:lang w:eastAsia="en-US"/>
    </w:rPr>
  </w:style>
  <w:style w:type="paragraph" w:customStyle="1" w:styleId="ARIERfootnote">
    <w:name w:val="ARIER footnote"/>
    <w:basedOn w:val="FootnoteText"/>
    <w:rsid w:val="008E3A43"/>
    <w:rPr>
      <w:rFonts w:ascii="Calibri" w:hAnsi="Calibri"/>
      <w:sz w:val="16"/>
    </w:rPr>
  </w:style>
  <w:style w:type="paragraph" w:customStyle="1" w:styleId="ARIERtitlepagetitle">
    <w:name w:val="ARIER_title_page_title"/>
    <w:basedOn w:val="Normal"/>
    <w:qFormat/>
    <w:rsid w:val="003536E1"/>
    <w:pPr>
      <w:spacing w:after="720" w:line="240" w:lineRule="atLeast"/>
      <w:jc w:val="center"/>
      <w:outlineLvl w:val="4"/>
    </w:pPr>
    <w:rPr>
      <w:rFonts w:asciiTheme="minorHAnsi" w:hAnsiTheme="minorHAnsi"/>
      <w:b/>
      <w:bCs/>
      <w:iCs/>
      <w:sz w:val="40"/>
      <w:szCs w:val="26"/>
      <w:lang w:eastAsia="en-AU"/>
    </w:rPr>
  </w:style>
  <w:style w:type="paragraph" w:customStyle="1" w:styleId="ARIERtitlepagedate">
    <w:name w:val="ARIER_title_page_date"/>
    <w:basedOn w:val="Normal"/>
    <w:qFormat/>
    <w:rsid w:val="003536E1"/>
    <w:pPr>
      <w:keepNext/>
      <w:spacing w:before="240" w:after="240" w:line="240" w:lineRule="atLeast"/>
      <w:jc w:val="center"/>
      <w:outlineLvl w:val="2"/>
    </w:pPr>
    <w:rPr>
      <w:rFonts w:asciiTheme="minorHAnsi" w:hAnsiTheme="minorHAnsi" w:cs="Arial"/>
      <w:bCs/>
      <w:sz w:val="32"/>
      <w:szCs w:val="32"/>
      <w:lang w:eastAsia="en-AU"/>
    </w:rPr>
  </w:style>
  <w:style w:type="paragraph" w:customStyle="1" w:styleId="ARIERtitlepageARI">
    <w:name w:val="ARIER_title_page_ARI"/>
    <w:basedOn w:val="Heading9"/>
    <w:qFormat/>
    <w:rsid w:val="003536E1"/>
    <w:pPr>
      <w:jc w:val="center"/>
    </w:pPr>
    <w:rPr>
      <w:rFonts w:asciiTheme="minorHAnsi" w:hAnsiTheme="minorHAnsi"/>
    </w:rPr>
  </w:style>
  <w:style w:type="paragraph" w:customStyle="1" w:styleId="ARIERTblHd">
    <w:name w:val="ARIER_TblHd"/>
    <w:qFormat/>
    <w:rsid w:val="003536E1"/>
    <w:pPr>
      <w:spacing w:before="60" w:after="60" w:line="230" w:lineRule="atLeast"/>
    </w:pPr>
    <w:rPr>
      <w:rFonts w:ascii="Calibri" w:hAnsi="Calibri" w:cs="Arial"/>
      <w:color w:val="FFFFFF" w:themeColor="background1"/>
      <w:sz w:val="22"/>
      <w:lang w:eastAsia="en-US"/>
    </w:rPr>
  </w:style>
  <w:style w:type="paragraph" w:customStyle="1" w:styleId="HD">
    <w:name w:val="_HD"/>
    <w:next w:val="Normal"/>
    <w:uiPriority w:val="2"/>
    <w:rsid w:val="00FB2763"/>
    <w:pPr>
      <w:spacing w:before="57" w:after="57" w:line="220" w:lineRule="atLeast"/>
    </w:pPr>
    <w:rPr>
      <w:rFonts w:ascii="Calibri" w:hAnsi="Calibri" w:cs="Arial"/>
      <w:b/>
      <w:i/>
      <w:sz w:val="22"/>
      <w:lang w:eastAsia="en-US"/>
    </w:rPr>
  </w:style>
  <w:style w:type="paragraph" w:customStyle="1" w:styleId="ARIERindentedlettered">
    <w:name w:val="ARIER_indented lettered"/>
    <w:basedOn w:val="ARIERbodynumbered"/>
    <w:qFormat/>
    <w:rsid w:val="003536E1"/>
    <w:pPr>
      <w:numPr>
        <w:numId w:val="32"/>
      </w:numPr>
    </w:pPr>
    <w:rPr>
      <w:noProof/>
    </w:rPr>
  </w:style>
  <w:style w:type="paragraph" w:customStyle="1" w:styleId="ARIERcirclebullets">
    <w:name w:val="ARIER_circle_bullets"/>
    <w:basedOn w:val="ListParagraph"/>
    <w:rsid w:val="00956A61"/>
    <w:pPr>
      <w:numPr>
        <w:ilvl w:val="1"/>
        <w:numId w:val="20"/>
      </w:numPr>
      <w:spacing w:before="120" w:line="240" w:lineRule="auto"/>
    </w:pPr>
    <w:rPr>
      <w:rFonts w:asciiTheme="minorHAnsi" w:hAnsiTheme="minorHAnsi"/>
    </w:rPr>
  </w:style>
  <w:style w:type="paragraph" w:customStyle="1" w:styleId="ARIERboxtext">
    <w:name w:val="ARIER_box_text"/>
    <w:basedOn w:val="ARIERBody"/>
    <w:rsid w:val="004624EA"/>
    <w:rPr>
      <w:sz w:val="20"/>
      <w:szCs w:val="20"/>
      <w:lang w:eastAsia="en-AU"/>
    </w:rPr>
  </w:style>
  <w:style w:type="paragraph" w:customStyle="1" w:styleId="ARIERboxbullets">
    <w:name w:val="ARIER_box_bullets"/>
    <w:basedOn w:val="ARIERboxtext"/>
    <w:rsid w:val="004624EA"/>
    <w:pPr>
      <w:numPr>
        <w:numId w:val="22"/>
      </w:numPr>
      <w:ind w:left="284" w:hanging="284"/>
    </w:pPr>
  </w:style>
  <w:style w:type="paragraph" w:customStyle="1" w:styleId="ReportReference">
    <w:name w:val="Report Reference"/>
    <w:basedOn w:val="Normal"/>
    <w:rsid w:val="00FB2763"/>
    <w:pPr>
      <w:spacing w:after="120"/>
      <w:ind w:left="709" w:hanging="709"/>
    </w:pPr>
    <w:rPr>
      <w:rFonts w:asciiTheme="minorHAnsi" w:hAnsiTheme="minorHAnsi" w:cs="Calibri"/>
      <w:noProof/>
    </w:rPr>
  </w:style>
  <w:style w:type="paragraph" w:customStyle="1" w:styleId="ARIheader">
    <w:name w:val="ARI header"/>
    <w:basedOn w:val="zFooter"/>
    <w:rsid w:val="00A9622B"/>
    <w:rPr>
      <w:sz w:val="18"/>
      <w:szCs w:val="18"/>
    </w:rPr>
  </w:style>
  <w:style w:type="paragraph" w:customStyle="1" w:styleId="ARIheader0">
    <w:name w:val="ARI_header"/>
    <w:basedOn w:val="zFooter"/>
    <w:rsid w:val="00A9622B"/>
    <w:rPr>
      <w:sz w:val="18"/>
      <w:szCs w:val="18"/>
    </w:rPr>
  </w:style>
  <w:style w:type="paragraph" w:customStyle="1" w:styleId="ARIERheader0">
    <w:name w:val="ARIER_header"/>
    <w:basedOn w:val="zFooter"/>
    <w:rsid w:val="00A9622B"/>
    <w:rPr>
      <w:sz w:val="18"/>
      <w:szCs w:val="18"/>
    </w:rPr>
  </w:style>
  <w:style w:type="paragraph" w:customStyle="1" w:styleId="ARIfooter">
    <w:name w:val="ARI_footer"/>
    <w:basedOn w:val="zFooter"/>
    <w:qFormat/>
    <w:rsid w:val="003536E1"/>
    <w:pPr>
      <w:pBdr>
        <w:top w:val="single" w:sz="4" w:space="1" w:color="auto"/>
      </w:pBdr>
    </w:pPr>
    <w:rPr>
      <w:sz w:val="18"/>
      <w:szCs w:val="18"/>
    </w:rPr>
  </w:style>
  <w:style w:type="paragraph" w:customStyle="1" w:styleId="ARIERFigTabNotes">
    <w:name w:val="ARIER_FigTabNotes"/>
    <w:basedOn w:val="Normal"/>
    <w:autoRedefine/>
    <w:qFormat/>
    <w:rsid w:val="002E7328"/>
    <w:pPr>
      <w:spacing w:after="120"/>
    </w:pPr>
    <w:rPr>
      <w:color w:val="228591"/>
      <w:sz w:val="20"/>
      <w:szCs w:val="20"/>
    </w:rPr>
  </w:style>
  <w:style w:type="paragraph" w:customStyle="1" w:styleId="ArtSubtitle">
    <w:name w:val="ArtSubtitle"/>
    <w:basedOn w:val="Normal"/>
    <w:rsid w:val="00FB2763"/>
    <w:pPr>
      <w:keepNext/>
      <w:spacing w:before="240"/>
      <w:outlineLvl w:val="0"/>
    </w:pPr>
    <w:rPr>
      <w:rFonts w:ascii="Times New Roman" w:hAnsi="Times New Roman"/>
      <w:b/>
      <w:i/>
      <w:kern w:val="28"/>
    </w:rPr>
  </w:style>
  <w:style w:type="paragraph" w:customStyle="1" w:styleId="Intro">
    <w:name w:val="Intro"/>
    <w:basedOn w:val="Normal"/>
    <w:rsid w:val="00FB2763"/>
    <w:pPr>
      <w:spacing w:before="120" w:line="360" w:lineRule="auto"/>
    </w:pPr>
    <w:rPr>
      <w:rFonts w:ascii="Times New Roman" w:hAnsi="Times New Roman"/>
      <w:sz w:val="24"/>
    </w:rPr>
  </w:style>
  <w:style w:type="paragraph" w:customStyle="1" w:styleId="PulloutIntro">
    <w:name w:val="PulloutIntro"/>
    <w:basedOn w:val="Normal"/>
    <w:rsid w:val="00FB2763"/>
    <w:pPr>
      <w:spacing w:before="120" w:line="360" w:lineRule="auto"/>
    </w:pPr>
    <w:rPr>
      <w:rFonts w:ascii="Times New Roman" w:hAnsi="Times New Roman"/>
      <w:sz w:val="24"/>
    </w:rPr>
  </w:style>
  <w:style w:type="paragraph" w:customStyle="1" w:styleId="Point1Cont">
    <w:name w:val="Point1Cont"/>
    <w:basedOn w:val="Normal"/>
    <w:rsid w:val="00FB2763"/>
    <w:pPr>
      <w:tabs>
        <w:tab w:val="left" w:pos="360"/>
      </w:tabs>
      <w:spacing w:before="40" w:after="40" w:line="360" w:lineRule="auto"/>
      <w:ind w:left="360" w:hanging="360"/>
    </w:pPr>
    <w:rPr>
      <w:rFonts w:ascii="Times New Roman" w:hAnsi="Times New Roman"/>
    </w:rPr>
  </w:style>
  <w:style w:type="paragraph" w:customStyle="1" w:styleId="Pointi">
    <w:name w:val="Pointi"/>
    <w:basedOn w:val="Normal"/>
    <w:rsid w:val="00FB2763"/>
    <w:pPr>
      <w:spacing w:before="120" w:line="360" w:lineRule="auto"/>
      <w:ind w:left="1584" w:hanging="864"/>
    </w:pPr>
    <w:rPr>
      <w:rFonts w:ascii="Times New Roman" w:hAnsi="Times New Roman"/>
    </w:rPr>
  </w:style>
  <w:style w:type="paragraph" w:customStyle="1" w:styleId="FigCredit">
    <w:name w:val="FigCredit"/>
    <w:basedOn w:val="Normal"/>
    <w:rsid w:val="00FB2763"/>
    <w:pPr>
      <w:spacing w:before="120" w:line="360" w:lineRule="auto"/>
    </w:pPr>
    <w:rPr>
      <w:rFonts w:ascii="Times New Roman" w:hAnsi="Times New Roman"/>
      <w:sz w:val="24"/>
    </w:rPr>
  </w:style>
  <w:style w:type="paragraph" w:customStyle="1" w:styleId="InfotextHead">
    <w:name w:val="InfotextHead"/>
    <w:basedOn w:val="Normal"/>
    <w:rsid w:val="00FB2763"/>
    <w:pPr>
      <w:keepNext/>
      <w:spacing w:before="240" w:after="80"/>
      <w:ind w:left="230" w:hanging="230"/>
      <w:outlineLvl w:val="0"/>
    </w:pPr>
    <w:rPr>
      <w:rFonts w:ascii="Times New Roman" w:hAnsi="Times New Roman"/>
      <w:b/>
      <w:kern w:val="28"/>
    </w:rPr>
  </w:style>
  <w:style w:type="paragraph" w:customStyle="1" w:styleId="Infotext">
    <w:name w:val="Infotext"/>
    <w:basedOn w:val="Normal"/>
    <w:rsid w:val="00FB2763"/>
    <w:pPr>
      <w:spacing w:before="120" w:line="360" w:lineRule="auto"/>
    </w:pPr>
    <w:rPr>
      <w:rFonts w:ascii="Times New Roman" w:hAnsi="Times New Roman"/>
    </w:rPr>
  </w:style>
  <w:style w:type="paragraph" w:customStyle="1" w:styleId="ReviewData">
    <w:name w:val="ReviewData"/>
    <w:basedOn w:val="Normal"/>
    <w:rsid w:val="00FB2763"/>
    <w:pPr>
      <w:spacing w:before="120" w:line="360" w:lineRule="auto"/>
    </w:pPr>
    <w:rPr>
      <w:rFonts w:ascii="Times New Roman" w:hAnsi="Times New Roman"/>
    </w:rPr>
  </w:style>
  <w:style w:type="paragraph" w:customStyle="1" w:styleId="BoxTitle">
    <w:name w:val="BoxTitle"/>
    <w:basedOn w:val="Normal"/>
    <w:rsid w:val="00FB2763"/>
    <w:pPr>
      <w:keepNext/>
      <w:shd w:val="pct10" w:color="auto" w:fill="auto"/>
      <w:spacing w:before="240"/>
      <w:jc w:val="center"/>
      <w:outlineLvl w:val="0"/>
    </w:pPr>
    <w:rPr>
      <w:rFonts w:ascii="Times New Roman" w:hAnsi="Times New Roman"/>
      <w:b/>
      <w:kern w:val="28"/>
    </w:rPr>
  </w:style>
  <w:style w:type="paragraph" w:customStyle="1" w:styleId="BoxSubtitle">
    <w:name w:val="BoxSubtitle"/>
    <w:basedOn w:val="Normal"/>
    <w:rsid w:val="00FB2763"/>
    <w:pPr>
      <w:keepNext/>
      <w:shd w:val="pct10" w:color="auto" w:fill="auto"/>
      <w:spacing w:before="240"/>
      <w:jc w:val="center"/>
      <w:outlineLvl w:val="1"/>
    </w:pPr>
    <w:rPr>
      <w:rFonts w:ascii="Times New Roman" w:hAnsi="Times New Roman"/>
      <w:i/>
      <w:kern w:val="28"/>
      <w:sz w:val="20"/>
    </w:rPr>
  </w:style>
  <w:style w:type="paragraph" w:customStyle="1" w:styleId="BoxHeading1">
    <w:name w:val="BoxHeading1"/>
    <w:basedOn w:val="Normal"/>
    <w:rsid w:val="00FB2763"/>
    <w:pPr>
      <w:keepNext/>
      <w:shd w:val="pct10" w:color="auto" w:fill="auto"/>
      <w:spacing w:before="240"/>
      <w:outlineLvl w:val="2"/>
    </w:pPr>
    <w:rPr>
      <w:rFonts w:ascii="Times New Roman" w:hAnsi="Times New Roman"/>
      <w:b/>
      <w:kern w:val="28"/>
      <w:sz w:val="20"/>
    </w:rPr>
  </w:style>
  <w:style w:type="paragraph" w:customStyle="1" w:styleId="BoxIntro">
    <w:name w:val="BoxIntro"/>
    <w:basedOn w:val="Normal"/>
    <w:rsid w:val="00FB2763"/>
    <w:pPr>
      <w:shd w:val="pct10" w:color="auto" w:fill="auto"/>
      <w:spacing w:before="120" w:line="360" w:lineRule="auto"/>
    </w:pPr>
    <w:rPr>
      <w:rFonts w:ascii="Times New Roman" w:hAnsi="Times New Roman"/>
      <w:sz w:val="24"/>
    </w:rPr>
  </w:style>
  <w:style w:type="paragraph" w:customStyle="1" w:styleId="BoxParaFirst">
    <w:name w:val="BoxParaFirst"/>
    <w:basedOn w:val="Normal"/>
    <w:rsid w:val="00FB2763"/>
    <w:pPr>
      <w:shd w:val="pct10" w:color="auto" w:fill="auto"/>
      <w:spacing w:before="120" w:line="360" w:lineRule="auto"/>
    </w:pPr>
    <w:rPr>
      <w:rFonts w:ascii="Times New Roman" w:hAnsi="Times New Roman"/>
      <w:sz w:val="24"/>
    </w:rPr>
  </w:style>
  <w:style w:type="paragraph" w:customStyle="1" w:styleId="BoxPara">
    <w:name w:val="BoxPara"/>
    <w:basedOn w:val="Normal"/>
    <w:rsid w:val="00FB2763"/>
    <w:pPr>
      <w:shd w:val="pct10" w:color="auto" w:fill="auto"/>
      <w:spacing w:before="120" w:line="360" w:lineRule="auto"/>
      <w:ind w:firstLine="230"/>
    </w:pPr>
    <w:rPr>
      <w:rFonts w:ascii="Times New Roman" w:hAnsi="Times New Roman"/>
      <w:sz w:val="24"/>
    </w:rPr>
  </w:style>
  <w:style w:type="paragraph" w:customStyle="1" w:styleId="BoxList1">
    <w:name w:val="BoxList1"/>
    <w:basedOn w:val="Normal"/>
    <w:rsid w:val="00FB2763"/>
    <w:pPr>
      <w:shd w:val="pct10" w:color="auto" w:fill="auto"/>
      <w:spacing w:before="120" w:line="360" w:lineRule="auto"/>
      <w:ind w:left="360" w:hanging="360"/>
    </w:pPr>
    <w:rPr>
      <w:rFonts w:ascii="Times New Roman" w:hAnsi="Times New Roman"/>
      <w:sz w:val="24"/>
    </w:rPr>
  </w:style>
  <w:style w:type="paragraph" w:customStyle="1" w:styleId="BoxList1Cont">
    <w:name w:val="BoxList1Cont"/>
    <w:basedOn w:val="Normal"/>
    <w:rsid w:val="00FB2763"/>
    <w:pPr>
      <w:shd w:val="pct10" w:color="auto" w:fill="auto"/>
      <w:autoSpaceDE w:val="0"/>
      <w:autoSpaceDN w:val="0"/>
      <w:adjustRightInd w:val="0"/>
      <w:spacing w:before="120" w:line="360" w:lineRule="auto"/>
      <w:ind w:left="360"/>
    </w:pPr>
    <w:rPr>
      <w:rFonts w:ascii="Times New Roman" w:hAnsi="Times New Roman"/>
      <w:sz w:val="24"/>
    </w:rPr>
  </w:style>
  <w:style w:type="paragraph" w:customStyle="1" w:styleId="BoxFigCap">
    <w:name w:val="BoxFigCap"/>
    <w:basedOn w:val="Normal"/>
    <w:rsid w:val="00FB2763"/>
    <w:pPr>
      <w:shd w:val="pct10" w:color="auto" w:fill="auto"/>
      <w:spacing w:before="120" w:line="360" w:lineRule="auto"/>
    </w:pPr>
    <w:rPr>
      <w:rFonts w:ascii="Times New Roman" w:hAnsi="Times New Roman"/>
      <w:sz w:val="24"/>
    </w:rPr>
  </w:style>
  <w:style w:type="paragraph" w:customStyle="1" w:styleId="BoxFigCred">
    <w:name w:val="BoxFigCred"/>
    <w:basedOn w:val="Normal"/>
    <w:rsid w:val="00FB2763"/>
    <w:pPr>
      <w:shd w:val="pct10" w:color="auto" w:fill="auto"/>
      <w:spacing w:before="120" w:line="360" w:lineRule="auto"/>
    </w:pPr>
    <w:rPr>
      <w:rFonts w:ascii="Times New Roman" w:hAnsi="Times New Roman"/>
      <w:sz w:val="24"/>
    </w:rPr>
  </w:style>
  <w:style w:type="paragraph" w:customStyle="1" w:styleId="BoxInfotextHead">
    <w:name w:val="BoxInfotextHead"/>
    <w:basedOn w:val="Normal"/>
    <w:rsid w:val="00FB2763"/>
    <w:pPr>
      <w:shd w:val="pct10" w:color="auto" w:fill="auto"/>
      <w:spacing w:before="120" w:line="360" w:lineRule="auto"/>
    </w:pPr>
    <w:rPr>
      <w:rFonts w:ascii="Times New Roman" w:hAnsi="Times New Roman"/>
      <w:b/>
      <w:sz w:val="24"/>
    </w:rPr>
  </w:style>
  <w:style w:type="paragraph" w:customStyle="1" w:styleId="BoxInfotext">
    <w:name w:val="BoxInfotext"/>
    <w:basedOn w:val="Normal"/>
    <w:rsid w:val="00FB2763"/>
    <w:pPr>
      <w:shd w:val="pct10" w:color="auto" w:fill="auto"/>
      <w:spacing w:before="120" w:line="360" w:lineRule="auto"/>
    </w:pPr>
    <w:rPr>
      <w:rFonts w:ascii="Times New Roman" w:hAnsi="Times New Roman"/>
      <w:sz w:val="24"/>
    </w:rPr>
  </w:style>
  <w:style w:type="paragraph" w:customStyle="1" w:styleId="BoxSourceInfo">
    <w:name w:val="BoxSourceInfo"/>
    <w:basedOn w:val="Normal"/>
    <w:rsid w:val="00FB2763"/>
    <w:pPr>
      <w:shd w:val="pct10" w:color="auto" w:fill="auto"/>
      <w:spacing w:before="120" w:line="360" w:lineRule="auto"/>
    </w:pPr>
    <w:rPr>
      <w:rFonts w:ascii="Times New Roman" w:hAnsi="Times New Roman"/>
      <w:sz w:val="24"/>
    </w:rPr>
  </w:style>
  <w:style w:type="paragraph" w:customStyle="1" w:styleId="BoxExtractQuote">
    <w:name w:val="BoxExtractQuote"/>
    <w:basedOn w:val="Normal"/>
    <w:rsid w:val="00FB2763"/>
    <w:pPr>
      <w:shd w:val="pct10" w:color="auto" w:fill="auto"/>
      <w:spacing w:before="120" w:line="360" w:lineRule="auto"/>
      <w:ind w:left="720" w:right="720"/>
      <w:jc w:val="both"/>
    </w:pPr>
    <w:rPr>
      <w:rFonts w:ascii="Times New Roman" w:hAnsi="Times New Roman"/>
      <w:sz w:val="24"/>
    </w:rPr>
  </w:style>
  <w:style w:type="paragraph" w:customStyle="1" w:styleId="BoxFootnote">
    <w:name w:val="BoxFootnote"/>
    <w:basedOn w:val="Normal"/>
    <w:rsid w:val="00FB2763"/>
    <w:pPr>
      <w:shd w:val="pct10" w:color="auto" w:fill="auto"/>
      <w:spacing w:before="120" w:line="360" w:lineRule="auto"/>
      <w:ind w:left="230" w:hanging="230"/>
    </w:pPr>
    <w:rPr>
      <w:rFonts w:ascii="Times New Roman" w:hAnsi="Times New Roman"/>
      <w:sz w:val="24"/>
    </w:rPr>
  </w:style>
  <w:style w:type="paragraph" w:customStyle="1" w:styleId="BoxList2">
    <w:name w:val="BoxList2"/>
    <w:basedOn w:val="Normal"/>
    <w:rsid w:val="00FB2763"/>
    <w:pPr>
      <w:shd w:val="pct10" w:color="auto" w:fill="auto"/>
      <w:ind w:left="720" w:hanging="360"/>
    </w:pPr>
    <w:rPr>
      <w:rFonts w:ascii="Times New Roman" w:hAnsi="Times New Roman"/>
      <w:sz w:val="20"/>
      <w:szCs w:val="20"/>
      <w:lang w:val="en-US"/>
    </w:rPr>
  </w:style>
  <w:style w:type="paragraph" w:customStyle="1" w:styleId="BoxList3">
    <w:name w:val="BoxList3"/>
    <w:basedOn w:val="Normal"/>
    <w:rsid w:val="00FB2763"/>
    <w:pPr>
      <w:shd w:val="pct10" w:color="auto" w:fill="auto"/>
      <w:spacing w:before="120" w:line="360" w:lineRule="auto"/>
      <w:ind w:left="1080" w:hanging="360"/>
    </w:pPr>
    <w:rPr>
      <w:rFonts w:ascii="Times New Roman" w:hAnsi="Times New Roman"/>
      <w:sz w:val="24"/>
    </w:rPr>
  </w:style>
  <w:style w:type="paragraph" w:customStyle="1" w:styleId="ReviewAuthors">
    <w:name w:val="ReviewAuthors"/>
    <w:basedOn w:val="Normal"/>
    <w:rsid w:val="00FB2763"/>
    <w:pPr>
      <w:spacing w:before="120" w:line="360" w:lineRule="auto"/>
    </w:pPr>
    <w:rPr>
      <w:rFonts w:ascii="Times New Roman" w:hAnsi="Times New Roman"/>
    </w:rPr>
  </w:style>
  <w:style w:type="paragraph" w:customStyle="1" w:styleId="ReviewTitle">
    <w:name w:val="ReviewTitle"/>
    <w:basedOn w:val="Normal"/>
    <w:rsid w:val="00FB2763"/>
    <w:pPr>
      <w:spacing w:before="120" w:line="360" w:lineRule="auto"/>
    </w:pPr>
    <w:rPr>
      <w:rFonts w:ascii="Times New Roman" w:hAnsi="Times New Roman"/>
    </w:rPr>
  </w:style>
  <w:style w:type="paragraph" w:customStyle="1" w:styleId="ARIERcovertitle">
    <w:name w:val="ARIER_covertitle"/>
    <w:basedOn w:val="Title"/>
    <w:qFormat/>
    <w:rsid w:val="003536E1"/>
    <w:rPr>
      <w:rFonts w:asciiTheme="minorHAnsi" w:hAnsiTheme="minorHAnsi"/>
      <w:b/>
      <w:sz w:val="56"/>
      <w:szCs w:val="56"/>
    </w:rPr>
  </w:style>
  <w:style w:type="paragraph" w:customStyle="1" w:styleId="ARIERcoverdate">
    <w:name w:val="ARIER_coverdate"/>
    <w:basedOn w:val="Frontcoverreportseries"/>
    <w:qFormat/>
    <w:rsid w:val="003536E1"/>
    <w:pPr>
      <w:spacing w:after="360"/>
    </w:pPr>
    <w:rPr>
      <w:rFonts w:asciiTheme="minorHAnsi" w:hAnsiTheme="minorHAnsi"/>
      <w:color w:val="FFFFFF" w:themeColor="background1"/>
      <w:sz w:val="32"/>
      <w:szCs w:val="28"/>
    </w:rPr>
  </w:style>
  <w:style w:type="paragraph" w:customStyle="1" w:styleId="ARIERcoverreptype">
    <w:name w:val="ARIER_coverreptype"/>
    <w:basedOn w:val="Normal"/>
    <w:qFormat/>
    <w:rsid w:val="003536E1"/>
    <w:pPr>
      <w:spacing w:after="240" w:line="240" w:lineRule="atLeast"/>
    </w:pPr>
    <w:rPr>
      <w:rFonts w:asciiTheme="minorHAnsi" w:hAnsiTheme="minorHAnsi"/>
      <w:color w:val="FFFFFF" w:themeColor="background1"/>
      <w:sz w:val="28"/>
    </w:rPr>
  </w:style>
  <w:style w:type="paragraph" w:customStyle="1" w:styleId="ARIERcovauthors">
    <w:name w:val="ARIER_covauthors"/>
    <w:basedOn w:val="Title"/>
    <w:qFormat/>
    <w:rsid w:val="003536E1"/>
    <w:rPr>
      <w:rFonts w:asciiTheme="minorHAnsi" w:hAnsiTheme="minorHAnsi"/>
      <w:sz w:val="44"/>
      <w:szCs w:val="44"/>
    </w:rPr>
  </w:style>
  <w:style w:type="paragraph" w:customStyle="1" w:styleId="ARIimpcitation">
    <w:name w:val="ARI_imp_citation"/>
    <w:basedOn w:val="Normal"/>
    <w:qFormat/>
    <w:rsid w:val="003536E1"/>
    <w:pPr>
      <w:autoSpaceDE w:val="0"/>
      <w:autoSpaceDN w:val="0"/>
      <w:adjustRightInd w:val="0"/>
      <w:spacing w:after="320"/>
    </w:pPr>
    <w:rPr>
      <w:color w:val="FF0000"/>
      <w:sz w:val="16"/>
      <w:szCs w:val="16"/>
    </w:rPr>
  </w:style>
  <w:style w:type="paragraph" w:customStyle="1" w:styleId="ARIimpcoverphoto">
    <w:name w:val="ARI_imp_coverphoto"/>
    <w:basedOn w:val="Normal"/>
    <w:qFormat/>
    <w:rsid w:val="003536E1"/>
    <w:pPr>
      <w:autoSpaceDE w:val="0"/>
      <w:autoSpaceDN w:val="0"/>
      <w:adjustRightInd w:val="0"/>
      <w:spacing w:after="320"/>
    </w:pPr>
    <w:rPr>
      <w:color w:val="FF0000"/>
      <w:sz w:val="16"/>
      <w:szCs w:val="16"/>
    </w:rPr>
  </w:style>
  <w:style w:type="paragraph" w:customStyle="1" w:styleId="ARIimpcopyright">
    <w:name w:val="ARI_impcopyright"/>
    <w:basedOn w:val="Normal"/>
    <w:qFormat/>
    <w:rsid w:val="003536E1"/>
    <w:pPr>
      <w:autoSpaceDE w:val="0"/>
      <w:autoSpaceDN w:val="0"/>
      <w:adjustRightInd w:val="0"/>
      <w:spacing w:after="120"/>
    </w:pPr>
    <w:rPr>
      <w:rFonts w:cstheme="minorHAnsi"/>
      <w:sz w:val="16"/>
      <w:szCs w:val="16"/>
    </w:rPr>
  </w:style>
  <w:style w:type="paragraph" w:customStyle="1" w:styleId="ARIimprintpubdetails">
    <w:name w:val="ARI_imprintpubdetails"/>
    <w:basedOn w:val="Normal"/>
    <w:qFormat/>
    <w:rsid w:val="003536E1"/>
    <w:pPr>
      <w:autoSpaceDE w:val="0"/>
      <w:autoSpaceDN w:val="0"/>
      <w:adjustRightInd w:val="0"/>
    </w:pPr>
    <w:rPr>
      <w:rFonts w:cstheme="minorHAnsi"/>
      <w:sz w:val="16"/>
      <w:szCs w:val="16"/>
    </w:rPr>
  </w:style>
  <w:style w:type="paragraph" w:customStyle="1" w:styleId="ARIimprintheading">
    <w:name w:val="ARI_imprintheading"/>
    <w:basedOn w:val="Normal"/>
    <w:qFormat/>
    <w:rsid w:val="003536E1"/>
    <w:pPr>
      <w:autoSpaceDE w:val="0"/>
      <w:autoSpaceDN w:val="0"/>
      <w:adjustRightInd w:val="0"/>
      <w:spacing w:after="60"/>
    </w:pPr>
    <w:rPr>
      <w:rFonts w:eastAsia="Calibri" w:cstheme="minorHAnsi"/>
      <w:b/>
      <w:bCs/>
      <w:color w:val="000000"/>
      <w:sz w:val="16"/>
      <w:szCs w:val="16"/>
    </w:rPr>
  </w:style>
  <w:style w:type="paragraph" w:customStyle="1" w:styleId="ARIERcoverauthors">
    <w:name w:val="ARIER_coverauthors"/>
    <w:basedOn w:val="Title"/>
    <w:qFormat/>
    <w:rsid w:val="00606707"/>
    <w:rPr>
      <w:rFonts w:asciiTheme="minorHAnsi" w:hAnsiTheme="minorHAnsi"/>
      <w:sz w:val="40"/>
      <w:szCs w:val="40"/>
    </w:rPr>
  </w:style>
  <w:style w:type="paragraph" w:customStyle="1" w:styleId="TheARIfooter">
    <w:name w:val="The ARI footer"/>
    <w:basedOn w:val="Footer"/>
    <w:rsid w:val="00606707"/>
    <w:pPr>
      <w:pBdr>
        <w:top w:val="single" w:sz="4" w:space="1" w:color="auto"/>
      </w:pBdr>
      <w:jc w:val="center"/>
    </w:pPr>
    <w:rPr>
      <w:sz w:val="18"/>
      <w:szCs w:val="18"/>
    </w:rPr>
  </w:style>
  <w:style w:type="paragraph" w:customStyle="1" w:styleId="ARIERcoverAuthors0">
    <w:name w:val="ARIER_coverAuthors"/>
    <w:basedOn w:val="Title"/>
    <w:rsid w:val="00606707"/>
    <w:rPr>
      <w:rFonts w:asciiTheme="minorHAnsi" w:hAnsiTheme="minorHAnsi"/>
      <w:sz w:val="40"/>
      <w:szCs w:val="40"/>
    </w:rPr>
  </w:style>
  <w:style w:type="paragraph" w:customStyle="1" w:styleId="ARIERtitlefooter">
    <w:name w:val="ARIER_titlefooter"/>
    <w:basedOn w:val="Heading9"/>
    <w:qFormat/>
    <w:rsid w:val="00606707"/>
    <w:pPr>
      <w:jc w:val="center"/>
    </w:pPr>
    <w:rPr>
      <w:rFonts w:asciiTheme="minorHAnsi" w:hAnsiTheme="minorHAnsi"/>
    </w:rPr>
  </w:style>
  <w:style w:type="table" w:customStyle="1" w:styleId="PlainTable31">
    <w:name w:val="Plain Table 31"/>
    <w:basedOn w:val="TableNormal"/>
    <w:uiPriority w:val="43"/>
    <w:rsid w:val="00C866BC"/>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866BC"/>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21">
    <w:name w:val="List Table 21"/>
    <w:basedOn w:val="TableNormal"/>
    <w:uiPriority w:val="47"/>
    <w:rsid w:val="00C866BC"/>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rsid w:val="00C741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lsdException w:name="toc 2" w:uiPriority="39"/>
    <w:lsdException w:name="toc 3" w:uiPriority="39"/>
    <w:lsdException w:name="toc 4" w:semiHidden="1"/>
    <w:lsdException w:name="toc 5" w:semiHidden="1"/>
    <w:lsdException w:name="toc 6" w:semiHidden="1"/>
    <w:lsdException w:name="toc 7" w:semiHidden="1"/>
    <w:lsdException w:name="toc 8" w:semiHidden="1"/>
    <w:lsdException w:name="toc 9" w:semiHidden="1"/>
    <w:lsdException w:name="annotation text" w:uiPriority="99"/>
    <w:lsdException w:name="footer" w:uiPriority="99"/>
    <w:lsdException w:name="index heading" w:semiHidden="1"/>
    <w:lsdException w:name="caption" w:semiHidden="1" w:uiPriority="35" w:unhideWhenUsed="1" w:qFormat="1"/>
    <w:lsdException w:name="table of figures" w:semiHidden="1" w:uiPriority="99"/>
    <w:lsdException w:name="annotation reference" w:uiPriority="99"/>
    <w:lsdException w:name="endnote reference" w:semiHidden="1" w:uiPriority="99"/>
    <w:lsdException w:name="endnote text" w:semiHidden="1" w:uiPriority="99"/>
    <w:lsdException w:name="table of authorities" w:semiHidden="1"/>
    <w:lsdException w:name="macro" w:semiHidden="1"/>
    <w:lsdException w:name="toa heading" w:semiHidden="1"/>
    <w:lsdException w:name="Title" w:uiPriority="10" w:qFormat="1"/>
    <w:lsdException w:name="Default Paragraph Font" w:uiPriority="1"/>
    <w:lsdException w:name="Hyperlink" w:uiPriority="99"/>
    <w:lsdException w:name="Emphasis" w:uiPriority="20"/>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atentStyles>
  <w:style w:type="paragraph" w:default="1" w:styleId="Normal">
    <w:name w:val="Normal"/>
    <w:qFormat/>
    <w:rsid w:val="003536E1"/>
    <w:rPr>
      <w:rFonts w:ascii="Calibri" w:hAnsi="Calibri"/>
      <w:sz w:val="22"/>
      <w:lang w:eastAsia="en-US"/>
    </w:rPr>
  </w:style>
  <w:style w:type="paragraph" w:styleId="Heading1">
    <w:name w:val="heading 1"/>
    <w:basedOn w:val="HA"/>
    <w:next w:val="Normal"/>
    <w:link w:val="Heading1Char"/>
    <w:uiPriority w:val="9"/>
    <w:qFormat/>
    <w:rsid w:val="00FB2763"/>
    <w:rPr>
      <w:rFonts w:ascii="Arial" w:hAnsi="Arial"/>
      <w:bCs/>
      <w:kern w:val="32"/>
      <w:lang w:val="en-AU"/>
    </w:rPr>
  </w:style>
  <w:style w:type="paragraph" w:styleId="Heading2">
    <w:name w:val="heading 2"/>
    <w:basedOn w:val="Normal"/>
    <w:next w:val="Normal"/>
    <w:link w:val="Heading2Char"/>
    <w:uiPriority w:val="9"/>
    <w:rsid w:val="00FB276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rsid w:val="00FB2763"/>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FB2763"/>
    <w:pPr>
      <w:keepNext/>
      <w:spacing w:before="240" w:after="60"/>
      <w:outlineLvl w:val="3"/>
    </w:pPr>
    <w:rPr>
      <w:b/>
      <w:bCs/>
      <w:sz w:val="28"/>
      <w:szCs w:val="28"/>
    </w:rPr>
  </w:style>
  <w:style w:type="paragraph" w:styleId="Heading5">
    <w:name w:val="heading 5"/>
    <w:aliases w:val="- Title"/>
    <w:basedOn w:val="Normal"/>
    <w:next w:val="Normal"/>
    <w:link w:val="Heading5Char"/>
    <w:rsid w:val="00FB2763"/>
    <w:pPr>
      <w:spacing w:before="240" w:after="60"/>
      <w:outlineLvl w:val="4"/>
    </w:pPr>
    <w:rPr>
      <w:b/>
      <w:bCs/>
      <w:i/>
      <w:iCs/>
      <w:sz w:val="26"/>
      <w:szCs w:val="26"/>
    </w:rPr>
  </w:style>
  <w:style w:type="paragraph" w:styleId="Heading6">
    <w:name w:val="heading 6"/>
    <w:aliases w:val="App 2"/>
    <w:basedOn w:val="Normal"/>
    <w:next w:val="Normal"/>
    <w:link w:val="Heading6Char"/>
    <w:rsid w:val="00FB2763"/>
    <w:pPr>
      <w:spacing w:before="240" w:after="60"/>
      <w:outlineLvl w:val="5"/>
    </w:pPr>
    <w:rPr>
      <w:b/>
      <w:bCs/>
      <w:szCs w:val="22"/>
    </w:rPr>
  </w:style>
  <w:style w:type="paragraph" w:styleId="Heading7">
    <w:name w:val="heading 7"/>
    <w:aliases w:val="App 3"/>
    <w:basedOn w:val="Normal"/>
    <w:next w:val="Normal"/>
    <w:link w:val="Heading7Char"/>
    <w:rsid w:val="00FB2763"/>
    <w:pPr>
      <w:spacing w:before="240" w:after="60"/>
      <w:outlineLvl w:val="6"/>
    </w:pPr>
  </w:style>
  <w:style w:type="paragraph" w:styleId="Heading8">
    <w:name w:val="heading 8"/>
    <w:aliases w:val="App 4"/>
    <w:basedOn w:val="Normal"/>
    <w:next w:val="Normal"/>
    <w:link w:val="Heading8Char"/>
    <w:rsid w:val="00FB2763"/>
    <w:pPr>
      <w:spacing w:before="240" w:after="60"/>
      <w:outlineLvl w:val="7"/>
    </w:pPr>
    <w:rPr>
      <w:i/>
      <w:iCs/>
    </w:rPr>
  </w:style>
  <w:style w:type="paragraph" w:styleId="Heading9">
    <w:name w:val="heading 9"/>
    <w:aliases w:val="ARIER_Inst_address"/>
    <w:basedOn w:val="Normal"/>
    <w:next w:val="Normal"/>
    <w:link w:val="Heading9Char"/>
    <w:qFormat/>
    <w:rsid w:val="003536E1"/>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B2763"/>
    <w:pPr>
      <w:numPr>
        <w:ilvl w:val="1"/>
        <w:numId w:val="23"/>
      </w:numPr>
      <w:tabs>
        <w:tab w:val="clear" w:pos="170"/>
      </w:tabs>
    </w:pPr>
  </w:style>
  <w:style w:type="paragraph" w:styleId="Header">
    <w:name w:val="header"/>
    <w:basedOn w:val="Normal"/>
    <w:link w:val="HeaderChar"/>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B2763"/>
    <w:pPr>
      <w:numPr>
        <w:numId w:val="14"/>
      </w:numPr>
      <w:tabs>
        <w:tab w:val="clear" w:pos="720"/>
        <w:tab w:val="left" w:pos="170"/>
      </w:tabs>
      <w:spacing w:after="113" w:line="220" w:lineRule="atLeast"/>
      <w:ind w:left="170" w:hanging="170"/>
    </w:pPr>
    <w:rPr>
      <w:rFonts w:ascii="Calibri" w:hAnsi="Calibri" w:cs="Arial"/>
      <w:sz w:val="22"/>
      <w:lang w:eastAsia="en-US"/>
    </w:rPr>
  </w:style>
  <w:style w:type="character" w:customStyle="1" w:styleId="BulletChar">
    <w:name w:val="_Bullet Char"/>
    <w:link w:val="Bullet"/>
    <w:rsid w:val="00FB2763"/>
    <w:rPr>
      <w:rFonts w:ascii="Calibri" w:hAnsi="Calibri" w:cs="Arial"/>
      <w:sz w:val="22"/>
      <w:lang w:eastAsia="en-US"/>
    </w:rPr>
  </w:style>
  <w:style w:type="paragraph" w:customStyle="1" w:styleId="Caption">
    <w:name w:val="_Caption"/>
    <w:rsid w:val="00FB2763"/>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customStyle="1" w:styleId="HA">
    <w:name w:val="_HA"/>
    <w:next w:val="Normal"/>
    <w:uiPriority w:val="99"/>
    <w:rsid w:val="00FB2763"/>
    <w:pPr>
      <w:spacing w:after="600" w:line="460" w:lineRule="atLeast"/>
      <w:outlineLvl w:val="0"/>
    </w:pPr>
    <w:rPr>
      <w:rFonts w:ascii="Calibri" w:hAnsi="Calibri" w:cs="Arial"/>
      <w:b/>
      <w:color w:val="228591"/>
      <w:sz w:val="32"/>
      <w:szCs w:val="32"/>
      <w:lang w:val="en-US" w:eastAsia="en-US"/>
    </w:rPr>
  </w:style>
  <w:style w:type="paragraph" w:customStyle="1" w:styleId="HB">
    <w:name w:val="_HB"/>
    <w:next w:val="Normal"/>
    <w:uiPriority w:val="2"/>
    <w:rsid w:val="00FB2763"/>
    <w:pPr>
      <w:spacing w:before="360" w:after="113" w:line="300" w:lineRule="atLeast"/>
      <w:outlineLvl w:val="0"/>
    </w:pPr>
    <w:rPr>
      <w:rFonts w:ascii="Calibri" w:hAnsi="Calibri" w:cs="Arial"/>
      <w:b/>
      <w:color w:val="228591"/>
      <w:sz w:val="28"/>
      <w:lang w:eastAsia="en-US"/>
    </w:rPr>
  </w:style>
  <w:style w:type="paragraph" w:customStyle="1" w:styleId="HC">
    <w:name w:val="_HC"/>
    <w:next w:val="Normal"/>
    <w:uiPriority w:val="2"/>
    <w:rsid w:val="00FB2763"/>
    <w:pPr>
      <w:spacing w:before="140" w:after="57" w:line="220" w:lineRule="atLeast"/>
    </w:pPr>
    <w:rPr>
      <w:rFonts w:ascii="Calibri" w:hAnsi="Calibri" w:cs="Arial"/>
      <w:b/>
      <w:lang w:eastAsia="en-US"/>
    </w:rPr>
  </w:style>
  <w:style w:type="paragraph" w:customStyle="1" w:styleId="ARIERHD">
    <w:name w:val="ARIER_HD"/>
    <w:basedOn w:val="HD"/>
    <w:qFormat/>
    <w:rsid w:val="003536E1"/>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blBdy"/>
    <w:uiPriority w:val="1"/>
    <w:rsid w:val="00FB2763"/>
    <w:pPr>
      <w:numPr>
        <w:numId w:val="24"/>
      </w:numPr>
    </w:pPr>
  </w:style>
  <w:style w:type="paragraph" w:customStyle="1" w:styleId="TblBdy">
    <w:name w:val="_TblBdy"/>
    <w:uiPriority w:val="1"/>
    <w:qFormat/>
    <w:rsid w:val="00FB2763"/>
    <w:pPr>
      <w:spacing w:before="80" w:after="60"/>
    </w:pPr>
    <w:rPr>
      <w:rFonts w:ascii="Calibri" w:hAnsi="Calibri" w:cs="Arial"/>
      <w:sz w:val="22"/>
      <w:lang w:eastAsia="en-US"/>
    </w:rPr>
  </w:style>
  <w:style w:type="paragraph" w:customStyle="1" w:styleId="TblHd">
    <w:name w:val="_TblHd"/>
    <w:rsid w:val="00FB2763"/>
    <w:pPr>
      <w:spacing w:before="60" w:after="60" w:line="230" w:lineRule="atLeast"/>
    </w:pPr>
    <w:rPr>
      <w:rFonts w:ascii="Calibri" w:hAnsi="Calibri" w:cs="Arial"/>
      <w:b/>
      <w:sz w:val="22"/>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spacing w:after="120"/>
      <w:ind w:left="1440" w:right="1440"/>
    </w:pPr>
  </w:style>
  <w:style w:type="paragraph" w:styleId="BodyText">
    <w:name w:val="Body Text"/>
    <w:basedOn w:val="Normal"/>
    <w:link w:val="BodyTextChar"/>
    <w:rsid w:val="00E90924"/>
    <w:pPr>
      <w:spacing w:after="120"/>
    </w:pPr>
  </w:style>
  <w:style w:type="paragraph" w:styleId="BodyText2">
    <w:name w:val="Body Text 2"/>
    <w:basedOn w:val="Normal"/>
    <w:semiHidden/>
    <w:rsid w:val="004578FA"/>
    <w:pPr>
      <w:spacing w:after="120" w:line="480" w:lineRule="auto"/>
    </w:pPr>
  </w:style>
  <w:style w:type="paragraph" w:styleId="BodyText3">
    <w:name w:val="Body Text 3"/>
    <w:basedOn w:val="Normal"/>
    <w:semiHidden/>
    <w:rsid w:val="004578FA"/>
    <w:pPr>
      <w:spacing w:after="120"/>
    </w:pPr>
    <w:rPr>
      <w:sz w:val="16"/>
      <w:szCs w:val="16"/>
    </w:rPr>
  </w:style>
  <w:style w:type="paragraph" w:styleId="BodyTextFirstIndent">
    <w:name w:val="Body Text First Indent"/>
    <w:basedOn w:val="BodyText"/>
    <w:semiHidden/>
    <w:rsid w:val="004578FA"/>
    <w:pPr>
      <w:ind w:firstLine="210"/>
    </w:pPr>
  </w:style>
  <w:style w:type="paragraph" w:styleId="BodyTextIndent">
    <w:name w:val="Body Text Indent"/>
    <w:basedOn w:val="Normal"/>
    <w:semiHidden/>
    <w:rsid w:val="004578FA"/>
    <w:pPr>
      <w:spacing w:after="120"/>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after="120" w:line="480" w:lineRule="auto"/>
      <w:ind w:left="283"/>
    </w:pPr>
  </w:style>
  <w:style w:type="paragraph" w:styleId="BodyTextIndent3">
    <w:name w:val="Body Text Indent 3"/>
    <w:basedOn w:val="Normal"/>
    <w:semiHidden/>
    <w:rsid w:val="004578FA"/>
    <w:pPr>
      <w:spacing w:after="120"/>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B2763"/>
    <w:rPr>
      <w:i/>
      <w:iCs/>
    </w:rPr>
  </w:style>
  <w:style w:type="paragraph" w:styleId="EnvelopeAddress">
    <w:name w:val="envelope address"/>
    <w:basedOn w:val="Normal"/>
    <w:semiHidden/>
    <w:rsid w:val="004578F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4578FA"/>
    <w:rPr>
      <w:rFonts w:ascii="Arial" w:hAnsi="Arial" w:cs="Arial"/>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E90924"/>
    <w:rPr>
      <w:rFonts w:ascii="Calibri" w:hAnsi="Calibri"/>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tabs>
        <w:tab w:val="clear" w:pos="1209"/>
        <w:tab w:val="num" w:pos="360"/>
      </w:tabs>
      <w:ind w:left="0" w:firstLine="0"/>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spacing w:after="120"/>
      <w:ind w:left="283"/>
    </w:pPr>
  </w:style>
  <w:style w:type="paragraph" w:styleId="ListContinue2">
    <w:name w:val="List Continue 2"/>
    <w:basedOn w:val="Normal"/>
    <w:semiHidden/>
    <w:rsid w:val="004578FA"/>
    <w:pPr>
      <w:spacing w:after="120"/>
      <w:ind w:left="566"/>
    </w:pPr>
  </w:style>
  <w:style w:type="paragraph" w:styleId="ListContinue3">
    <w:name w:val="List Continue 3"/>
    <w:basedOn w:val="Normal"/>
    <w:semiHidden/>
    <w:rsid w:val="004578FA"/>
    <w:pPr>
      <w:spacing w:after="120"/>
      <w:ind w:left="849"/>
    </w:pPr>
  </w:style>
  <w:style w:type="paragraph" w:styleId="ListContinue4">
    <w:name w:val="List Continue 4"/>
    <w:basedOn w:val="Normal"/>
    <w:semiHidden/>
    <w:rsid w:val="004578FA"/>
    <w:pPr>
      <w:spacing w:after="120"/>
      <w:ind w:left="1132"/>
    </w:pPr>
  </w:style>
  <w:style w:type="paragraph" w:styleId="ListContinue5">
    <w:name w:val="List Continue 5"/>
    <w:basedOn w:val="Normal"/>
    <w:semiHidden/>
    <w:rsid w:val="004578FA"/>
    <w:pPr>
      <w:spacing w:after="120"/>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B2763"/>
    <w:rPr>
      <w:b/>
      <w:bCs/>
    </w:rPr>
  </w:style>
  <w:style w:type="paragraph" w:styleId="Subtitle">
    <w:name w:val="Subtitle"/>
    <w:basedOn w:val="Normal"/>
    <w:link w:val="SubtitleChar"/>
    <w:rsid w:val="00FB2763"/>
    <w:pPr>
      <w:spacing w:after="60"/>
      <w:jc w:val="center"/>
      <w:outlineLvl w:val="1"/>
    </w:pPr>
    <w:rPr>
      <w:rFonts w:cs="Arial"/>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10"/>
    <w:qFormat/>
    <w:rsid w:val="00FB2763"/>
    <w:pPr>
      <w:spacing w:before="240" w:after="60"/>
      <w:outlineLvl w:val="0"/>
    </w:pPr>
    <w:rPr>
      <w:rFonts w:cs="Arial"/>
      <w:bCs/>
      <w:color w:val="FFFFFF" w:themeColor="background1"/>
      <w:kern w:val="28"/>
      <w:sz w:val="72"/>
      <w:szCs w:val="32"/>
    </w:rPr>
  </w:style>
  <w:style w:type="paragraph" w:customStyle="1" w:styleId="zFooter">
    <w:name w:val="_zFooter"/>
    <w:uiPriority w:val="99"/>
    <w:rsid w:val="00DC7F99"/>
    <w:pPr>
      <w:tabs>
        <w:tab w:val="right" w:pos="9639"/>
      </w:tabs>
      <w:jc w:val="center"/>
    </w:pPr>
    <w:rPr>
      <w:rFonts w:ascii="Calibri" w:hAnsi="Calibri"/>
      <w:lang w:eastAsia="en-US"/>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E90924"/>
    <w:pPr>
      <w:tabs>
        <w:tab w:val="left" w:pos="142"/>
      </w:tabs>
      <w:spacing w:after="85" w:line="170" w:lineRule="atLeast"/>
      <w:ind w:left="142" w:hanging="142"/>
    </w:pPr>
    <w:rPr>
      <w:rFonts w:ascii="Arial" w:hAnsi="Arial"/>
      <w:sz w:val="14"/>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375260"/>
    <w:pPr>
      <w:tabs>
        <w:tab w:val="left" w:pos="462"/>
        <w:tab w:val="right" w:pos="9629"/>
      </w:tabs>
      <w:spacing w:after="60"/>
    </w:pPr>
    <w:rPr>
      <w:rFonts w:asciiTheme="minorHAnsi" w:hAnsiTheme="minorHAnsi"/>
      <w:bCs/>
      <w:noProof/>
      <w:sz w:val="20"/>
      <w:szCs w:val="20"/>
      <w:lang w:eastAsia="en-AU"/>
    </w:rPr>
  </w:style>
  <w:style w:type="paragraph" w:styleId="TOC1">
    <w:name w:val="toc 1"/>
    <w:basedOn w:val="Normal"/>
    <w:next w:val="Normal"/>
    <w:autoRedefine/>
    <w:uiPriority w:val="39"/>
    <w:rsid w:val="00E90924"/>
    <w:pPr>
      <w:pBdr>
        <w:bottom w:val="dotted" w:sz="12" w:space="3" w:color="228591"/>
        <w:between w:val="dotted" w:sz="12" w:space="1" w:color="228591"/>
      </w:pBdr>
      <w:tabs>
        <w:tab w:val="right" w:pos="9629"/>
      </w:tabs>
      <w:spacing w:before="320" w:after="120"/>
    </w:pPr>
    <w:rPr>
      <w:b/>
      <w:noProof/>
      <w:color w:val="228591"/>
      <w:lang w:val="en-US"/>
    </w:rPr>
  </w:style>
  <w:style w:type="paragraph" w:styleId="TOC3">
    <w:name w:val="toc 3"/>
    <w:basedOn w:val="Normal"/>
    <w:next w:val="Normal"/>
    <w:autoRedefine/>
    <w:uiPriority w:val="39"/>
    <w:rsid w:val="00A144B6"/>
    <w:pPr>
      <w:tabs>
        <w:tab w:val="left" w:pos="1134"/>
        <w:tab w:val="right" w:leader="dot" w:pos="9629"/>
      </w:tabs>
      <w:ind w:left="480"/>
    </w:pPr>
    <w:rPr>
      <w:rFonts w:asciiTheme="minorHAnsi" w:hAnsiTheme="minorHAnsi"/>
      <w:sz w:val="20"/>
    </w:rPr>
  </w:style>
  <w:style w:type="paragraph" w:customStyle="1" w:styleId="TOCTitle">
    <w:name w:val="_TOCTitle"/>
    <w:basedOn w:val="HA"/>
    <w:next w:val="Normal"/>
    <w:rsid w:val="00CB33BB"/>
  </w:style>
  <w:style w:type="paragraph" w:customStyle="1" w:styleId="TableTitle">
    <w:name w:val="_TableTitle"/>
    <w:rsid w:val="00FB2763"/>
    <w:pPr>
      <w:spacing w:after="120" w:line="220" w:lineRule="atLeast"/>
    </w:pPr>
    <w:rPr>
      <w:rFonts w:ascii="Calibri" w:hAnsi="Calibri" w:cs="Arial"/>
      <w:b/>
      <w:color w:val="404040"/>
      <w:sz w:val="22"/>
      <w:szCs w:val="18"/>
      <w:lang w:eastAsia="en-US"/>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B508D5"/>
    <w:tblPr>
      <w:tblInd w:w="108" w:type="dxa"/>
      <w:tblBorders>
        <w:bottom w:val="single" w:sz="4" w:space="0" w:color="228591"/>
        <w:insideH w:val="single" w:sz="4" w:space="0" w:color="228591"/>
      </w:tblBorders>
    </w:tblPr>
    <w:tblStylePr w:type="firstRow">
      <w:tblPr/>
      <w:tcPr>
        <w:shd w:val="clear" w:color="auto" w:fill="22859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B2763"/>
    <w:rPr>
      <w:rFonts w:ascii="Calibri" w:hAnsi="Calibri"/>
      <w:i/>
      <w:iCs/>
      <w:color w:val="808080" w:themeColor="text1" w:themeTint="7F"/>
    </w:rPr>
  </w:style>
  <w:style w:type="character" w:styleId="IntenseEmphasis">
    <w:name w:val="Intense Emphasis"/>
    <w:basedOn w:val="DefaultParagraphFont"/>
    <w:uiPriority w:val="21"/>
    <w:rsid w:val="00FB2763"/>
    <w:rPr>
      <w:rFonts w:ascii="Calibri" w:hAnsi="Calibri"/>
      <w:b/>
      <w:bCs/>
      <w:i/>
      <w:iCs/>
      <w:color w:val="228591"/>
    </w:rPr>
  </w:style>
  <w:style w:type="character" w:styleId="BookTitle">
    <w:name w:val="Book Title"/>
    <w:basedOn w:val="DefaultParagraphFont"/>
    <w:uiPriority w:val="33"/>
    <w:rsid w:val="00FB2763"/>
    <w:rPr>
      <w:rFonts w:ascii="Calibri" w:hAnsi="Calibri"/>
      <w:b/>
      <w:bCs/>
      <w:smallCaps/>
      <w:spacing w:val="5"/>
    </w:rPr>
  </w:style>
  <w:style w:type="paragraph" w:customStyle="1" w:styleId="Body2">
    <w:name w:val="_Body2"/>
    <w:basedOn w:val="Normal"/>
    <w:link w:val="Body2Char"/>
    <w:uiPriority w:val="9"/>
    <w:rsid w:val="00FB2763"/>
    <w:pPr>
      <w:spacing w:after="113" w:line="240" w:lineRule="atLeast"/>
    </w:pPr>
    <w:rPr>
      <w:rFonts w:cs="Arial"/>
      <w:szCs w:val="22"/>
    </w:rPr>
  </w:style>
  <w:style w:type="character" w:customStyle="1" w:styleId="Body2Char">
    <w:name w:val="_Body2 Char"/>
    <w:basedOn w:val="DefaultParagraphFont"/>
    <w:link w:val="Body2"/>
    <w:uiPriority w:val="9"/>
    <w:rsid w:val="00FB2763"/>
    <w:rPr>
      <w:rFonts w:ascii="Calibri" w:hAnsi="Calibri" w:cs="Arial"/>
      <w:sz w:val="22"/>
      <w:szCs w:val="22"/>
      <w:lang w:eastAsia="en-US"/>
    </w:r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B2763"/>
    <w:rPr>
      <w:rFonts w:ascii="Calibri" w:hAnsi="Calibri"/>
      <w:b/>
      <w:bCs/>
      <w:i/>
      <w:iCs/>
      <w:sz w:val="26"/>
      <w:szCs w:val="26"/>
      <w:lang w:eastAsia="en-US"/>
    </w:rPr>
  </w:style>
  <w:style w:type="paragraph" w:styleId="ListParagraph">
    <w:name w:val="List Paragraph"/>
    <w:basedOn w:val="Normal"/>
    <w:uiPriority w:val="34"/>
    <w:qFormat/>
    <w:rsid w:val="00FB2763"/>
    <w:pPr>
      <w:spacing w:after="120"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227BDE"/>
    <w:rPr>
      <w:rFonts w:ascii="Arial" w:hAnsi="Arial"/>
      <w:sz w:val="14"/>
      <w:szCs w:val="20"/>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val="0"/>
      <w:sz w:val="24"/>
      <w:lang w:eastAsia="en-AU"/>
    </w:rPr>
  </w:style>
  <w:style w:type="character" w:customStyle="1" w:styleId="kno-fv-vq">
    <w:name w:val="kno-fv-vq"/>
    <w:rsid w:val="00FD346A"/>
  </w:style>
  <w:style w:type="paragraph" w:customStyle="1" w:styleId="references">
    <w:name w:val="references"/>
    <w:basedOn w:val="Normal"/>
    <w:rsid w:val="00C27B6E"/>
    <w:pPr>
      <w:spacing w:after="120" w:line="270" w:lineRule="exact"/>
      <w:ind w:left="709" w:hanging="709"/>
    </w:pPr>
    <w:rPr>
      <w:rFonts w:ascii="Times New Roman" w:hAnsi="Times New Roman"/>
      <w:lang w:eastAsia="en-AU"/>
    </w:rPr>
  </w:style>
  <w:style w:type="paragraph" w:styleId="Caption0">
    <w:name w:val="caption"/>
    <w:basedOn w:val="Normal"/>
    <w:next w:val="Normal"/>
    <w:link w:val="CaptionChar"/>
    <w:uiPriority w:val="35"/>
    <w:unhideWhenUsed/>
    <w:qFormat/>
    <w:rsid w:val="00FB2763"/>
    <w:pPr>
      <w:spacing w:after="200"/>
    </w:pPr>
    <w:rPr>
      <w:b/>
      <w:bCs/>
      <w:color w:val="4F81BD"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E90924"/>
    <w:pPr>
      <w:spacing w:line="360" w:lineRule="auto"/>
      <w:ind w:left="720" w:hanging="720"/>
    </w:p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FB2763"/>
    <w:rPr>
      <w:rFonts w:ascii="Calibri" w:hAnsi="Calibri"/>
      <w:b/>
      <w:bCs/>
      <w:sz w:val="28"/>
      <w:szCs w:val="28"/>
      <w:lang w:eastAsia="en-US"/>
    </w:rPr>
  </w:style>
  <w:style w:type="paragraph" w:customStyle="1" w:styleId="Heading4-Numbered">
    <w:name w:val="Heading 4 -Numbered"/>
    <w:basedOn w:val="Heading4"/>
    <w:rsid w:val="00E90924"/>
    <w:pPr>
      <w:numPr>
        <w:ilvl w:val="3"/>
        <w:numId w:val="17"/>
      </w:numPr>
      <w:spacing w:before="40" w:after="0" w:line="200" w:lineRule="exact"/>
    </w:pPr>
    <w:rPr>
      <w:rFonts w:ascii="Tahoma" w:hAnsi="Tahoma"/>
      <w:sz w:val="18"/>
      <w:lang w:eastAsia="en-AU"/>
    </w:rPr>
  </w:style>
  <w:style w:type="paragraph" w:customStyle="1" w:styleId="Heading3-Numbered">
    <w:name w:val="Heading 3 - Numbered"/>
    <w:basedOn w:val="Heading3"/>
    <w:rsid w:val="00E90924"/>
    <w:pPr>
      <w:numPr>
        <w:ilvl w:val="2"/>
        <w:numId w:val="17"/>
      </w:numPr>
      <w:spacing w:before="80" w:after="20" w:line="240" w:lineRule="exact"/>
    </w:pPr>
    <w:rPr>
      <w:rFonts w:ascii="Tahoma" w:hAnsi="Tahoma"/>
      <w:sz w:val="20"/>
      <w:szCs w:val="22"/>
      <w:lang w:eastAsia="en-AU"/>
    </w:rPr>
  </w:style>
  <w:style w:type="paragraph" w:customStyle="1" w:styleId="Heading2-Numbered">
    <w:name w:val="Heading 2 - Numbered"/>
    <w:basedOn w:val="Heading2"/>
    <w:rsid w:val="00E90924"/>
    <w:pPr>
      <w:numPr>
        <w:ilvl w:val="1"/>
        <w:numId w:val="17"/>
      </w:numPr>
      <w:spacing w:before="160" w:after="40" w:line="280" w:lineRule="exact"/>
    </w:pPr>
    <w:rPr>
      <w:rFonts w:ascii="Tahoma" w:hAnsi="Tahoma"/>
      <w:i w:val="0"/>
      <w:sz w:val="24"/>
      <w:lang w:eastAsia="en-AU"/>
    </w:rPr>
  </w:style>
  <w:style w:type="paragraph" w:customStyle="1" w:styleId="Heading1-Numbered">
    <w:name w:val="Heading 1 - Numbered"/>
    <w:basedOn w:val="Heading1"/>
    <w:link w:val="Heading1-NumberedChar"/>
    <w:rsid w:val="00E90924"/>
    <w:pPr>
      <w:numPr>
        <w:numId w:val="17"/>
      </w:numPr>
      <w:spacing w:after="120" w:line="320" w:lineRule="exact"/>
    </w:pPr>
    <w:rPr>
      <w:rFonts w:ascii="Tahoma" w:hAnsi="Tahoma"/>
      <w:sz w:val="28"/>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
    <w:rsid w:val="00FB2763"/>
    <w:rPr>
      <w:rFonts w:ascii="Arial" w:hAnsi="Arial" w:cs="Arial"/>
      <w:b/>
      <w:bCs/>
      <w:color w:val="228591"/>
      <w:kern w:val="32"/>
      <w:sz w:val="32"/>
      <w:szCs w:val="32"/>
      <w:lang w:eastAsia="en-US"/>
    </w:rPr>
  </w:style>
  <w:style w:type="character" w:customStyle="1" w:styleId="Heading1-NumberedChar">
    <w:name w:val="Heading 1 - Numbered Char"/>
    <w:link w:val="Heading1-Numbered"/>
    <w:rsid w:val="00E90924"/>
    <w:rPr>
      <w:rFonts w:ascii="Tahoma" w:hAnsi="Tahoma" w:cs="Arial"/>
      <w:b/>
      <w:bCs/>
      <w:color w:val="228591"/>
      <w:kern w:val="32"/>
      <w:sz w:val="28"/>
      <w:szCs w:val="32"/>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character" w:customStyle="1" w:styleId="BodyTextChar">
    <w:name w:val="Body Text Char"/>
    <w:link w:val="BodyText"/>
    <w:locked/>
    <w:rsid w:val="00E90924"/>
    <w:rPr>
      <w:rFonts w:ascii="Calibri" w:hAnsi="Calibri"/>
      <w:sz w:val="22"/>
      <w:lang w:eastAsia="en-US"/>
    </w:r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B2763"/>
    <w:pPr>
      <w:numPr>
        <w:numId w:val="0"/>
      </w:numPr>
      <w:spacing w:after="120"/>
    </w:pPr>
  </w:style>
  <w:style w:type="paragraph" w:customStyle="1" w:styleId="Caption-Table">
    <w:name w:val="Caption - Table"/>
    <w:basedOn w:val="Caption0"/>
    <w:next w:val="Normal"/>
    <w:rsid w:val="00FB2763"/>
    <w:pPr>
      <w:keepNext/>
      <w:keepLines/>
      <w:spacing w:before="200" w:after="120"/>
    </w:pPr>
    <w:rPr>
      <w:rFonts w:asciiTheme="minorHAnsi" w:hAnsiTheme="minorHAnsi"/>
      <w:color w:val="000000"/>
      <w:sz w:val="22"/>
      <w:szCs w:val="22"/>
    </w:rPr>
  </w:style>
  <w:style w:type="paragraph" w:customStyle="1" w:styleId="Para0">
    <w:name w:val="Para 0"/>
    <w:aliases w:val="Auto,After:  3 pt"/>
    <w:basedOn w:val="Normal"/>
    <w:link w:val="Para0Char"/>
    <w:rsid w:val="00FB2763"/>
    <w:pPr>
      <w:spacing w:before="240" w:line="240" w:lineRule="atLeast"/>
    </w:pPr>
    <w:rPr>
      <w:rFonts w:ascii="Arial" w:eastAsiaTheme="minorEastAsia" w:hAnsi="Arial" w:cstheme="minorBidi"/>
      <w:sz w:val="24"/>
    </w:rPr>
  </w:style>
  <w:style w:type="character" w:customStyle="1" w:styleId="Para0Char">
    <w:name w:val="Para 0 Char"/>
    <w:aliases w:val="Auto Char,After:  3 pt Char Char"/>
    <w:basedOn w:val="DefaultParagraphFont"/>
    <w:link w:val="Para0"/>
    <w:rsid w:val="00FB2763"/>
    <w:rPr>
      <w:rFonts w:ascii="Arial" w:eastAsiaTheme="minorEastAsia" w:hAnsi="Arial" w:cstheme="minorBidi"/>
      <w:lang w:eastAsia="en-US"/>
    </w:rPr>
  </w:style>
  <w:style w:type="paragraph" w:customStyle="1" w:styleId="Caption-Figure">
    <w:name w:val="Caption - Figure"/>
    <w:basedOn w:val="Caption0"/>
    <w:next w:val="Normal"/>
    <w:rsid w:val="00FB2763"/>
    <w:pPr>
      <w:keepLines/>
      <w:spacing w:before="80" w:after="120"/>
    </w:pPr>
    <w:rPr>
      <w:rFonts w:asciiTheme="minorHAnsi" w:hAnsiTheme="minorHAnsi"/>
      <w:color w:val="auto"/>
      <w:sz w:val="22"/>
      <w:szCs w:val="22"/>
    </w:rPr>
  </w:style>
  <w:style w:type="paragraph" w:customStyle="1" w:styleId="Figure">
    <w:name w:val="Figure"/>
    <w:basedOn w:val="Normal"/>
    <w:rsid w:val="00FB2763"/>
    <w:pPr>
      <w:keepNext/>
      <w:jc w:val="center"/>
    </w:pPr>
    <w:rPr>
      <w:rFonts w:asciiTheme="minorHAnsi" w:hAnsiTheme="minorHAnsi"/>
      <w:noProof/>
    </w:rPr>
  </w:style>
  <w:style w:type="paragraph" w:customStyle="1" w:styleId="Table-Bullets">
    <w:name w:val="Table-Bullets"/>
    <w:basedOn w:val="Tabletext"/>
    <w:rsid w:val="00FB2763"/>
    <w:pPr>
      <w:numPr>
        <w:numId w:val="25"/>
      </w:numPr>
      <w:spacing w:after="80"/>
      <w:contextualSpacing/>
    </w:pPr>
    <w:rPr>
      <w:rFonts w:asciiTheme="minorHAnsi" w:hAnsiTheme="minorHAnsi"/>
      <w:sz w:val="18"/>
      <w:szCs w:val="18"/>
    </w:rPr>
  </w:style>
  <w:style w:type="paragraph" w:customStyle="1" w:styleId="NormalNoSpaceAfter">
    <w:name w:val="Normal No Space After"/>
    <w:basedOn w:val="Normal"/>
    <w:rsid w:val="00FB2763"/>
    <w:pPr>
      <w:spacing w:after="40"/>
    </w:pPr>
  </w:style>
  <w:style w:type="paragraph" w:customStyle="1" w:styleId="TOCtitle0">
    <w:name w:val="TOC_title"/>
    <w:basedOn w:val="Heading1"/>
    <w:rsid w:val="00FB2763"/>
    <w:pPr>
      <w:spacing w:before="360"/>
    </w:pPr>
    <w:rPr>
      <w:rFonts w:asciiTheme="minorHAnsi" w:hAnsiTheme="minorHAnsi"/>
      <w:sz w:val="40"/>
      <w:szCs w:val="40"/>
      <w:lang w:val="en-US"/>
    </w:rPr>
  </w:style>
  <w:style w:type="paragraph" w:customStyle="1" w:styleId="HAnotnumbered">
    <w:name w:val="_HA not numbered"/>
    <w:basedOn w:val="HA"/>
    <w:autoRedefine/>
    <w:rsid w:val="00FB2763"/>
    <w:pPr>
      <w:spacing w:before="300" w:after="300"/>
    </w:pPr>
  </w:style>
  <w:style w:type="paragraph" w:customStyle="1" w:styleId="bodynumbered">
    <w:name w:val="_body_numbered"/>
    <w:basedOn w:val="ListParagraph"/>
    <w:rsid w:val="00FB2763"/>
    <w:pPr>
      <w:numPr>
        <w:numId w:val="26"/>
      </w:numPr>
      <w:spacing w:after="113" w:line="240" w:lineRule="atLeast"/>
      <w:contextualSpacing w:val="0"/>
    </w:pPr>
    <w:rPr>
      <w:rFonts w:asciiTheme="minorHAnsi" w:hAnsiTheme="minorHAnsi"/>
      <w:szCs w:val="22"/>
    </w:rPr>
  </w:style>
  <w:style w:type="paragraph" w:customStyle="1" w:styleId="References0">
    <w:name w:val="_References"/>
    <w:basedOn w:val="Normal"/>
    <w:rsid w:val="00FB2763"/>
    <w:pPr>
      <w:ind w:left="720" w:hanging="720"/>
    </w:pPr>
    <w:rPr>
      <w:rFonts w:cs="Calibri"/>
      <w:noProof/>
    </w:rPr>
  </w:style>
  <w:style w:type="paragraph" w:customStyle="1" w:styleId="BoxHeading">
    <w:name w:val="Box Heading"/>
    <w:basedOn w:val="Normal"/>
    <w:rsid w:val="00FB2763"/>
    <w:pPr>
      <w:spacing w:after="80"/>
    </w:pPr>
    <w:rPr>
      <w:rFonts w:asciiTheme="minorHAnsi" w:hAnsiTheme="minorHAnsi"/>
      <w:b/>
    </w:rPr>
  </w:style>
  <w:style w:type="paragraph" w:customStyle="1" w:styleId="Bullettedbody">
    <w:name w:val="Bulletted body"/>
    <w:basedOn w:val="Body2"/>
    <w:qFormat/>
    <w:rsid w:val="00FB2763"/>
    <w:pPr>
      <w:numPr>
        <w:numId w:val="27"/>
      </w:numPr>
      <w:spacing w:before="113"/>
    </w:pPr>
  </w:style>
  <w:style w:type="paragraph" w:customStyle="1" w:styleId="Sub-bullets">
    <w:name w:val="Sub-bullets"/>
    <w:basedOn w:val="Body2"/>
    <w:rsid w:val="00FB2763"/>
    <w:pPr>
      <w:numPr>
        <w:numId w:val="28"/>
      </w:numPr>
    </w:pPr>
  </w:style>
  <w:style w:type="paragraph" w:customStyle="1" w:styleId="Indentedbullets">
    <w:name w:val="Indented bullets"/>
    <w:basedOn w:val="Bullettedbody"/>
    <w:qFormat/>
    <w:rsid w:val="003536E1"/>
    <w:pPr>
      <w:numPr>
        <w:numId w:val="31"/>
      </w:numPr>
    </w:pPr>
  </w:style>
  <w:style w:type="paragraph" w:customStyle="1" w:styleId="Z">
    <w:name w:val="Z"/>
    <w:basedOn w:val="Normal"/>
    <w:rsid w:val="00FB2763"/>
    <w:rPr>
      <w:b/>
      <w:u w:val="single"/>
    </w:rPr>
  </w:style>
  <w:style w:type="paragraph" w:customStyle="1" w:styleId="HCtrue">
    <w:name w:val="_HC true"/>
    <w:basedOn w:val="Normal"/>
    <w:rsid w:val="00FB2763"/>
    <w:pPr>
      <w:spacing w:before="240"/>
    </w:pPr>
    <w:rPr>
      <w:rFonts w:asciiTheme="minorHAnsi" w:hAnsiTheme="minorHAnsi"/>
      <w:b/>
    </w:rPr>
  </w:style>
  <w:style w:type="paragraph" w:customStyle="1" w:styleId="TableHeadingFilled">
    <w:name w:val="Table Heading Filled"/>
    <w:basedOn w:val="Normal"/>
    <w:rsid w:val="00FB2763"/>
    <w:rPr>
      <w:rFonts w:asciiTheme="minorHAnsi" w:eastAsiaTheme="minorHAnsi" w:hAnsiTheme="minorHAnsi" w:cs="Tahoma"/>
      <w:b/>
      <w:color w:val="000000"/>
      <w:szCs w:val="22"/>
    </w:rPr>
  </w:style>
  <w:style w:type="paragraph" w:customStyle="1" w:styleId="TableHeadingBold">
    <w:name w:val="Table Heading Bold"/>
    <w:basedOn w:val="TableHeadingFilled"/>
    <w:rsid w:val="00FB2763"/>
  </w:style>
  <w:style w:type="paragraph" w:customStyle="1" w:styleId="Figurecaption">
    <w:name w:val="Figure caption"/>
    <w:basedOn w:val="Caption-Figure"/>
    <w:rsid w:val="00FB2763"/>
    <w:rPr>
      <w:sz w:val="20"/>
      <w:szCs w:val="20"/>
    </w:rPr>
  </w:style>
  <w:style w:type="paragraph" w:customStyle="1" w:styleId="Figuretitle">
    <w:name w:val="Figure title"/>
    <w:basedOn w:val="Caption-Figure"/>
    <w:rsid w:val="00FB2763"/>
  </w:style>
  <w:style w:type="paragraph" w:customStyle="1" w:styleId="Thefiguretitle">
    <w:name w:val="The figure title"/>
    <w:basedOn w:val="Caption-Figure"/>
    <w:rsid w:val="00FB2763"/>
    <w:rPr>
      <w:b w:val="0"/>
      <w:sz w:val="20"/>
    </w:rPr>
  </w:style>
  <w:style w:type="paragraph" w:customStyle="1" w:styleId="Thetabletitle">
    <w:name w:val="The table title"/>
    <w:basedOn w:val="Caption-Table"/>
    <w:rsid w:val="00FB2763"/>
    <w:rPr>
      <w:sz w:val="20"/>
    </w:rPr>
  </w:style>
  <w:style w:type="paragraph" w:customStyle="1" w:styleId="Thetablecaption">
    <w:name w:val="The table caption"/>
    <w:basedOn w:val="Thetabletitle"/>
    <w:rsid w:val="00FB2763"/>
    <w:rPr>
      <w:b w:val="0"/>
      <w:szCs w:val="20"/>
    </w:rPr>
  </w:style>
  <w:style w:type="character" w:customStyle="1" w:styleId="Heading3Char">
    <w:name w:val="Heading 3 Char"/>
    <w:basedOn w:val="DefaultParagraphFont"/>
    <w:link w:val="Heading3"/>
    <w:rsid w:val="00FB2763"/>
    <w:rPr>
      <w:rFonts w:ascii="Arial" w:hAnsi="Arial" w:cs="Arial"/>
      <w:b/>
      <w:bCs/>
      <w:sz w:val="26"/>
      <w:szCs w:val="26"/>
      <w:lang w:eastAsia="en-US"/>
    </w:rPr>
  </w:style>
  <w:style w:type="character" w:customStyle="1" w:styleId="CaptionChar">
    <w:name w:val="Caption Char"/>
    <w:link w:val="Caption0"/>
    <w:rsid w:val="00FB2763"/>
    <w:rPr>
      <w:rFonts w:ascii="Calibri" w:hAnsi="Calibri"/>
      <w:b/>
      <w:bCs/>
      <w:color w:val="4F81BD" w:themeColor="accent1"/>
      <w:sz w:val="18"/>
      <w:szCs w:val="18"/>
      <w:lang w:eastAsia="en-US"/>
    </w:rPr>
  </w:style>
  <w:style w:type="character" w:customStyle="1" w:styleId="TitleChar">
    <w:name w:val="Title Char"/>
    <w:basedOn w:val="DefaultParagraphFont"/>
    <w:link w:val="Title"/>
    <w:uiPriority w:val="10"/>
    <w:rsid w:val="00FB2763"/>
    <w:rPr>
      <w:rFonts w:ascii="Calibri" w:hAnsi="Calibri" w:cs="Arial"/>
      <w:bCs/>
      <w:color w:val="FFFFFF" w:themeColor="background1"/>
      <w:kern w:val="28"/>
      <w:sz w:val="72"/>
      <w:szCs w:val="32"/>
      <w:lang w:eastAsia="en-US"/>
    </w:rPr>
  </w:style>
  <w:style w:type="character" w:customStyle="1" w:styleId="SubtitleChar">
    <w:name w:val="Subtitle Char"/>
    <w:basedOn w:val="DefaultParagraphFont"/>
    <w:link w:val="Subtitle"/>
    <w:rsid w:val="00FB2763"/>
    <w:rPr>
      <w:rFonts w:ascii="Calibri" w:hAnsi="Calibri" w:cs="Arial"/>
      <w:sz w:val="22"/>
      <w:lang w:eastAsia="en-US"/>
    </w:rPr>
  </w:style>
  <w:style w:type="paragraph" w:customStyle="1" w:styleId="References1">
    <w:name w:val="References"/>
    <w:basedOn w:val="Normal"/>
    <w:rsid w:val="00FB2763"/>
    <w:pPr>
      <w:spacing w:after="120"/>
      <w:ind w:left="709" w:hanging="709"/>
    </w:pPr>
    <w:rPr>
      <w:rFonts w:asciiTheme="minorHAnsi" w:hAnsiTheme="minorHAnsi" w:cs="Calibri"/>
      <w:noProof/>
    </w:rPr>
  </w:style>
  <w:style w:type="paragraph" w:customStyle="1" w:styleId="ARIERRefs">
    <w:name w:val="ARIER_Refs"/>
    <w:basedOn w:val="Normal"/>
    <w:uiPriority w:val="99"/>
    <w:qFormat/>
    <w:rsid w:val="003536E1"/>
    <w:pPr>
      <w:spacing w:after="120"/>
      <w:ind w:left="709" w:hanging="709"/>
    </w:pPr>
    <w:rPr>
      <w:rFonts w:asciiTheme="minorHAnsi" w:hAnsiTheme="minorHAnsi" w:cs="Calibri"/>
      <w:noProof/>
    </w:rPr>
  </w:style>
  <w:style w:type="paragraph" w:customStyle="1" w:styleId="ARIERimprint">
    <w:name w:val="ARIER_imprint"/>
    <w:basedOn w:val="Normal"/>
    <w:qFormat/>
    <w:rsid w:val="003536E1"/>
    <w:pPr>
      <w:autoSpaceDE w:val="0"/>
      <w:autoSpaceDN w:val="0"/>
      <w:adjustRightInd w:val="0"/>
      <w:spacing w:after="360"/>
    </w:pPr>
    <w:rPr>
      <w:rFonts w:eastAsia="Calibri" w:cs="Calibri"/>
      <w:color w:val="000000"/>
      <w:sz w:val="16"/>
      <w:szCs w:val="16"/>
    </w:rPr>
  </w:style>
  <w:style w:type="character" w:customStyle="1" w:styleId="Heading2Char">
    <w:name w:val="Heading 2 Char"/>
    <w:basedOn w:val="DefaultParagraphFont"/>
    <w:link w:val="Heading2"/>
    <w:uiPriority w:val="9"/>
    <w:rsid w:val="00FB2763"/>
    <w:rPr>
      <w:rFonts w:ascii="Arial" w:hAnsi="Arial" w:cs="Arial"/>
      <w:b/>
      <w:bCs/>
      <w:i/>
      <w:iCs/>
      <w:sz w:val="28"/>
      <w:szCs w:val="28"/>
      <w:lang w:eastAsia="en-US"/>
    </w:rPr>
  </w:style>
  <w:style w:type="character" w:customStyle="1" w:styleId="Heading6Char">
    <w:name w:val="Heading 6 Char"/>
    <w:aliases w:val="App 2 Char"/>
    <w:basedOn w:val="DefaultParagraphFont"/>
    <w:link w:val="Heading6"/>
    <w:rsid w:val="0072126A"/>
    <w:rPr>
      <w:rFonts w:ascii="Calibri" w:hAnsi="Calibri"/>
      <w:b/>
      <w:bCs/>
      <w:sz w:val="22"/>
      <w:szCs w:val="22"/>
      <w:lang w:eastAsia="en-US"/>
    </w:rPr>
  </w:style>
  <w:style w:type="character" w:customStyle="1" w:styleId="Heading7Char">
    <w:name w:val="Heading 7 Char"/>
    <w:aliases w:val="App 3 Char"/>
    <w:basedOn w:val="DefaultParagraphFont"/>
    <w:link w:val="Heading7"/>
    <w:rsid w:val="0072126A"/>
    <w:rPr>
      <w:rFonts w:ascii="Calibri" w:hAnsi="Calibri"/>
      <w:sz w:val="22"/>
      <w:lang w:eastAsia="en-US"/>
    </w:rPr>
  </w:style>
  <w:style w:type="character" w:customStyle="1" w:styleId="Heading8Char">
    <w:name w:val="Heading 8 Char"/>
    <w:aliases w:val="App 4 Char"/>
    <w:basedOn w:val="DefaultParagraphFont"/>
    <w:link w:val="Heading8"/>
    <w:rsid w:val="0072126A"/>
    <w:rPr>
      <w:rFonts w:ascii="Calibri" w:hAnsi="Calibri"/>
      <w:i/>
      <w:iCs/>
      <w:sz w:val="22"/>
      <w:lang w:eastAsia="en-US"/>
    </w:rPr>
  </w:style>
  <w:style w:type="character" w:customStyle="1" w:styleId="Heading9Char">
    <w:name w:val="Heading 9 Char"/>
    <w:aliases w:val="ARIER_Inst_address Char"/>
    <w:basedOn w:val="DefaultParagraphFont"/>
    <w:link w:val="Heading9"/>
    <w:rsid w:val="003536E1"/>
    <w:rPr>
      <w:rFonts w:ascii="Arial" w:hAnsi="Arial" w:cs="Arial"/>
      <w:sz w:val="22"/>
      <w:szCs w:val="22"/>
      <w:lang w:eastAsia="en-US"/>
    </w:rPr>
  </w:style>
  <w:style w:type="paragraph" w:styleId="NoSpacing">
    <w:name w:val="No Spacing"/>
    <w:basedOn w:val="Normal"/>
    <w:uiPriority w:val="1"/>
    <w:rsid w:val="0072126A"/>
    <w:rPr>
      <w:rFonts w:eastAsiaTheme="minorHAnsi" w:cstheme="minorBidi"/>
    </w:rPr>
  </w:style>
  <w:style w:type="character" w:customStyle="1" w:styleId="HeaderChar">
    <w:name w:val="Header Char"/>
    <w:basedOn w:val="DefaultParagraphFont"/>
    <w:link w:val="Header"/>
    <w:uiPriority w:val="99"/>
    <w:rsid w:val="0072126A"/>
    <w:rPr>
      <w:rFonts w:ascii="Calibri" w:hAnsi="Calibri"/>
      <w:sz w:val="22"/>
      <w:szCs w:val="24"/>
      <w:lang w:eastAsia="en-US"/>
    </w:rPr>
  </w:style>
  <w:style w:type="character" w:customStyle="1" w:styleId="FooterChar">
    <w:name w:val="Footer Char"/>
    <w:basedOn w:val="DefaultParagraphFont"/>
    <w:link w:val="Footer"/>
    <w:uiPriority w:val="99"/>
    <w:rsid w:val="0072126A"/>
    <w:rPr>
      <w:rFonts w:ascii="Calibri" w:hAnsi="Calibri"/>
      <w:sz w:val="22"/>
      <w:szCs w:val="24"/>
      <w:lang w:eastAsia="en-US"/>
    </w:rPr>
  </w:style>
  <w:style w:type="paragraph" w:styleId="TOCHeading">
    <w:name w:val="TOC Heading"/>
    <w:basedOn w:val="Heading1"/>
    <w:next w:val="Normal"/>
    <w:uiPriority w:val="39"/>
    <w:semiHidden/>
    <w:unhideWhenUsed/>
    <w:qFormat/>
    <w:rsid w:val="003536E1"/>
    <w:pPr>
      <w:keepNext/>
      <w:keepLines/>
      <w:spacing w:before="480" w:after="0" w:line="240" w:lineRule="auto"/>
      <w:outlineLvl w:val="9"/>
    </w:pPr>
    <w:rPr>
      <w:rFonts w:asciiTheme="majorHAnsi" w:eastAsiaTheme="majorEastAsia" w:hAnsiTheme="majorHAnsi" w:cstheme="majorBidi"/>
      <w:color w:val="345A8A" w:themeColor="accent1" w:themeShade="B5"/>
      <w:kern w:val="0"/>
    </w:rPr>
  </w:style>
  <w:style w:type="paragraph" w:customStyle="1" w:styleId="Tenderheading1">
    <w:name w:val="Tender heading 1"/>
    <w:basedOn w:val="Normal"/>
    <w:rsid w:val="0072126A"/>
    <w:pPr>
      <w:numPr>
        <w:numId w:val="19"/>
      </w:numPr>
      <w:spacing w:after="120" w:line="280" w:lineRule="exact"/>
    </w:pPr>
    <w:rPr>
      <w:rFonts w:ascii="Lucida Bright" w:hAnsi="Lucida Bright"/>
      <w:sz w:val="20"/>
      <w:szCs w:val="20"/>
      <w:lang w:val="en-US"/>
    </w:rPr>
  </w:style>
  <w:style w:type="paragraph" w:styleId="EndnoteText">
    <w:name w:val="endnote text"/>
    <w:basedOn w:val="Normal"/>
    <w:link w:val="EndnoteTextChar"/>
    <w:uiPriority w:val="99"/>
    <w:semiHidden/>
    <w:unhideWhenUsed/>
    <w:rsid w:val="0072126A"/>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72126A"/>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72126A"/>
    <w:rPr>
      <w:vertAlign w:val="superscript"/>
    </w:rPr>
  </w:style>
  <w:style w:type="paragraph" w:customStyle="1" w:styleId="TableParagraph">
    <w:name w:val="Table Paragraph"/>
    <w:basedOn w:val="Normal"/>
    <w:uiPriority w:val="1"/>
    <w:rsid w:val="0072126A"/>
    <w:pPr>
      <w:widowControl w:val="0"/>
    </w:pPr>
    <w:rPr>
      <w:rFonts w:asciiTheme="minorHAnsi" w:eastAsiaTheme="minorHAnsi" w:hAnsiTheme="minorHAnsi" w:cstheme="minorBidi"/>
      <w:szCs w:val="22"/>
      <w:lang w:val="en-US"/>
    </w:rPr>
  </w:style>
  <w:style w:type="table" w:styleId="LightShading-Accent3">
    <w:name w:val="Light Shading Accent 3"/>
    <w:basedOn w:val="TableNormal"/>
    <w:uiPriority w:val="60"/>
    <w:rsid w:val="0072126A"/>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2126A"/>
    <w:rPr>
      <w:rFonts w:asciiTheme="minorHAnsi" w:eastAsiaTheme="minorHAnsi" w:hAnsiTheme="minorHAnsi" w:cstheme="minorBidi"/>
      <w:sz w:val="22"/>
      <w:szCs w:val="22"/>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Shading">
    <w:name w:val="Light Shading"/>
    <w:basedOn w:val="TableNormal"/>
    <w:uiPriority w:val="60"/>
    <w:rsid w:val="0072126A"/>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RIERHA">
    <w:name w:val="ARIER_HA"/>
    <w:next w:val="Normal"/>
    <w:uiPriority w:val="99"/>
    <w:qFormat/>
    <w:rsid w:val="003536E1"/>
    <w:pPr>
      <w:spacing w:after="600" w:line="460" w:lineRule="atLeast"/>
      <w:outlineLvl w:val="0"/>
    </w:pPr>
    <w:rPr>
      <w:rFonts w:ascii="Calibri" w:hAnsi="Calibri" w:cs="Arial"/>
      <w:b/>
      <w:color w:val="228591"/>
      <w:sz w:val="32"/>
      <w:szCs w:val="32"/>
      <w:lang w:val="en-US" w:eastAsia="en-US"/>
    </w:rPr>
  </w:style>
  <w:style w:type="paragraph" w:customStyle="1" w:styleId="ARIERHB">
    <w:name w:val="ARIER_HB"/>
    <w:next w:val="Normal"/>
    <w:uiPriority w:val="99"/>
    <w:qFormat/>
    <w:rsid w:val="003536E1"/>
    <w:pPr>
      <w:spacing w:before="360" w:after="113" w:line="300" w:lineRule="atLeast"/>
      <w:outlineLvl w:val="0"/>
    </w:pPr>
    <w:rPr>
      <w:rFonts w:ascii="Calibri" w:hAnsi="Calibri" w:cs="Arial"/>
      <w:b/>
      <w:color w:val="228591"/>
      <w:sz w:val="28"/>
      <w:lang w:eastAsia="en-US"/>
    </w:rPr>
  </w:style>
  <w:style w:type="paragraph" w:customStyle="1" w:styleId="ARIERHC">
    <w:name w:val="ARIER_HC"/>
    <w:next w:val="Normal"/>
    <w:uiPriority w:val="2"/>
    <w:qFormat/>
    <w:rsid w:val="003536E1"/>
    <w:pPr>
      <w:spacing w:before="140" w:after="57" w:line="220" w:lineRule="atLeast"/>
    </w:pPr>
    <w:rPr>
      <w:rFonts w:ascii="Calibri" w:eastAsiaTheme="majorEastAsia" w:hAnsi="Calibri" w:cs="Arial"/>
      <w:b/>
      <w:lang w:eastAsia="en-US"/>
    </w:rPr>
  </w:style>
  <w:style w:type="paragraph" w:customStyle="1" w:styleId="ARIERTblBdy">
    <w:name w:val="ARIER_TblBdy"/>
    <w:uiPriority w:val="1"/>
    <w:qFormat/>
    <w:rsid w:val="003536E1"/>
    <w:pPr>
      <w:spacing w:before="80" w:after="60"/>
    </w:pPr>
    <w:rPr>
      <w:rFonts w:ascii="Calibri" w:hAnsi="Calibri" w:cs="Arial"/>
      <w:sz w:val="22"/>
      <w:lang w:eastAsia="en-US"/>
    </w:rPr>
  </w:style>
  <w:style w:type="paragraph" w:customStyle="1" w:styleId="ARIERBody">
    <w:name w:val="ARIER_Body"/>
    <w:basedOn w:val="Normal"/>
    <w:link w:val="ARIERBodyChar"/>
    <w:uiPriority w:val="99"/>
    <w:qFormat/>
    <w:rsid w:val="003536E1"/>
    <w:pPr>
      <w:spacing w:after="113" w:line="240" w:lineRule="atLeast"/>
    </w:pPr>
    <w:rPr>
      <w:rFonts w:cs="Arial"/>
      <w:szCs w:val="22"/>
    </w:rPr>
  </w:style>
  <w:style w:type="character" w:customStyle="1" w:styleId="ARIERBodyChar">
    <w:name w:val="ARIER_Body Char"/>
    <w:basedOn w:val="DefaultParagraphFont"/>
    <w:link w:val="ARIERBody"/>
    <w:uiPriority w:val="99"/>
    <w:rsid w:val="003536E1"/>
    <w:rPr>
      <w:rFonts w:ascii="Calibri" w:hAnsi="Calibri" w:cs="Arial"/>
      <w:sz w:val="22"/>
      <w:szCs w:val="22"/>
      <w:lang w:eastAsia="en-US"/>
    </w:rPr>
  </w:style>
  <w:style w:type="paragraph" w:customStyle="1" w:styleId="ARIERCaption-Table">
    <w:name w:val="ARIER_Caption - Table"/>
    <w:basedOn w:val="ARIERCaption-Figure"/>
    <w:next w:val="Normal"/>
    <w:qFormat/>
    <w:rsid w:val="00853162"/>
    <w:pPr>
      <w:spacing w:after="120"/>
    </w:pPr>
  </w:style>
  <w:style w:type="paragraph" w:customStyle="1" w:styleId="ARIERCaption-Figure">
    <w:name w:val="ARIER_Caption - Figure"/>
    <w:basedOn w:val="Caption0"/>
    <w:next w:val="Normal"/>
    <w:qFormat/>
    <w:rsid w:val="00853162"/>
    <w:pPr>
      <w:keepLines/>
      <w:spacing w:before="80" w:after="0"/>
    </w:pPr>
    <w:rPr>
      <w:rFonts w:asciiTheme="minorHAnsi" w:hAnsiTheme="minorHAnsi"/>
      <w:color w:val="228591"/>
      <w:sz w:val="20"/>
      <w:szCs w:val="20"/>
    </w:rPr>
  </w:style>
  <w:style w:type="paragraph" w:customStyle="1" w:styleId="ARIERbodynumbered">
    <w:name w:val="ARIER_body_numbered"/>
    <w:basedOn w:val="ListParagraph"/>
    <w:qFormat/>
    <w:rsid w:val="003536E1"/>
    <w:pPr>
      <w:spacing w:after="113" w:line="240" w:lineRule="atLeast"/>
      <w:ind w:left="0"/>
      <w:contextualSpacing w:val="0"/>
    </w:pPr>
    <w:rPr>
      <w:rFonts w:asciiTheme="minorHAnsi" w:hAnsiTheme="minorHAnsi"/>
      <w:szCs w:val="22"/>
    </w:rPr>
  </w:style>
  <w:style w:type="paragraph" w:customStyle="1" w:styleId="ARIERBullettedbody">
    <w:name w:val="ARIER_Bulletted body"/>
    <w:basedOn w:val="ARIERBody"/>
    <w:qFormat/>
    <w:rsid w:val="003536E1"/>
    <w:pPr>
      <w:tabs>
        <w:tab w:val="num" w:pos="360"/>
        <w:tab w:val="num" w:pos="397"/>
      </w:tabs>
      <w:spacing w:before="113"/>
    </w:pPr>
  </w:style>
  <w:style w:type="paragraph" w:customStyle="1" w:styleId="ARIERIndentedbullets">
    <w:name w:val="ARIER_Indented bullets"/>
    <w:basedOn w:val="ARIERBullettedbody"/>
    <w:qFormat/>
    <w:rsid w:val="003536E1"/>
    <w:pPr>
      <w:ind w:left="363" w:hanging="363"/>
    </w:pPr>
  </w:style>
  <w:style w:type="paragraph" w:customStyle="1" w:styleId="ARIERheader">
    <w:name w:val="ARIER header"/>
    <w:basedOn w:val="Header"/>
    <w:qFormat/>
    <w:rsid w:val="003536E1"/>
    <w:pPr>
      <w:jc w:val="center"/>
    </w:pPr>
    <w:rPr>
      <w:sz w:val="18"/>
      <w:szCs w:val="20"/>
    </w:rPr>
  </w:style>
  <w:style w:type="paragraph" w:customStyle="1" w:styleId="ARIERtitlepageauthors">
    <w:name w:val="ARIER_title_page_authors"/>
    <w:basedOn w:val="Normal"/>
    <w:qFormat/>
    <w:rsid w:val="003536E1"/>
    <w:pPr>
      <w:keepNext/>
      <w:spacing w:before="160" w:after="1200" w:line="240" w:lineRule="atLeast"/>
      <w:jc w:val="center"/>
      <w:outlineLvl w:val="1"/>
    </w:pPr>
    <w:rPr>
      <w:rFonts w:asciiTheme="minorHAnsi" w:hAnsiTheme="minorHAnsi" w:cs="Arial"/>
      <w:bCs/>
      <w:iCs/>
      <w:sz w:val="32"/>
      <w:szCs w:val="28"/>
      <w:lang w:eastAsia="en-AU"/>
    </w:rPr>
  </w:style>
  <w:style w:type="paragraph" w:customStyle="1" w:styleId="ARIERtitlepageaffiliations">
    <w:name w:val="ARIER_title_page_affiliations"/>
    <w:basedOn w:val="Normal"/>
    <w:qFormat/>
    <w:rsid w:val="003536E1"/>
    <w:pPr>
      <w:keepNext/>
      <w:spacing w:before="80" w:after="480" w:line="240" w:lineRule="atLeast"/>
      <w:jc w:val="center"/>
      <w:outlineLvl w:val="2"/>
    </w:pPr>
    <w:rPr>
      <w:rFonts w:asciiTheme="minorHAnsi" w:hAnsiTheme="minorHAnsi" w:cs="Arial"/>
      <w:bCs/>
      <w:sz w:val="24"/>
      <w:szCs w:val="22"/>
      <w:lang w:eastAsia="en-AU"/>
    </w:rPr>
  </w:style>
  <w:style w:type="paragraph" w:styleId="Quote">
    <w:name w:val="Quote"/>
    <w:basedOn w:val="Normal"/>
    <w:link w:val="QuoteChar"/>
    <w:rsid w:val="00FB2763"/>
    <w:pPr>
      <w:spacing w:before="120" w:line="360" w:lineRule="auto"/>
      <w:ind w:left="230" w:right="230"/>
    </w:pPr>
    <w:rPr>
      <w:rFonts w:ascii="Times New Roman" w:hAnsi="Times New Roman"/>
    </w:rPr>
  </w:style>
  <w:style w:type="character" w:customStyle="1" w:styleId="QuoteChar">
    <w:name w:val="Quote Char"/>
    <w:basedOn w:val="DefaultParagraphFont"/>
    <w:link w:val="Quote"/>
    <w:rsid w:val="00FB2763"/>
    <w:rPr>
      <w:sz w:val="22"/>
      <w:lang w:eastAsia="en-US"/>
    </w:rPr>
  </w:style>
  <w:style w:type="paragraph" w:customStyle="1" w:styleId="ARIERfootnote">
    <w:name w:val="ARIER footnote"/>
    <w:basedOn w:val="FootnoteText"/>
    <w:rsid w:val="008E3A43"/>
    <w:rPr>
      <w:rFonts w:ascii="Calibri" w:hAnsi="Calibri"/>
      <w:sz w:val="16"/>
    </w:rPr>
  </w:style>
  <w:style w:type="paragraph" w:customStyle="1" w:styleId="ARIERtitlepagetitle">
    <w:name w:val="ARIER_title_page_title"/>
    <w:basedOn w:val="Normal"/>
    <w:qFormat/>
    <w:rsid w:val="003536E1"/>
    <w:pPr>
      <w:spacing w:after="720" w:line="240" w:lineRule="atLeast"/>
      <w:jc w:val="center"/>
      <w:outlineLvl w:val="4"/>
    </w:pPr>
    <w:rPr>
      <w:rFonts w:asciiTheme="minorHAnsi" w:hAnsiTheme="minorHAnsi"/>
      <w:b/>
      <w:bCs/>
      <w:iCs/>
      <w:sz w:val="40"/>
      <w:szCs w:val="26"/>
      <w:lang w:eastAsia="en-AU"/>
    </w:rPr>
  </w:style>
  <w:style w:type="paragraph" w:customStyle="1" w:styleId="ARIERtitlepagedate">
    <w:name w:val="ARIER_title_page_date"/>
    <w:basedOn w:val="Normal"/>
    <w:qFormat/>
    <w:rsid w:val="003536E1"/>
    <w:pPr>
      <w:keepNext/>
      <w:spacing w:before="240" w:after="240" w:line="240" w:lineRule="atLeast"/>
      <w:jc w:val="center"/>
      <w:outlineLvl w:val="2"/>
    </w:pPr>
    <w:rPr>
      <w:rFonts w:asciiTheme="minorHAnsi" w:hAnsiTheme="minorHAnsi" w:cs="Arial"/>
      <w:bCs/>
      <w:sz w:val="32"/>
      <w:szCs w:val="32"/>
      <w:lang w:eastAsia="en-AU"/>
    </w:rPr>
  </w:style>
  <w:style w:type="paragraph" w:customStyle="1" w:styleId="ARIERtitlepageARI">
    <w:name w:val="ARIER_title_page_ARI"/>
    <w:basedOn w:val="Heading9"/>
    <w:qFormat/>
    <w:rsid w:val="003536E1"/>
    <w:pPr>
      <w:jc w:val="center"/>
    </w:pPr>
    <w:rPr>
      <w:rFonts w:asciiTheme="minorHAnsi" w:hAnsiTheme="minorHAnsi"/>
    </w:rPr>
  </w:style>
  <w:style w:type="paragraph" w:customStyle="1" w:styleId="ARIERTblHd">
    <w:name w:val="ARIER_TblHd"/>
    <w:qFormat/>
    <w:rsid w:val="003536E1"/>
    <w:pPr>
      <w:spacing w:before="60" w:after="60" w:line="230" w:lineRule="atLeast"/>
    </w:pPr>
    <w:rPr>
      <w:rFonts w:ascii="Calibri" w:hAnsi="Calibri" w:cs="Arial"/>
      <w:color w:val="FFFFFF" w:themeColor="background1"/>
      <w:sz w:val="22"/>
      <w:lang w:eastAsia="en-US"/>
    </w:rPr>
  </w:style>
  <w:style w:type="paragraph" w:customStyle="1" w:styleId="HD">
    <w:name w:val="_HD"/>
    <w:next w:val="Normal"/>
    <w:uiPriority w:val="2"/>
    <w:rsid w:val="00FB2763"/>
    <w:pPr>
      <w:spacing w:before="57" w:after="57" w:line="220" w:lineRule="atLeast"/>
    </w:pPr>
    <w:rPr>
      <w:rFonts w:ascii="Calibri" w:hAnsi="Calibri" w:cs="Arial"/>
      <w:b/>
      <w:i/>
      <w:sz w:val="22"/>
      <w:lang w:eastAsia="en-US"/>
    </w:rPr>
  </w:style>
  <w:style w:type="paragraph" w:customStyle="1" w:styleId="ARIERindentedlettered">
    <w:name w:val="ARIER_indented lettered"/>
    <w:basedOn w:val="ARIERbodynumbered"/>
    <w:qFormat/>
    <w:rsid w:val="003536E1"/>
    <w:pPr>
      <w:numPr>
        <w:numId w:val="32"/>
      </w:numPr>
    </w:pPr>
    <w:rPr>
      <w:noProof/>
    </w:rPr>
  </w:style>
  <w:style w:type="paragraph" w:customStyle="1" w:styleId="ARIERcirclebullets">
    <w:name w:val="ARIER_circle_bullets"/>
    <w:basedOn w:val="ListParagraph"/>
    <w:rsid w:val="00956A61"/>
    <w:pPr>
      <w:numPr>
        <w:ilvl w:val="1"/>
        <w:numId w:val="20"/>
      </w:numPr>
      <w:spacing w:before="120" w:line="240" w:lineRule="auto"/>
    </w:pPr>
    <w:rPr>
      <w:rFonts w:asciiTheme="minorHAnsi" w:hAnsiTheme="minorHAnsi"/>
    </w:rPr>
  </w:style>
  <w:style w:type="paragraph" w:customStyle="1" w:styleId="ARIERboxtext">
    <w:name w:val="ARIER_box_text"/>
    <w:basedOn w:val="ARIERBody"/>
    <w:rsid w:val="004624EA"/>
    <w:rPr>
      <w:sz w:val="20"/>
      <w:szCs w:val="20"/>
      <w:lang w:eastAsia="en-AU"/>
    </w:rPr>
  </w:style>
  <w:style w:type="paragraph" w:customStyle="1" w:styleId="ARIERboxbullets">
    <w:name w:val="ARIER_box_bullets"/>
    <w:basedOn w:val="ARIERboxtext"/>
    <w:rsid w:val="004624EA"/>
    <w:pPr>
      <w:numPr>
        <w:numId w:val="22"/>
      </w:numPr>
      <w:ind w:left="284" w:hanging="284"/>
    </w:pPr>
  </w:style>
  <w:style w:type="paragraph" w:customStyle="1" w:styleId="ReportReference">
    <w:name w:val="Report Reference"/>
    <w:basedOn w:val="Normal"/>
    <w:rsid w:val="00FB2763"/>
    <w:pPr>
      <w:spacing w:after="120"/>
      <w:ind w:left="709" w:hanging="709"/>
    </w:pPr>
    <w:rPr>
      <w:rFonts w:asciiTheme="minorHAnsi" w:hAnsiTheme="minorHAnsi" w:cs="Calibri"/>
      <w:noProof/>
    </w:rPr>
  </w:style>
  <w:style w:type="paragraph" w:customStyle="1" w:styleId="ARIheader">
    <w:name w:val="ARI header"/>
    <w:basedOn w:val="zFooter"/>
    <w:rsid w:val="00A9622B"/>
    <w:rPr>
      <w:sz w:val="18"/>
      <w:szCs w:val="18"/>
    </w:rPr>
  </w:style>
  <w:style w:type="paragraph" w:customStyle="1" w:styleId="ARIheader0">
    <w:name w:val="ARI_header"/>
    <w:basedOn w:val="zFooter"/>
    <w:rsid w:val="00A9622B"/>
    <w:rPr>
      <w:sz w:val="18"/>
      <w:szCs w:val="18"/>
    </w:rPr>
  </w:style>
  <w:style w:type="paragraph" w:customStyle="1" w:styleId="ARIERheader0">
    <w:name w:val="ARIER_header"/>
    <w:basedOn w:val="zFooter"/>
    <w:rsid w:val="00A9622B"/>
    <w:rPr>
      <w:sz w:val="18"/>
      <w:szCs w:val="18"/>
    </w:rPr>
  </w:style>
  <w:style w:type="paragraph" w:customStyle="1" w:styleId="ARIfooter">
    <w:name w:val="ARI_footer"/>
    <w:basedOn w:val="zFooter"/>
    <w:qFormat/>
    <w:rsid w:val="003536E1"/>
    <w:pPr>
      <w:pBdr>
        <w:top w:val="single" w:sz="4" w:space="1" w:color="auto"/>
      </w:pBdr>
    </w:pPr>
    <w:rPr>
      <w:sz w:val="18"/>
      <w:szCs w:val="18"/>
    </w:rPr>
  </w:style>
  <w:style w:type="paragraph" w:customStyle="1" w:styleId="ARIERFigTabNotes">
    <w:name w:val="ARIER_FigTabNotes"/>
    <w:basedOn w:val="Normal"/>
    <w:autoRedefine/>
    <w:qFormat/>
    <w:rsid w:val="002E7328"/>
    <w:pPr>
      <w:spacing w:after="120"/>
    </w:pPr>
    <w:rPr>
      <w:color w:val="228591"/>
      <w:sz w:val="20"/>
      <w:szCs w:val="20"/>
    </w:rPr>
  </w:style>
  <w:style w:type="paragraph" w:customStyle="1" w:styleId="ArtSubtitle">
    <w:name w:val="ArtSubtitle"/>
    <w:basedOn w:val="Normal"/>
    <w:rsid w:val="00FB2763"/>
    <w:pPr>
      <w:keepNext/>
      <w:spacing w:before="240"/>
      <w:outlineLvl w:val="0"/>
    </w:pPr>
    <w:rPr>
      <w:rFonts w:ascii="Times New Roman" w:hAnsi="Times New Roman"/>
      <w:b/>
      <w:i/>
      <w:kern w:val="28"/>
    </w:rPr>
  </w:style>
  <w:style w:type="paragraph" w:customStyle="1" w:styleId="Intro">
    <w:name w:val="Intro"/>
    <w:basedOn w:val="Normal"/>
    <w:rsid w:val="00FB2763"/>
    <w:pPr>
      <w:spacing w:before="120" w:line="360" w:lineRule="auto"/>
    </w:pPr>
    <w:rPr>
      <w:rFonts w:ascii="Times New Roman" w:hAnsi="Times New Roman"/>
      <w:sz w:val="24"/>
    </w:rPr>
  </w:style>
  <w:style w:type="paragraph" w:customStyle="1" w:styleId="PulloutIntro">
    <w:name w:val="PulloutIntro"/>
    <w:basedOn w:val="Normal"/>
    <w:rsid w:val="00FB2763"/>
    <w:pPr>
      <w:spacing w:before="120" w:line="360" w:lineRule="auto"/>
    </w:pPr>
    <w:rPr>
      <w:rFonts w:ascii="Times New Roman" w:hAnsi="Times New Roman"/>
      <w:sz w:val="24"/>
    </w:rPr>
  </w:style>
  <w:style w:type="paragraph" w:customStyle="1" w:styleId="Point1Cont">
    <w:name w:val="Point1Cont"/>
    <w:basedOn w:val="Normal"/>
    <w:rsid w:val="00FB2763"/>
    <w:pPr>
      <w:tabs>
        <w:tab w:val="left" w:pos="360"/>
      </w:tabs>
      <w:spacing w:before="40" w:after="40" w:line="360" w:lineRule="auto"/>
      <w:ind w:left="360" w:hanging="360"/>
    </w:pPr>
    <w:rPr>
      <w:rFonts w:ascii="Times New Roman" w:hAnsi="Times New Roman"/>
    </w:rPr>
  </w:style>
  <w:style w:type="paragraph" w:customStyle="1" w:styleId="Pointi">
    <w:name w:val="Pointi"/>
    <w:basedOn w:val="Normal"/>
    <w:rsid w:val="00FB2763"/>
    <w:pPr>
      <w:spacing w:before="120" w:line="360" w:lineRule="auto"/>
      <w:ind w:left="1584" w:hanging="864"/>
    </w:pPr>
    <w:rPr>
      <w:rFonts w:ascii="Times New Roman" w:hAnsi="Times New Roman"/>
    </w:rPr>
  </w:style>
  <w:style w:type="paragraph" w:customStyle="1" w:styleId="FigCredit">
    <w:name w:val="FigCredit"/>
    <w:basedOn w:val="Normal"/>
    <w:rsid w:val="00FB2763"/>
    <w:pPr>
      <w:spacing w:before="120" w:line="360" w:lineRule="auto"/>
    </w:pPr>
    <w:rPr>
      <w:rFonts w:ascii="Times New Roman" w:hAnsi="Times New Roman"/>
      <w:sz w:val="24"/>
    </w:rPr>
  </w:style>
  <w:style w:type="paragraph" w:customStyle="1" w:styleId="InfotextHead">
    <w:name w:val="InfotextHead"/>
    <w:basedOn w:val="Normal"/>
    <w:rsid w:val="00FB2763"/>
    <w:pPr>
      <w:keepNext/>
      <w:spacing w:before="240" w:after="80"/>
      <w:ind w:left="230" w:hanging="230"/>
      <w:outlineLvl w:val="0"/>
    </w:pPr>
    <w:rPr>
      <w:rFonts w:ascii="Times New Roman" w:hAnsi="Times New Roman"/>
      <w:b/>
      <w:kern w:val="28"/>
    </w:rPr>
  </w:style>
  <w:style w:type="paragraph" w:customStyle="1" w:styleId="Infotext">
    <w:name w:val="Infotext"/>
    <w:basedOn w:val="Normal"/>
    <w:rsid w:val="00FB2763"/>
    <w:pPr>
      <w:spacing w:before="120" w:line="360" w:lineRule="auto"/>
    </w:pPr>
    <w:rPr>
      <w:rFonts w:ascii="Times New Roman" w:hAnsi="Times New Roman"/>
    </w:rPr>
  </w:style>
  <w:style w:type="paragraph" w:customStyle="1" w:styleId="ReviewData">
    <w:name w:val="ReviewData"/>
    <w:basedOn w:val="Normal"/>
    <w:rsid w:val="00FB2763"/>
    <w:pPr>
      <w:spacing w:before="120" w:line="360" w:lineRule="auto"/>
    </w:pPr>
    <w:rPr>
      <w:rFonts w:ascii="Times New Roman" w:hAnsi="Times New Roman"/>
    </w:rPr>
  </w:style>
  <w:style w:type="paragraph" w:customStyle="1" w:styleId="BoxTitle">
    <w:name w:val="BoxTitle"/>
    <w:basedOn w:val="Normal"/>
    <w:rsid w:val="00FB2763"/>
    <w:pPr>
      <w:keepNext/>
      <w:shd w:val="pct10" w:color="auto" w:fill="auto"/>
      <w:spacing w:before="240"/>
      <w:jc w:val="center"/>
      <w:outlineLvl w:val="0"/>
    </w:pPr>
    <w:rPr>
      <w:rFonts w:ascii="Times New Roman" w:hAnsi="Times New Roman"/>
      <w:b/>
      <w:kern w:val="28"/>
    </w:rPr>
  </w:style>
  <w:style w:type="paragraph" w:customStyle="1" w:styleId="BoxSubtitle">
    <w:name w:val="BoxSubtitle"/>
    <w:basedOn w:val="Normal"/>
    <w:rsid w:val="00FB2763"/>
    <w:pPr>
      <w:keepNext/>
      <w:shd w:val="pct10" w:color="auto" w:fill="auto"/>
      <w:spacing w:before="240"/>
      <w:jc w:val="center"/>
      <w:outlineLvl w:val="1"/>
    </w:pPr>
    <w:rPr>
      <w:rFonts w:ascii="Times New Roman" w:hAnsi="Times New Roman"/>
      <w:i/>
      <w:kern w:val="28"/>
      <w:sz w:val="20"/>
    </w:rPr>
  </w:style>
  <w:style w:type="paragraph" w:customStyle="1" w:styleId="BoxHeading1">
    <w:name w:val="BoxHeading1"/>
    <w:basedOn w:val="Normal"/>
    <w:rsid w:val="00FB2763"/>
    <w:pPr>
      <w:keepNext/>
      <w:shd w:val="pct10" w:color="auto" w:fill="auto"/>
      <w:spacing w:before="240"/>
      <w:outlineLvl w:val="2"/>
    </w:pPr>
    <w:rPr>
      <w:rFonts w:ascii="Times New Roman" w:hAnsi="Times New Roman"/>
      <w:b/>
      <w:kern w:val="28"/>
      <w:sz w:val="20"/>
    </w:rPr>
  </w:style>
  <w:style w:type="paragraph" w:customStyle="1" w:styleId="BoxIntro">
    <w:name w:val="BoxIntro"/>
    <w:basedOn w:val="Normal"/>
    <w:rsid w:val="00FB2763"/>
    <w:pPr>
      <w:shd w:val="pct10" w:color="auto" w:fill="auto"/>
      <w:spacing w:before="120" w:line="360" w:lineRule="auto"/>
    </w:pPr>
    <w:rPr>
      <w:rFonts w:ascii="Times New Roman" w:hAnsi="Times New Roman"/>
      <w:sz w:val="24"/>
    </w:rPr>
  </w:style>
  <w:style w:type="paragraph" w:customStyle="1" w:styleId="BoxParaFirst">
    <w:name w:val="BoxParaFirst"/>
    <w:basedOn w:val="Normal"/>
    <w:rsid w:val="00FB2763"/>
    <w:pPr>
      <w:shd w:val="pct10" w:color="auto" w:fill="auto"/>
      <w:spacing w:before="120" w:line="360" w:lineRule="auto"/>
    </w:pPr>
    <w:rPr>
      <w:rFonts w:ascii="Times New Roman" w:hAnsi="Times New Roman"/>
      <w:sz w:val="24"/>
    </w:rPr>
  </w:style>
  <w:style w:type="paragraph" w:customStyle="1" w:styleId="BoxPara">
    <w:name w:val="BoxPara"/>
    <w:basedOn w:val="Normal"/>
    <w:rsid w:val="00FB2763"/>
    <w:pPr>
      <w:shd w:val="pct10" w:color="auto" w:fill="auto"/>
      <w:spacing w:before="120" w:line="360" w:lineRule="auto"/>
      <w:ind w:firstLine="230"/>
    </w:pPr>
    <w:rPr>
      <w:rFonts w:ascii="Times New Roman" w:hAnsi="Times New Roman"/>
      <w:sz w:val="24"/>
    </w:rPr>
  </w:style>
  <w:style w:type="paragraph" w:customStyle="1" w:styleId="BoxList1">
    <w:name w:val="BoxList1"/>
    <w:basedOn w:val="Normal"/>
    <w:rsid w:val="00FB2763"/>
    <w:pPr>
      <w:shd w:val="pct10" w:color="auto" w:fill="auto"/>
      <w:spacing w:before="120" w:line="360" w:lineRule="auto"/>
      <w:ind w:left="360" w:hanging="360"/>
    </w:pPr>
    <w:rPr>
      <w:rFonts w:ascii="Times New Roman" w:hAnsi="Times New Roman"/>
      <w:sz w:val="24"/>
    </w:rPr>
  </w:style>
  <w:style w:type="paragraph" w:customStyle="1" w:styleId="BoxList1Cont">
    <w:name w:val="BoxList1Cont"/>
    <w:basedOn w:val="Normal"/>
    <w:rsid w:val="00FB2763"/>
    <w:pPr>
      <w:shd w:val="pct10" w:color="auto" w:fill="auto"/>
      <w:autoSpaceDE w:val="0"/>
      <w:autoSpaceDN w:val="0"/>
      <w:adjustRightInd w:val="0"/>
      <w:spacing w:before="120" w:line="360" w:lineRule="auto"/>
      <w:ind w:left="360"/>
    </w:pPr>
    <w:rPr>
      <w:rFonts w:ascii="Times New Roman" w:hAnsi="Times New Roman"/>
      <w:sz w:val="24"/>
    </w:rPr>
  </w:style>
  <w:style w:type="paragraph" w:customStyle="1" w:styleId="BoxFigCap">
    <w:name w:val="BoxFigCap"/>
    <w:basedOn w:val="Normal"/>
    <w:rsid w:val="00FB2763"/>
    <w:pPr>
      <w:shd w:val="pct10" w:color="auto" w:fill="auto"/>
      <w:spacing w:before="120" w:line="360" w:lineRule="auto"/>
    </w:pPr>
    <w:rPr>
      <w:rFonts w:ascii="Times New Roman" w:hAnsi="Times New Roman"/>
      <w:sz w:val="24"/>
    </w:rPr>
  </w:style>
  <w:style w:type="paragraph" w:customStyle="1" w:styleId="BoxFigCred">
    <w:name w:val="BoxFigCred"/>
    <w:basedOn w:val="Normal"/>
    <w:rsid w:val="00FB2763"/>
    <w:pPr>
      <w:shd w:val="pct10" w:color="auto" w:fill="auto"/>
      <w:spacing w:before="120" w:line="360" w:lineRule="auto"/>
    </w:pPr>
    <w:rPr>
      <w:rFonts w:ascii="Times New Roman" w:hAnsi="Times New Roman"/>
      <w:sz w:val="24"/>
    </w:rPr>
  </w:style>
  <w:style w:type="paragraph" w:customStyle="1" w:styleId="BoxInfotextHead">
    <w:name w:val="BoxInfotextHead"/>
    <w:basedOn w:val="Normal"/>
    <w:rsid w:val="00FB2763"/>
    <w:pPr>
      <w:shd w:val="pct10" w:color="auto" w:fill="auto"/>
      <w:spacing w:before="120" w:line="360" w:lineRule="auto"/>
    </w:pPr>
    <w:rPr>
      <w:rFonts w:ascii="Times New Roman" w:hAnsi="Times New Roman"/>
      <w:b/>
      <w:sz w:val="24"/>
    </w:rPr>
  </w:style>
  <w:style w:type="paragraph" w:customStyle="1" w:styleId="BoxInfotext">
    <w:name w:val="BoxInfotext"/>
    <w:basedOn w:val="Normal"/>
    <w:rsid w:val="00FB2763"/>
    <w:pPr>
      <w:shd w:val="pct10" w:color="auto" w:fill="auto"/>
      <w:spacing w:before="120" w:line="360" w:lineRule="auto"/>
    </w:pPr>
    <w:rPr>
      <w:rFonts w:ascii="Times New Roman" w:hAnsi="Times New Roman"/>
      <w:sz w:val="24"/>
    </w:rPr>
  </w:style>
  <w:style w:type="paragraph" w:customStyle="1" w:styleId="BoxSourceInfo">
    <w:name w:val="BoxSourceInfo"/>
    <w:basedOn w:val="Normal"/>
    <w:rsid w:val="00FB2763"/>
    <w:pPr>
      <w:shd w:val="pct10" w:color="auto" w:fill="auto"/>
      <w:spacing w:before="120" w:line="360" w:lineRule="auto"/>
    </w:pPr>
    <w:rPr>
      <w:rFonts w:ascii="Times New Roman" w:hAnsi="Times New Roman"/>
      <w:sz w:val="24"/>
    </w:rPr>
  </w:style>
  <w:style w:type="paragraph" w:customStyle="1" w:styleId="BoxExtractQuote">
    <w:name w:val="BoxExtractQuote"/>
    <w:basedOn w:val="Normal"/>
    <w:rsid w:val="00FB2763"/>
    <w:pPr>
      <w:shd w:val="pct10" w:color="auto" w:fill="auto"/>
      <w:spacing w:before="120" w:line="360" w:lineRule="auto"/>
      <w:ind w:left="720" w:right="720"/>
      <w:jc w:val="both"/>
    </w:pPr>
    <w:rPr>
      <w:rFonts w:ascii="Times New Roman" w:hAnsi="Times New Roman"/>
      <w:sz w:val="24"/>
    </w:rPr>
  </w:style>
  <w:style w:type="paragraph" w:customStyle="1" w:styleId="BoxFootnote">
    <w:name w:val="BoxFootnote"/>
    <w:basedOn w:val="Normal"/>
    <w:rsid w:val="00FB2763"/>
    <w:pPr>
      <w:shd w:val="pct10" w:color="auto" w:fill="auto"/>
      <w:spacing w:before="120" w:line="360" w:lineRule="auto"/>
      <w:ind w:left="230" w:hanging="230"/>
    </w:pPr>
    <w:rPr>
      <w:rFonts w:ascii="Times New Roman" w:hAnsi="Times New Roman"/>
      <w:sz w:val="24"/>
    </w:rPr>
  </w:style>
  <w:style w:type="paragraph" w:customStyle="1" w:styleId="BoxList2">
    <w:name w:val="BoxList2"/>
    <w:basedOn w:val="Normal"/>
    <w:rsid w:val="00FB2763"/>
    <w:pPr>
      <w:shd w:val="pct10" w:color="auto" w:fill="auto"/>
      <w:ind w:left="720" w:hanging="360"/>
    </w:pPr>
    <w:rPr>
      <w:rFonts w:ascii="Times New Roman" w:hAnsi="Times New Roman"/>
      <w:sz w:val="20"/>
      <w:szCs w:val="20"/>
      <w:lang w:val="en-US"/>
    </w:rPr>
  </w:style>
  <w:style w:type="paragraph" w:customStyle="1" w:styleId="BoxList3">
    <w:name w:val="BoxList3"/>
    <w:basedOn w:val="Normal"/>
    <w:rsid w:val="00FB2763"/>
    <w:pPr>
      <w:shd w:val="pct10" w:color="auto" w:fill="auto"/>
      <w:spacing w:before="120" w:line="360" w:lineRule="auto"/>
      <w:ind w:left="1080" w:hanging="360"/>
    </w:pPr>
    <w:rPr>
      <w:rFonts w:ascii="Times New Roman" w:hAnsi="Times New Roman"/>
      <w:sz w:val="24"/>
    </w:rPr>
  </w:style>
  <w:style w:type="paragraph" w:customStyle="1" w:styleId="ReviewAuthors">
    <w:name w:val="ReviewAuthors"/>
    <w:basedOn w:val="Normal"/>
    <w:rsid w:val="00FB2763"/>
    <w:pPr>
      <w:spacing w:before="120" w:line="360" w:lineRule="auto"/>
    </w:pPr>
    <w:rPr>
      <w:rFonts w:ascii="Times New Roman" w:hAnsi="Times New Roman"/>
    </w:rPr>
  </w:style>
  <w:style w:type="paragraph" w:customStyle="1" w:styleId="ReviewTitle">
    <w:name w:val="ReviewTitle"/>
    <w:basedOn w:val="Normal"/>
    <w:rsid w:val="00FB2763"/>
    <w:pPr>
      <w:spacing w:before="120" w:line="360" w:lineRule="auto"/>
    </w:pPr>
    <w:rPr>
      <w:rFonts w:ascii="Times New Roman" w:hAnsi="Times New Roman"/>
    </w:rPr>
  </w:style>
  <w:style w:type="paragraph" w:customStyle="1" w:styleId="ARIERcovertitle">
    <w:name w:val="ARIER_covertitle"/>
    <w:basedOn w:val="Title"/>
    <w:qFormat/>
    <w:rsid w:val="003536E1"/>
    <w:rPr>
      <w:rFonts w:asciiTheme="minorHAnsi" w:hAnsiTheme="minorHAnsi"/>
      <w:b/>
      <w:sz w:val="56"/>
      <w:szCs w:val="56"/>
    </w:rPr>
  </w:style>
  <w:style w:type="paragraph" w:customStyle="1" w:styleId="ARIERcoverdate">
    <w:name w:val="ARIER_coverdate"/>
    <w:basedOn w:val="Frontcoverreportseries"/>
    <w:qFormat/>
    <w:rsid w:val="003536E1"/>
    <w:pPr>
      <w:spacing w:after="360"/>
    </w:pPr>
    <w:rPr>
      <w:rFonts w:asciiTheme="minorHAnsi" w:hAnsiTheme="minorHAnsi"/>
      <w:color w:val="FFFFFF" w:themeColor="background1"/>
      <w:sz w:val="32"/>
      <w:szCs w:val="28"/>
    </w:rPr>
  </w:style>
  <w:style w:type="paragraph" w:customStyle="1" w:styleId="ARIERcoverreptype">
    <w:name w:val="ARIER_coverreptype"/>
    <w:basedOn w:val="Normal"/>
    <w:qFormat/>
    <w:rsid w:val="003536E1"/>
    <w:pPr>
      <w:spacing w:after="240" w:line="240" w:lineRule="atLeast"/>
    </w:pPr>
    <w:rPr>
      <w:rFonts w:asciiTheme="minorHAnsi" w:hAnsiTheme="minorHAnsi"/>
      <w:color w:val="FFFFFF" w:themeColor="background1"/>
      <w:sz w:val="28"/>
    </w:rPr>
  </w:style>
  <w:style w:type="paragraph" w:customStyle="1" w:styleId="ARIERcovauthors">
    <w:name w:val="ARIER_covauthors"/>
    <w:basedOn w:val="Title"/>
    <w:qFormat/>
    <w:rsid w:val="003536E1"/>
    <w:rPr>
      <w:rFonts w:asciiTheme="minorHAnsi" w:hAnsiTheme="minorHAnsi"/>
      <w:sz w:val="44"/>
      <w:szCs w:val="44"/>
    </w:rPr>
  </w:style>
  <w:style w:type="paragraph" w:customStyle="1" w:styleId="ARIimpcitation">
    <w:name w:val="ARI_imp_citation"/>
    <w:basedOn w:val="Normal"/>
    <w:qFormat/>
    <w:rsid w:val="003536E1"/>
    <w:pPr>
      <w:autoSpaceDE w:val="0"/>
      <w:autoSpaceDN w:val="0"/>
      <w:adjustRightInd w:val="0"/>
      <w:spacing w:after="320"/>
    </w:pPr>
    <w:rPr>
      <w:color w:val="FF0000"/>
      <w:sz w:val="16"/>
      <w:szCs w:val="16"/>
    </w:rPr>
  </w:style>
  <w:style w:type="paragraph" w:customStyle="1" w:styleId="ARIimpcoverphoto">
    <w:name w:val="ARI_imp_coverphoto"/>
    <w:basedOn w:val="Normal"/>
    <w:qFormat/>
    <w:rsid w:val="003536E1"/>
    <w:pPr>
      <w:autoSpaceDE w:val="0"/>
      <w:autoSpaceDN w:val="0"/>
      <w:adjustRightInd w:val="0"/>
      <w:spacing w:after="320"/>
    </w:pPr>
    <w:rPr>
      <w:color w:val="FF0000"/>
      <w:sz w:val="16"/>
      <w:szCs w:val="16"/>
    </w:rPr>
  </w:style>
  <w:style w:type="paragraph" w:customStyle="1" w:styleId="ARIimpcopyright">
    <w:name w:val="ARI_impcopyright"/>
    <w:basedOn w:val="Normal"/>
    <w:qFormat/>
    <w:rsid w:val="003536E1"/>
    <w:pPr>
      <w:autoSpaceDE w:val="0"/>
      <w:autoSpaceDN w:val="0"/>
      <w:adjustRightInd w:val="0"/>
      <w:spacing w:after="120"/>
    </w:pPr>
    <w:rPr>
      <w:rFonts w:cstheme="minorHAnsi"/>
      <w:sz w:val="16"/>
      <w:szCs w:val="16"/>
    </w:rPr>
  </w:style>
  <w:style w:type="paragraph" w:customStyle="1" w:styleId="ARIimprintpubdetails">
    <w:name w:val="ARI_imprintpubdetails"/>
    <w:basedOn w:val="Normal"/>
    <w:qFormat/>
    <w:rsid w:val="003536E1"/>
    <w:pPr>
      <w:autoSpaceDE w:val="0"/>
      <w:autoSpaceDN w:val="0"/>
      <w:adjustRightInd w:val="0"/>
    </w:pPr>
    <w:rPr>
      <w:rFonts w:cstheme="minorHAnsi"/>
      <w:sz w:val="16"/>
      <w:szCs w:val="16"/>
    </w:rPr>
  </w:style>
  <w:style w:type="paragraph" w:customStyle="1" w:styleId="ARIimprintheading">
    <w:name w:val="ARI_imprintheading"/>
    <w:basedOn w:val="Normal"/>
    <w:qFormat/>
    <w:rsid w:val="003536E1"/>
    <w:pPr>
      <w:autoSpaceDE w:val="0"/>
      <w:autoSpaceDN w:val="0"/>
      <w:adjustRightInd w:val="0"/>
      <w:spacing w:after="60"/>
    </w:pPr>
    <w:rPr>
      <w:rFonts w:eastAsia="Calibri" w:cstheme="minorHAnsi"/>
      <w:b/>
      <w:bCs/>
      <w:color w:val="000000"/>
      <w:sz w:val="16"/>
      <w:szCs w:val="16"/>
    </w:rPr>
  </w:style>
  <w:style w:type="paragraph" w:customStyle="1" w:styleId="ARIERcoverauthors">
    <w:name w:val="ARIER_coverauthors"/>
    <w:basedOn w:val="Title"/>
    <w:qFormat/>
    <w:rsid w:val="00606707"/>
    <w:rPr>
      <w:rFonts w:asciiTheme="minorHAnsi" w:hAnsiTheme="minorHAnsi"/>
      <w:sz w:val="40"/>
      <w:szCs w:val="40"/>
    </w:rPr>
  </w:style>
  <w:style w:type="paragraph" w:customStyle="1" w:styleId="TheARIfooter">
    <w:name w:val="The ARI footer"/>
    <w:basedOn w:val="Footer"/>
    <w:rsid w:val="00606707"/>
    <w:pPr>
      <w:pBdr>
        <w:top w:val="single" w:sz="4" w:space="1" w:color="auto"/>
      </w:pBdr>
      <w:jc w:val="center"/>
    </w:pPr>
    <w:rPr>
      <w:sz w:val="18"/>
      <w:szCs w:val="18"/>
    </w:rPr>
  </w:style>
  <w:style w:type="paragraph" w:customStyle="1" w:styleId="ARIERcoverAuthors0">
    <w:name w:val="ARIER_coverAuthors"/>
    <w:basedOn w:val="Title"/>
    <w:rsid w:val="00606707"/>
    <w:rPr>
      <w:rFonts w:asciiTheme="minorHAnsi" w:hAnsiTheme="minorHAnsi"/>
      <w:sz w:val="40"/>
      <w:szCs w:val="40"/>
    </w:rPr>
  </w:style>
  <w:style w:type="paragraph" w:customStyle="1" w:styleId="ARIERtitlefooter">
    <w:name w:val="ARIER_titlefooter"/>
    <w:basedOn w:val="Heading9"/>
    <w:qFormat/>
    <w:rsid w:val="00606707"/>
    <w:pPr>
      <w:jc w:val="center"/>
    </w:pPr>
    <w:rPr>
      <w:rFonts w:asciiTheme="minorHAnsi" w:hAnsiTheme="minorHAnsi"/>
    </w:rPr>
  </w:style>
  <w:style w:type="table" w:customStyle="1" w:styleId="PlainTable31">
    <w:name w:val="Plain Table 31"/>
    <w:basedOn w:val="TableNormal"/>
    <w:uiPriority w:val="43"/>
    <w:rsid w:val="00C866BC"/>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866BC"/>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21">
    <w:name w:val="List Table 21"/>
    <w:basedOn w:val="TableNormal"/>
    <w:uiPriority w:val="47"/>
    <w:rsid w:val="00C866BC"/>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rsid w:val="00C741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header" Target="header2.xml"/><Relationship Id="rId26" Type="http://schemas.openxmlformats.org/officeDocument/2006/relationships/footer" Target="footer6.xml"/><Relationship Id="rId39" Type="http://schemas.openxmlformats.org/officeDocument/2006/relationships/image" Target="media/image18.wmf"/><Relationship Id="rId3" Type="http://schemas.openxmlformats.org/officeDocument/2006/relationships/numbering" Target="numbering.xml"/><Relationship Id="rId21" Type="http://schemas.openxmlformats.org/officeDocument/2006/relationships/footer" Target="footer3.xml"/><Relationship Id="rId34" Type="http://schemas.openxmlformats.org/officeDocument/2006/relationships/image" Target="media/image13.png"/><Relationship Id="rId42" Type="http://schemas.openxmlformats.org/officeDocument/2006/relationships/oleObject" Target="embeddings/oleObject2.bin"/><Relationship Id="rId47" Type="http://schemas.openxmlformats.org/officeDocument/2006/relationships/image" Target="media/image22.emf"/><Relationship Id="rId50"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www.delwp.vic.gov.au" TargetMode="External"/><Relationship Id="rId17" Type="http://schemas.openxmlformats.org/officeDocument/2006/relationships/hyperlink" Target="http://www.delwp.vic.gov.au" TargetMode="External"/><Relationship Id="rId25" Type="http://schemas.openxmlformats.org/officeDocument/2006/relationships/header" Target="header5.xml"/><Relationship Id="rId33" Type="http://schemas.openxmlformats.org/officeDocument/2006/relationships/image" Target="media/image12.emf"/><Relationship Id="rId38" Type="http://schemas.openxmlformats.org/officeDocument/2006/relationships/image" Target="media/image17.emf"/><Relationship Id="rId46" Type="http://schemas.openxmlformats.org/officeDocument/2006/relationships/oleObject" Target="embeddings/oleObject4.bin"/><Relationship Id="rId2" Type="http://schemas.openxmlformats.org/officeDocument/2006/relationships/customXml" Target="../customXml/item2.xml"/><Relationship Id="rId16" Type="http://schemas.openxmlformats.org/officeDocument/2006/relationships/hyperlink" Target="http://www.relayservice.com.au" TargetMode="External"/><Relationship Id="rId20" Type="http://schemas.openxmlformats.org/officeDocument/2006/relationships/header" Target="header3.xml"/><Relationship Id="rId29" Type="http://schemas.openxmlformats.org/officeDocument/2006/relationships/image" Target="media/image8.emf"/><Relationship Id="rId41" Type="http://schemas.openxmlformats.org/officeDocument/2006/relationships/image" Target="media/image19.w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image" Target="media/image11.emf"/><Relationship Id="rId37" Type="http://schemas.openxmlformats.org/officeDocument/2006/relationships/image" Target="media/image16.emf"/><Relationship Id="rId40" Type="http://schemas.openxmlformats.org/officeDocument/2006/relationships/oleObject" Target="embeddings/oleObject1.bin"/><Relationship Id="rId45" Type="http://schemas.openxmlformats.org/officeDocument/2006/relationships/image" Target="media/image21.wmf"/><Relationship Id="rId5" Type="http://schemas.microsoft.com/office/2007/relationships/stylesWithEffects" Target="stylesWithEffects.xml"/><Relationship Id="rId15" Type="http://schemas.openxmlformats.org/officeDocument/2006/relationships/hyperlink" Target="mailto:customer.service@delwp.vic.gov.au" TargetMode="External"/><Relationship Id="rId23" Type="http://schemas.openxmlformats.org/officeDocument/2006/relationships/footer" Target="footer4.xml"/><Relationship Id="rId28" Type="http://schemas.openxmlformats.org/officeDocument/2006/relationships/image" Target="media/image7.emf"/><Relationship Id="rId36" Type="http://schemas.openxmlformats.org/officeDocument/2006/relationships/image" Target="media/image15.emf"/><Relationship Id="rId49"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oleObject" Target="embeddings/oleObject3.bin"/><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creativecommons.org/licenses/by/3.0/au/deed.en" TargetMode="External"/><Relationship Id="rId22" Type="http://schemas.openxmlformats.org/officeDocument/2006/relationships/header" Target="header4.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0.wmf"/><Relationship Id="rId48" Type="http://schemas.openxmlformats.org/officeDocument/2006/relationships/image" Target="media/image23.emf"/><Relationship Id="rId8" Type="http://schemas.openxmlformats.org/officeDocument/2006/relationships/footnotes" Target="footnotes.xml"/><Relationship Id="rId51"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em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F87E04-32EA-47E2-981F-1E724E150076}">
  <ds:schemaRefs>
    <ds:schemaRef ds:uri="http://schemas.openxmlformats.org/officeDocument/2006/bibliography"/>
  </ds:schemaRefs>
</ds:datastoreItem>
</file>

<file path=customXml/itemProps2.xml><?xml version="1.0" encoding="utf-8"?>
<ds:datastoreItem xmlns:ds="http://schemas.openxmlformats.org/officeDocument/2006/customXml" ds:itemID="{5EFD0711-5549-4ACD-BC90-74499C5B3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2130</Words>
  <Characters>132245</Characters>
  <Application>Microsoft Office Word</Application>
  <DocSecurity>8</DocSecurity>
  <Lines>1102</Lines>
  <Paragraphs>288</Paragraphs>
  <ScaleCrop>false</ScaleCrop>
  <HeadingPairs>
    <vt:vector size="2" baseType="variant">
      <vt:variant>
        <vt:lpstr>Title</vt:lpstr>
      </vt:variant>
      <vt:variant>
        <vt:i4>1</vt:i4>
      </vt:variant>
    </vt:vector>
  </HeadingPairs>
  <TitlesOfParts>
    <vt:vector size="1" baseType="lpstr">
      <vt:lpstr/>
    </vt:vector>
  </TitlesOfParts>
  <Company>CenITex</Company>
  <LinksUpToDate>false</LinksUpToDate>
  <CharactersWithSpaces>144087</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 QUERY</dc:creator>
  <cp:lastModifiedBy>Phoebe Macak</cp:lastModifiedBy>
  <cp:revision>3</cp:revision>
  <cp:lastPrinted>2016-07-11T00:27:00Z</cp:lastPrinted>
  <dcterms:created xsi:type="dcterms:W3CDTF">2016-12-01T04:55:00Z</dcterms:created>
  <dcterms:modified xsi:type="dcterms:W3CDTF">2016-12-01T04:56:00Z</dcterms:modified>
</cp:coreProperties>
</file>